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5158" w14:textId="3E563964" w:rsidR="0052091E" w:rsidRDefault="0052091E" w:rsidP="0081335C">
      <w:pPr>
        <w:pStyle w:val="Heading1"/>
        <w:rPr>
          <w:sz w:val="28"/>
        </w:rPr>
      </w:pPr>
      <w:r w:rsidRPr="0081335C">
        <w:rPr>
          <w:rStyle w:val="Heading1Char"/>
        </w:rPr>
        <w:t>Journals</w:t>
      </w:r>
    </w:p>
    <w:p w14:paraId="2F95E53B" w14:textId="6D938895" w:rsidR="0052091E" w:rsidRPr="007C1C86" w:rsidDel="00CB5091" w:rsidRDefault="0052091E" w:rsidP="0052091E">
      <w:pPr>
        <w:pStyle w:val="ListParagraph"/>
        <w:numPr>
          <w:ilvl w:val="0"/>
          <w:numId w:val="17"/>
        </w:numPr>
        <w:rPr>
          <w:moveFrom w:id="0" w:author="Stefanie Lane" w:date="2023-01-03T14:06:00Z"/>
          <w:strike/>
          <w:sz w:val="24"/>
          <w:rPrChange w:id="1" w:author="Stefanie Lane" w:date="2023-01-03T12:31:00Z">
            <w:rPr>
              <w:moveFrom w:id="2" w:author="Stefanie Lane" w:date="2023-01-03T14:06:00Z"/>
              <w:sz w:val="24"/>
            </w:rPr>
          </w:rPrChange>
        </w:rPr>
      </w:pPr>
      <w:moveFromRangeStart w:id="3" w:author="Stefanie Lane" w:date="2023-01-03T14:06:00Z" w:name="move123647203"/>
      <w:moveFrom w:id="4" w:author="Stefanie Lane" w:date="2023-01-03T14:06:00Z">
        <w:r w:rsidRPr="007C1C86" w:rsidDel="00CB5091">
          <w:rPr>
            <w:strike/>
            <w:sz w:val="24"/>
            <w:rPrChange w:id="5" w:author="Stefanie Lane" w:date="2023-01-03T12:31:00Z">
              <w:rPr>
                <w:sz w:val="24"/>
              </w:rPr>
            </w:rPrChange>
          </w:rPr>
          <w:t xml:space="preserve">Ecological Indicators </w:t>
        </w:r>
        <w:r w:rsidRPr="007C1C86" w:rsidDel="00CB5091">
          <w:rPr>
            <w:strike/>
            <w:sz w:val="24"/>
            <w:rPrChange w:id="6" w:author="Stefanie Lane" w:date="2023-01-03T12:31:00Z">
              <w:rPr>
                <w:sz w:val="24"/>
              </w:rPr>
            </w:rPrChange>
          </w:rPr>
          <w:fldChar w:fldCharType="begin"/>
        </w:r>
        <w:r w:rsidRPr="007C1C86" w:rsidDel="00CB5091">
          <w:rPr>
            <w:strike/>
            <w:sz w:val="24"/>
            <w:rPrChange w:id="7" w:author="Stefanie Lane" w:date="2023-01-03T12:31:00Z">
              <w:rPr>
                <w:sz w:val="24"/>
              </w:rPr>
            </w:rPrChange>
          </w:rPr>
          <w:instrText xml:space="preserve"> HYPERLINK "https://www.sciencedirect.com/journal/ecological-indicators" </w:instrText>
        </w:r>
        <w:r w:rsidRPr="007C1C86" w:rsidDel="00CB5091">
          <w:rPr>
            <w:strike/>
            <w:sz w:val="24"/>
            <w:rPrChange w:id="8" w:author="Stefanie Lane" w:date="2023-01-03T12:31:00Z">
              <w:rPr>
                <w:sz w:val="24"/>
              </w:rPr>
            </w:rPrChange>
          </w:rPr>
          <w:fldChar w:fldCharType="separate"/>
        </w:r>
        <w:r w:rsidRPr="007C1C86" w:rsidDel="00CB5091">
          <w:rPr>
            <w:rStyle w:val="Hyperlink"/>
            <w:strike/>
            <w:sz w:val="24"/>
            <w:rPrChange w:id="9" w:author="Stefanie Lane" w:date="2023-01-03T12:31:00Z">
              <w:rPr>
                <w:rStyle w:val="Hyperlink"/>
                <w:sz w:val="24"/>
              </w:rPr>
            </w:rPrChange>
          </w:rPr>
          <w:t>https://www.sciencedirect.com/journal/ecological-indicators</w:t>
        </w:r>
        <w:r w:rsidRPr="007C1C86" w:rsidDel="00CB5091">
          <w:rPr>
            <w:strike/>
            <w:sz w:val="24"/>
            <w:rPrChange w:id="10" w:author="Stefanie Lane" w:date="2023-01-03T12:31:00Z">
              <w:rPr>
                <w:sz w:val="24"/>
              </w:rPr>
            </w:rPrChange>
          </w:rPr>
          <w:fldChar w:fldCharType="end"/>
        </w:r>
        <w:r w:rsidRPr="007C1C86" w:rsidDel="00CB5091">
          <w:rPr>
            <w:strike/>
            <w:sz w:val="24"/>
            <w:rPrChange w:id="11" w:author="Stefanie Lane" w:date="2023-01-03T12:31:00Z">
              <w:rPr>
                <w:sz w:val="24"/>
              </w:rPr>
            </w:rPrChange>
          </w:rPr>
          <w:t xml:space="preserve"> </w:t>
        </w:r>
      </w:moveFrom>
    </w:p>
    <w:p w14:paraId="11462B47" w14:textId="5F7191F2" w:rsidR="0052091E" w:rsidRPr="007C1C86" w:rsidDel="00CB5091" w:rsidRDefault="000B491A" w:rsidP="0052091E">
      <w:pPr>
        <w:pStyle w:val="ListParagraph"/>
        <w:numPr>
          <w:ilvl w:val="1"/>
          <w:numId w:val="17"/>
        </w:numPr>
        <w:rPr>
          <w:moveFrom w:id="12" w:author="Stefanie Lane" w:date="2023-01-03T14:06:00Z"/>
          <w:strike/>
          <w:sz w:val="24"/>
          <w:rPrChange w:id="13" w:author="Stefanie Lane" w:date="2023-01-03T12:31:00Z">
            <w:rPr>
              <w:moveFrom w:id="14" w:author="Stefanie Lane" w:date="2023-01-03T14:06:00Z"/>
              <w:sz w:val="24"/>
            </w:rPr>
          </w:rPrChange>
        </w:rPr>
      </w:pPr>
      <w:moveFrom w:id="15" w:author="Stefanie Lane" w:date="2023-01-03T14:06:00Z">
        <w:r w:rsidRPr="007C1C86" w:rsidDel="00CB5091">
          <w:rPr>
            <w:strike/>
            <w:sz w:val="24"/>
            <w:rPrChange w:id="16" w:author="Stefanie Lane" w:date="2023-01-03T12:31:00Z">
              <w:rPr>
                <w:sz w:val="24"/>
              </w:rPr>
            </w:rPrChange>
          </w:rPr>
          <w:t xml:space="preserve">aim of </w:t>
        </w:r>
        <w:r w:rsidRPr="007C1C86" w:rsidDel="00CB5091">
          <w:rPr>
            <w:i/>
            <w:iCs/>
            <w:strike/>
            <w:sz w:val="24"/>
            <w:rPrChange w:id="17" w:author="Stefanie Lane" w:date="2023-01-03T12:31:00Z">
              <w:rPr>
                <w:i/>
                <w:iCs/>
                <w:sz w:val="24"/>
              </w:rPr>
            </w:rPrChange>
          </w:rPr>
          <w:t>Ecological Indicators</w:t>
        </w:r>
        <w:r w:rsidRPr="007C1C86" w:rsidDel="00CB5091">
          <w:rPr>
            <w:strike/>
            <w:sz w:val="24"/>
            <w:rPrChange w:id="18" w:author="Stefanie Lane" w:date="2023-01-03T12:31:00Z">
              <w:rPr>
                <w:sz w:val="24"/>
              </w:rPr>
            </w:rPrChange>
          </w:rPr>
          <w:t xml:space="preserve"> is to integrate the </w:t>
        </w:r>
        <w:commentRangeStart w:id="19"/>
        <w:r w:rsidRPr="007C1C86" w:rsidDel="00CB5091">
          <w:rPr>
            <w:b/>
            <w:bCs/>
            <w:strike/>
            <w:sz w:val="24"/>
            <w:rPrChange w:id="20" w:author="Stefanie Lane" w:date="2023-01-03T12:31:00Z">
              <w:rPr>
                <w:b/>
                <w:bCs/>
                <w:sz w:val="24"/>
              </w:rPr>
            </w:rPrChange>
          </w:rPr>
          <w:t>monitoring</w:t>
        </w:r>
        <w:r w:rsidRPr="007C1C86" w:rsidDel="00CB5091">
          <w:rPr>
            <w:strike/>
            <w:sz w:val="24"/>
            <w:rPrChange w:id="21" w:author="Stefanie Lane" w:date="2023-01-03T12:31:00Z">
              <w:rPr>
                <w:sz w:val="24"/>
              </w:rPr>
            </w:rPrChange>
          </w:rPr>
          <w:t xml:space="preserve"> </w:t>
        </w:r>
        <w:commentRangeEnd w:id="19"/>
        <w:r w:rsidR="005F6C52" w:rsidDel="00CB5091">
          <w:rPr>
            <w:rStyle w:val="CommentReference"/>
          </w:rPr>
          <w:commentReference w:id="19"/>
        </w:r>
        <w:r w:rsidRPr="007C1C86" w:rsidDel="00CB5091">
          <w:rPr>
            <w:strike/>
            <w:sz w:val="24"/>
            <w:rPrChange w:id="22" w:author="Stefanie Lane" w:date="2023-01-03T12:31:00Z">
              <w:rPr>
                <w:sz w:val="24"/>
              </w:rPr>
            </w:rPrChange>
          </w:rPr>
          <w:t xml:space="preserve">and </w:t>
        </w:r>
        <w:r w:rsidRPr="007C1C86" w:rsidDel="00CB5091">
          <w:rPr>
            <w:b/>
            <w:bCs/>
            <w:strike/>
            <w:sz w:val="24"/>
            <w:rPrChange w:id="23" w:author="Stefanie Lane" w:date="2023-01-03T12:31:00Z">
              <w:rPr>
                <w:b/>
                <w:bCs/>
                <w:sz w:val="24"/>
              </w:rPr>
            </w:rPrChange>
          </w:rPr>
          <w:t>assessment</w:t>
        </w:r>
        <w:r w:rsidRPr="007C1C86" w:rsidDel="00CB5091">
          <w:rPr>
            <w:strike/>
            <w:sz w:val="24"/>
            <w:rPrChange w:id="24" w:author="Stefanie Lane" w:date="2023-01-03T12:31:00Z">
              <w:rPr>
                <w:sz w:val="24"/>
              </w:rPr>
            </w:rPrChange>
          </w:rPr>
          <w:t xml:space="preserve"> of </w:t>
        </w:r>
        <w:r w:rsidRPr="007C1C86" w:rsidDel="00CB5091">
          <w:rPr>
            <w:b/>
            <w:bCs/>
            <w:strike/>
            <w:sz w:val="24"/>
            <w:rPrChange w:id="25" w:author="Stefanie Lane" w:date="2023-01-03T12:31:00Z">
              <w:rPr>
                <w:b/>
                <w:bCs/>
                <w:sz w:val="24"/>
              </w:rPr>
            </w:rPrChange>
          </w:rPr>
          <w:t>ecological</w:t>
        </w:r>
        <w:r w:rsidRPr="007C1C86" w:rsidDel="00CB5091">
          <w:rPr>
            <w:strike/>
            <w:sz w:val="24"/>
            <w:rPrChange w:id="26" w:author="Stefanie Lane" w:date="2023-01-03T12:31:00Z">
              <w:rPr>
                <w:sz w:val="24"/>
              </w:rPr>
            </w:rPrChange>
          </w:rPr>
          <w:t xml:space="preserve"> and </w:t>
        </w:r>
        <w:r w:rsidRPr="007C1C86" w:rsidDel="00CB5091">
          <w:rPr>
            <w:b/>
            <w:bCs/>
            <w:strike/>
            <w:sz w:val="24"/>
            <w:rPrChange w:id="27" w:author="Stefanie Lane" w:date="2023-01-03T12:31:00Z">
              <w:rPr>
                <w:b/>
                <w:bCs/>
                <w:sz w:val="24"/>
              </w:rPr>
            </w:rPrChange>
          </w:rPr>
          <w:t>environmental indicators</w:t>
        </w:r>
        <w:r w:rsidRPr="007C1C86" w:rsidDel="00CB5091">
          <w:rPr>
            <w:strike/>
            <w:sz w:val="24"/>
            <w:rPrChange w:id="28" w:author="Stefanie Lane" w:date="2023-01-03T12:31:00Z">
              <w:rPr>
                <w:sz w:val="24"/>
              </w:rPr>
            </w:rPrChange>
          </w:rPr>
          <w:t xml:space="preserve"> with </w:t>
        </w:r>
        <w:r w:rsidRPr="007C1C86" w:rsidDel="00CB5091">
          <w:rPr>
            <w:b/>
            <w:bCs/>
            <w:strike/>
            <w:sz w:val="24"/>
            <w:rPrChange w:id="29" w:author="Stefanie Lane" w:date="2023-01-03T12:31:00Z">
              <w:rPr>
                <w:b/>
                <w:bCs/>
                <w:sz w:val="24"/>
              </w:rPr>
            </w:rPrChange>
          </w:rPr>
          <w:t>management</w:t>
        </w:r>
        <w:r w:rsidRPr="007C1C86" w:rsidDel="00CB5091">
          <w:rPr>
            <w:strike/>
            <w:sz w:val="24"/>
            <w:rPrChange w:id="30" w:author="Stefanie Lane" w:date="2023-01-03T12:31:00Z">
              <w:rPr>
                <w:sz w:val="24"/>
              </w:rPr>
            </w:rPrChange>
          </w:rPr>
          <w:t xml:space="preserve"> practices. … Broader assessment objectives and methods, e.g. biodiversity, biological integrity, and sustainability, through the use of indicators.</w:t>
        </w:r>
        <w:r w:rsidR="0092520A" w:rsidRPr="007C1C86" w:rsidDel="00CB5091">
          <w:rPr>
            <w:strike/>
            <w:sz w:val="24"/>
            <w:rPrChange w:id="31" w:author="Stefanie Lane" w:date="2023-01-03T12:31:00Z">
              <w:rPr>
                <w:sz w:val="24"/>
              </w:rPr>
            </w:rPrChange>
          </w:rPr>
          <w:t xml:space="preserve">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t>
        </w:r>
        <w:r w:rsidR="0092520A" w:rsidRPr="007C1C86" w:rsidDel="00CB5091">
          <w:rPr>
            <w:b/>
            <w:strike/>
            <w:sz w:val="24"/>
            <w:rPrChange w:id="32" w:author="Stefanie Lane" w:date="2023-01-03T12:31:00Z">
              <w:rPr>
                <w:b/>
                <w:sz w:val="24"/>
              </w:rPr>
            </w:rPrChange>
          </w:rPr>
          <w:t>management points of view</w:t>
        </w:r>
        <w:r w:rsidR="0092520A" w:rsidRPr="007C1C86" w:rsidDel="00CB5091">
          <w:rPr>
            <w:strike/>
            <w:sz w:val="24"/>
            <w:rPrChange w:id="33" w:author="Stefanie Lane" w:date="2023-01-03T12:31:00Z">
              <w:rPr>
                <w:sz w:val="24"/>
              </w:rPr>
            </w:rPrChange>
          </w:rPr>
          <w:t xml:space="preserve"> are not considered suitable for publication in Ecological Indicators.</w:t>
        </w:r>
      </w:moveFrom>
    </w:p>
    <w:p w14:paraId="74A49DC4" w14:textId="50BD39D6" w:rsidR="0092520A" w:rsidRPr="007C1C86" w:rsidDel="00CB5091" w:rsidRDefault="00960637" w:rsidP="0052091E">
      <w:pPr>
        <w:pStyle w:val="ListParagraph"/>
        <w:numPr>
          <w:ilvl w:val="1"/>
          <w:numId w:val="17"/>
        </w:numPr>
        <w:rPr>
          <w:moveFrom w:id="34" w:author="Stefanie Lane" w:date="2023-01-03T14:06:00Z"/>
          <w:strike/>
          <w:sz w:val="24"/>
          <w:rPrChange w:id="35" w:author="Stefanie Lane" w:date="2023-01-03T12:31:00Z">
            <w:rPr>
              <w:moveFrom w:id="36" w:author="Stefanie Lane" w:date="2023-01-03T14:06:00Z"/>
              <w:sz w:val="24"/>
            </w:rPr>
          </w:rPrChange>
        </w:rPr>
      </w:pPr>
      <w:moveFrom w:id="37" w:author="Stefanie Lane" w:date="2023-01-03T14:06:00Z">
        <w:r w:rsidRPr="007C1C86" w:rsidDel="00CB5091">
          <w:rPr>
            <w:strike/>
            <w:sz w:val="24"/>
            <w:rPrChange w:id="38" w:author="Stefanie Lane" w:date="2023-01-03T12:31:00Z">
              <w:rPr>
                <w:sz w:val="24"/>
              </w:rPr>
            </w:rPrChange>
          </w:rPr>
          <w:t>~</w:t>
        </w:r>
        <w:r w:rsidR="0092520A" w:rsidRPr="007C1C86" w:rsidDel="00CB5091">
          <w:rPr>
            <w:strike/>
            <w:sz w:val="24"/>
            <w:rPrChange w:id="39" w:author="Stefanie Lane" w:date="2023-01-03T12:31:00Z">
              <w:rPr>
                <w:sz w:val="24"/>
              </w:rPr>
            </w:rPrChange>
          </w:rPr>
          <w:t xml:space="preserve">16 wk </w:t>
        </w:r>
        <w:r w:rsidRPr="007C1C86" w:rsidDel="00CB5091">
          <w:rPr>
            <w:strike/>
            <w:sz w:val="24"/>
            <w:rPrChange w:id="40" w:author="Stefanie Lane" w:date="2023-01-03T12:31:00Z">
              <w:rPr>
                <w:sz w:val="24"/>
              </w:rPr>
            </w:rPrChange>
          </w:rPr>
          <w:t xml:space="preserve">submission to </w:t>
        </w:r>
        <w:r w:rsidR="0092520A" w:rsidRPr="007C1C86" w:rsidDel="00CB5091">
          <w:rPr>
            <w:strike/>
            <w:sz w:val="24"/>
            <w:rPrChange w:id="41" w:author="Stefanie Lane" w:date="2023-01-03T12:31:00Z">
              <w:rPr>
                <w:sz w:val="24"/>
              </w:rPr>
            </w:rPrChange>
          </w:rPr>
          <w:t>publication time</w:t>
        </w:r>
        <w:r w:rsidRPr="007C1C86" w:rsidDel="00CB5091">
          <w:rPr>
            <w:strike/>
            <w:sz w:val="24"/>
            <w:rPrChange w:id="42" w:author="Stefanie Lane" w:date="2023-01-03T12:31:00Z">
              <w:rPr>
                <w:sz w:val="24"/>
              </w:rPr>
            </w:rPrChange>
          </w:rPr>
          <w:t xml:space="preserve"> (6-8 wks first decision)</w:t>
        </w:r>
      </w:moveFrom>
    </w:p>
    <w:p w14:paraId="6441CAE2" w14:textId="3AA237BF" w:rsidR="00960637" w:rsidRPr="007C1C86" w:rsidDel="00CB5091" w:rsidRDefault="00390BD1" w:rsidP="00960637">
      <w:pPr>
        <w:pStyle w:val="ListParagraph"/>
        <w:numPr>
          <w:ilvl w:val="2"/>
          <w:numId w:val="17"/>
        </w:numPr>
        <w:rPr>
          <w:moveFrom w:id="43" w:author="Stefanie Lane" w:date="2023-01-03T14:06:00Z"/>
          <w:strike/>
          <w:sz w:val="24"/>
          <w:rPrChange w:id="44" w:author="Stefanie Lane" w:date="2023-01-03T12:31:00Z">
            <w:rPr>
              <w:moveFrom w:id="45" w:author="Stefanie Lane" w:date="2023-01-03T14:06:00Z"/>
              <w:sz w:val="24"/>
            </w:rPr>
          </w:rPrChange>
        </w:rPr>
      </w:pPr>
      <w:moveFrom w:id="46" w:author="Stefanie Lane" w:date="2023-01-03T14:06:00Z">
        <w:r w:rsidRPr="007C1C86" w:rsidDel="00CB5091">
          <w:rPr>
            <w:strike/>
            <w:sz w:val="24"/>
            <w:rPrChange w:id="47" w:author="Stefanie Lane" w:date="2023-01-03T12:31:00Z">
              <w:rPr>
                <w:sz w:val="24"/>
              </w:rPr>
            </w:rPrChange>
          </w:rPr>
          <w:t xml:space="preserve">Q1, </w:t>
        </w:r>
        <w:r w:rsidR="00960637" w:rsidRPr="007C1C86" w:rsidDel="00CB5091">
          <w:rPr>
            <w:strike/>
            <w:sz w:val="24"/>
            <w:rPrChange w:id="48" w:author="Stefanie Lane" w:date="2023-01-03T12:31:00Z">
              <w:rPr>
                <w:sz w:val="24"/>
              </w:rPr>
            </w:rPrChange>
          </w:rPr>
          <w:t>$2600 USD open access fee</w:t>
        </w:r>
      </w:moveFrom>
    </w:p>
    <w:p w14:paraId="0F4A19B4" w14:textId="221A8A89" w:rsidR="004C3F04" w:rsidDel="00CB5091" w:rsidRDefault="004C3F04" w:rsidP="004C3F04">
      <w:pPr>
        <w:pStyle w:val="ListParagraph"/>
        <w:numPr>
          <w:ilvl w:val="0"/>
          <w:numId w:val="17"/>
        </w:numPr>
        <w:rPr>
          <w:moveFrom w:id="49" w:author="Stefanie Lane" w:date="2023-01-03T14:06:00Z"/>
          <w:sz w:val="24"/>
        </w:rPr>
      </w:pPr>
      <w:moveFrom w:id="50" w:author="Stefanie Lane" w:date="2023-01-03T14:06:00Z">
        <w:r w:rsidDel="00CB5091">
          <w:rPr>
            <w:sz w:val="24"/>
          </w:rPr>
          <w:t xml:space="preserve">Restoration Ecology </w:t>
        </w:r>
        <w:r w:rsidR="00FB6E72" w:rsidDel="00CB5091">
          <w:rPr>
            <w:sz w:val="24"/>
          </w:rPr>
          <w:fldChar w:fldCharType="begin"/>
        </w:r>
        <w:r w:rsidR="00FB6E72" w:rsidDel="00CB5091">
          <w:rPr>
            <w:sz w:val="24"/>
          </w:rPr>
          <w:instrText xml:space="preserve"> HYPERLINK "</w:instrText>
        </w:r>
        <w:r w:rsidR="00FB6E72" w:rsidRPr="00FB6E72" w:rsidDel="00CB5091">
          <w:rPr>
            <w:sz w:val="24"/>
          </w:rPr>
          <w:instrText>https://onlinelibrary.wiley.com/page/journal/1526100x/homepage/productinformation.html</w:instrText>
        </w:r>
        <w:r w:rsidR="00FB6E72" w:rsidDel="00CB5091">
          <w:rPr>
            <w:sz w:val="24"/>
          </w:rPr>
          <w:instrText xml:space="preserve">" </w:instrText>
        </w:r>
        <w:r w:rsidR="00FB6E72" w:rsidDel="00CB5091">
          <w:rPr>
            <w:sz w:val="24"/>
          </w:rPr>
          <w:fldChar w:fldCharType="separate"/>
        </w:r>
        <w:r w:rsidR="00FB6E72" w:rsidRPr="00876ED1" w:rsidDel="00CB5091">
          <w:rPr>
            <w:rStyle w:val="Hyperlink"/>
            <w:sz w:val="24"/>
          </w:rPr>
          <w:t>https://onlinelibrary.wiley.com/page/journal/1526100x/homepage/productinformation.html</w:t>
        </w:r>
        <w:r w:rsidR="00FB6E72" w:rsidDel="00CB5091">
          <w:rPr>
            <w:sz w:val="24"/>
          </w:rPr>
          <w:fldChar w:fldCharType="end"/>
        </w:r>
        <w:r w:rsidR="00FB6E72" w:rsidDel="00CB5091">
          <w:rPr>
            <w:sz w:val="24"/>
          </w:rPr>
          <w:t xml:space="preserve"> </w:t>
        </w:r>
      </w:moveFrom>
    </w:p>
    <w:p w14:paraId="53AF3B0A" w14:textId="4FE8018F" w:rsidR="00FB6E72" w:rsidRPr="00FB6E72" w:rsidDel="00CB5091" w:rsidRDefault="00FB6E72" w:rsidP="00FB6E72">
      <w:pPr>
        <w:pStyle w:val="ListParagraph"/>
        <w:numPr>
          <w:ilvl w:val="1"/>
          <w:numId w:val="17"/>
        </w:numPr>
        <w:rPr>
          <w:moveFrom w:id="51" w:author="Stefanie Lane" w:date="2023-01-03T14:06:00Z"/>
          <w:sz w:val="24"/>
        </w:rPr>
      </w:pPr>
      <w:moveFrom w:id="52" w:author="Stefanie Lane" w:date="2023-01-03T14:06:00Z">
        <w:r w:rsidDel="00CB5091">
          <w:t xml:space="preserve">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 … </w:t>
        </w:r>
      </w:moveFrom>
    </w:p>
    <w:p w14:paraId="07BB701E" w14:textId="51B3314F" w:rsidR="00FB6E72" w:rsidRPr="007D44B0" w:rsidDel="00CB5091" w:rsidRDefault="00FB6E72" w:rsidP="00FB6E72">
      <w:pPr>
        <w:pStyle w:val="ListParagraph"/>
        <w:numPr>
          <w:ilvl w:val="1"/>
          <w:numId w:val="17"/>
        </w:numPr>
        <w:rPr>
          <w:moveFrom w:id="53" w:author="Stefanie Lane" w:date="2023-01-03T14:06:00Z"/>
          <w:sz w:val="24"/>
        </w:rPr>
      </w:pPr>
      <w:moveFrom w:id="54" w:author="Stefanie Lane" w:date="2023-01-03T14:06:00Z">
        <w:r w:rsidDel="00CB5091">
          <w:rPr>
            <w:rStyle w:val="Strong"/>
            <w:i/>
            <w:iCs/>
          </w:rPr>
          <w:t>RESEARCH ARTICLES</w:t>
        </w:r>
        <w:r w:rsidDel="00CB5091">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moveFrom>
    </w:p>
    <w:p w14:paraId="39279560" w14:textId="5C41B804" w:rsidR="007D44B0" w:rsidRPr="007D44B0" w:rsidDel="00CB5091" w:rsidRDefault="00390BD1" w:rsidP="007D44B0">
      <w:pPr>
        <w:pStyle w:val="ListParagraph"/>
        <w:numPr>
          <w:ilvl w:val="2"/>
          <w:numId w:val="17"/>
        </w:numPr>
        <w:rPr>
          <w:moveFrom w:id="55" w:author="Stefanie Lane" w:date="2023-01-03T14:06:00Z"/>
          <w:b/>
          <w:sz w:val="24"/>
        </w:rPr>
      </w:pPr>
      <w:moveFrom w:id="56" w:author="Stefanie Lane" w:date="2023-01-03T14:06:00Z">
        <w:r w:rsidDel="00CB5091">
          <w:rPr>
            <w:rStyle w:val="Strong"/>
            <w:b w:val="0"/>
            <w:iCs/>
          </w:rPr>
          <w:t xml:space="preserve">Q1, </w:t>
        </w:r>
        <w:r w:rsidR="007D44B0" w:rsidRPr="007D44B0" w:rsidDel="00CB5091">
          <w:rPr>
            <w:rStyle w:val="Strong"/>
            <w:b w:val="0"/>
            <w:iCs/>
          </w:rPr>
          <w:t>$3300 USD OA</w:t>
        </w:r>
      </w:moveFrom>
    </w:p>
    <w:moveFromRangeEnd w:id="3"/>
    <w:p w14:paraId="369DBF4E" w14:textId="572E2D68" w:rsidR="00465CEB" w:rsidRDefault="00465CEB" w:rsidP="00465CEB">
      <w:pPr>
        <w:pStyle w:val="ListParagraph"/>
        <w:numPr>
          <w:ilvl w:val="0"/>
          <w:numId w:val="17"/>
        </w:numPr>
        <w:rPr>
          <w:sz w:val="24"/>
        </w:rPr>
      </w:pPr>
      <w:r>
        <w:rPr>
          <w:sz w:val="24"/>
        </w:rPr>
        <w:t>Estuaries &amp; Coasts</w:t>
      </w:r>
      <w:r w:rsidR="004C3F04">
        <w:rPr>
          <w:sz w:val="24"/>
        </w:rPr>
        <w:t xml:space="preserve"> </w:t>
      </w:r>
      <w:r w:rsidR="00DC4132">
        <w:fldChar w:fldCharType="begin"/>
      </w:r>
      <w:r w:rsidR="00DC4132">
        <w:instrText xml:space="preserve"> HYPERLINK "https://www.springer.com/journal/12237/submission-guidelines" </w:instrText>
      </w:r>
      <w:ins w:id="57" w:author="Stefanie Lane" w:date="2023-01-04T14:50:00Z"/>
      <w:r w:rsidR="00DC4132">
        <w:fldChar w:fldCharType="separate"/>
      </w:r>
      <w:r w:rsidR="004C3F04" w:rsidRPr="00876ED1">
        <w:rPr>
          <w:rStyle w:val="Hyperlink"/>
          <w:sz w:val="24"/>
        </w:rPr>
        <w:t>https://www.springer.com/journal/12237/submission-guidelines</w:t>
      </w:r>
      <w:r w:rsidR="00DC4132">
        <w:rPr>
          <w:rStyle w:val="Hyperlink"/>
          <w:sz w:val="24"/>
        </w:rPr>
        <w:fldChar w:fldCharType="end"/>
      </w:r>
      <w:r w:rsidR="004C3F04">
        <w:rPr>
          <w:sz w:val="24"/>
        </w:rPr>
        <w:t xml:space="preserve"> </w:t>
      </w:r>
    </w:p>
    <w:p w14:paraId="412DE9CD" w14:textId="603D539C" w:rsidR="00540C40" w:rsidRDefault="00540C40" w:rsidP="00540C40">
      <w:pPr>
        <w:pStyle w:val="ListParagraph"/>
        <w:numPr>
          <w:ilvl w:val="1"/>
          <w:numId w:val="17"/>
        </w:numPr>
        <w:rPr>
          <w:ins w:id="58" w:author="Stefanie Lane" w:date="2023-01-03T14:06:00Z"/>
          <w:sz w:val="24"/>
        </w:rPr>
      </w:pPr>
      <w:r w:rsidRPr="00540C40">
        <w:rPr>
          <w:sz w:val="24"/>
        </w:rPr>
        <w:t>The journal covers research on physical, chemical,</w:t>
      </w:r>
      <w:r>
        <w:rPr>
          <w:sz w:val="24"/>
        </w:rPr>
        <w:t xml:space="preserve"> </w:t>
      </w:r>
      <w:r w:rsidRPr="00540C40">
        <w:rPr>
          <w:sz w:val="24"/>
        </w:rPr>
        <w:t>geological or biological processes, as well as applications to management of estuaries and coasts.</w:t>
      </w:r>
      <w:r>
        <w:rPr>
          <w:sz w:val="24"/>
        </w:rPr>
        <w:t xml:space="preserve"> </w:t>
      </w:r>
      <w:r w:rsidRPr="00540C40">
        <w:rPr>
          <w:sz w:val="24"/>
        </w:rPr>
        <w:t>Submissions that</w:t>
      </w:r>
      <w:r>
        <w:rPr>
          <w:sz w:val="24"/>
        </w:rPr>
        <w:t xml:space="preserve"> </w:t>
      </w:r>
      <w:r w:rsidRPr="00540C40">
        <w:rPr>
          <w:sz w:val="24"/>
        </w:rPr>
        <w:t>are primarily descriptive, strongly place-based, or only report on development of models or new</w:t>
      </w:r>
      <w:r>
        <w:rPr>
          <w:sz w:val="24"/>
        </w:rPr>
        <w:t xml:space="preserve"> </w:t>
      </w:r>
      <w:r w:rsidRPr="00540C40">
        <w:rPr>
          <w:sz w:val="24"/>
        </w:rPr>
        <w:t xml:space="preserve">methods </w:t>
      </w:r>
      <w:r w:rsidRPr="00390BD1">
        <w:rPr>
          <w:b/>
          <w:sz w:val="24"/>
        </w:rPr>
        <w:t xml:space="preserve">without detailing their applications </w:t>
      </w:r>
      <w:r w:rsidRPr="00540C40">
        <w:rPr>
          <w:sz w:val="24"/>
        </w:rPr>
        <w:t>fall outside the scope of the journal.</w:t>
      </w:r>
    </w:p>
    <w:p w14:paraId="1B07F3A0" w14:textId="3DB9F60D" w:rsidR="00CB5091" w:rsidRPr="003A4AD1" w:rsidDel="009B265B" w:rsidRDefault="00CB5091" w:rsidP="00CB5091">
      <w:pPr>
        <w:pStyle w:val="ListParagraph"/>
        <w:numPr>
          <w:ilvl w:val="0"/>
          <w:numId w:val="17"/>
        </w:numPr>
        <w:rPr>
          <w:del w:id="59" w:author="Stefanie Lane" w:date="2023-01-03T14:06:00Z"/>
          <w:moveTo w:id="60" w:author="Stefanie Lane" w:date="2023-01-03T14:06:00Z"/>
          <w:strike/>
          <w:sz w:val="24"/>
        </w:rPr>
      </w:pPr>
      <w:moveToRangeStart w:id="61" w:author="Stefanie Lane" w:date="2023-01-03T14:06:00Z" w:name="move123647203"/>
      <w:moveTo w:id="62" w:author="Stefanie Lane" w:date="2023-01-03T14:06:00Z">
        <w:del w:id="63" w:author="Stefanie Lane" w:date="2023-01-03T14:06:00Z">
          <w:r w:rsidRPr="003A4AD1" w:rsidDel="009B265B">
            <w:rPr>
              <w:strike/>
              <w:sz w:val="24"/>
            </w:rPr>
            <w:delText xml:space="preserve">Ecological Indicators </w:delText>
          </w:r>
          <w:r w:rsidRPr="003A4AD1" w:rsidDel="009B265B">
            <w:rPr>
              <w:strike/>
              <w:sz w:val="24"/>
            </w:rPr>
            <w:fldChar w:fldCharType="begin"/>
          </w:r>
          <w:r w:rsidRPr="003A4AD1" w:rsidDel="009B265B">
            <w:rPr>
              <w:strike/>
              <w:sz w:val="24"/>
            </w:rPr>
            <w:delInstrText xml:space="preserve"> HYPERLINK "https://www.sciencedirect.com/journal/ecological-indicators" </w:delInstrText>
          </w:r>
          <w:r w:rsidRPr="003A4AD1" w:rsidDel="009B265B">
            <w:rPr>
              <w:strike/>
              <w:sz w:val="24"/>
            </w:rPr>
            <w:fldChar w:fldCharType="separate"/>
          </w:r>
          <w:r w:rsidRPr="003A4AD1" w:rsidDel="009B265B">
            <w:rPr>
              <w:rStyle w:val="Hyperlink"/>
              <w:strike/>
              <w:sz w:val="24"/>
            </w:rPr>
            <w:delText>https://www.sciencedirect.com/journal/ecological-indicators</w:delText>
          </w:r>
          <w:r w:rsidRPr="003A4AD1" w:rsidDel="009B265B">
            <w:rPr>
              <w:strike/>
              <w:sz w:val="24"/>
            </w:rPr>
            <w:fldChar w:fldCharType="end"/>
          </w:r>
          <w:r w:rsidRPr="003A4AD1" w:rsidDel="009B265B">
            <w:rPr>
              <w:strike/>
              <w:sz w:val="24"/>
            </w:rPr>
            <w:delText xml:space="preserve"> </w:delText>
          </w:r>
        </w:del>
      </w:moveTo>
    </w:p>
    <w:p w14:paraId="1B1A1293" w14:textId="60A093DA" w:rsidR="00CB5091" w:rsidRPr="003A4AD1" w:rsidDel="009B265B" w:rsidRDefault="00CB5091" w:rsidP="00CB5091">
      <w:pPr>
        <w:pStyle w:val="ListParagraph"/>
        <w:numPr>
          <w:ilvl w:val="1"/>
          <w:numId w:val="17"/>
        </w:numPr>
        <w:rPr>
          <w:del w:id="64" w:author="Stefanie Lane" w:date="2023-01-03T14:06:00Z"/>
          <w:moveTo w:id="65" w:author="Stefanie Lane" w:date="2023-01-03T14:06:00Z"/>
          <w:strike/>
          <w:sz w:val="24"/>
        </w:rPr>
      </w:pPr>
      <w:moveTo w:id="66" w:author="Stefanie Lane" w:date="2023-01-03T14:06:00Z">
        <w:del w:id="67" w:author="Stefanie Lane" w:date="2023-01-03T14:06:00Z">
          <w:r w:rsidRPr="003A4AD1" w:rsidDel="009B265B">
            <w:rPr>
              <w:strike/>
              <w:sz w:val="24"/>
            </w:rPr>
            <w:delText xml:space="preserve">aim of </w:delText>
          </w:r>
          <w:r w:rsidRPr="003A4AD1" w:rsidDel="009B265B">
            <w:rPr>
              <w:i/>
              <w:iCs/>
              <w:strike/>
              <w:sz w:val="24"/>
            </w:rPr>
            <w:delText>Ecological Indicators</w:delText>
          </w:r>
          <w:r w:rsidRPr="003A4AD1" w:rsidDel="009B265B">
            <w:rPr>
              <w:strike/>
              <w:sz w:val="24"/>
            </w:rPr>
            <w:delText xml:space="preserve"> is to integrate the </w:delText>
          </w:r>
          <w:commentRangeStart w:id="68"/>
          <w:r w:rsidRPr="003A4AD1" w:rsidDel="009B265B">
            <w:rPr>
              <w:b/>
              <w:bCs/>
              <w:strike/>
              <w:sz w:val="24"/>
            </w:rPr>
            <w:delText>monitoring</w:delText>
          </w:r>
          <w:r w:rsidRPr="003A4AD1" w:rsidDel="009B265B">
            <w:rPr>
              <w:strike/>
              <w:sz w:val="24"/>
            </w:rPr>
            <w:delText xml:space="preserve"> </w:delText>
          </w:r>
          <w:commentRangeEnd w:id="68"/>
          <w:r w:rsidDel="009B265B">
            <w:rPr>
              <w:rStyle w:val="CommentReference"/>
            </w:rPr>
            <w:commentReference w:id="68"/>
          </w:r>
          <w:r w:rsidRPr="003A4AD1" w:rsidDel="009B265B">
            <w:rPr>
              <w:strike/>
              <w:sz w:val="24"/>
            </w:rPr>
            <w:delText xml:space="preserve">and </w:delText>
          </w:r>
          <w:r w:rsidRPr="003A4AD1" w:rsidDel="009B265B">
            <w:rPr>
              <w:b/>
              <w:bCs/>
              <w:strike/>
              <w:sz w:val="24"/>
            </w:rPr>
            <w:delText>assessment</w:delText>
          </w:r>
          <w:r w:rsidRPr="003A4AD1" w:rsidDel="009B265B">
            <w:rPr>
              <w:strike/>
              <w:sz w:val="24"/>
            </w:rPr>
            <w:delText xml:space="preserve"> of </w:delText>
          </w:r>
          <w:r w:rsidRPr="003A4AD1" w:rsidDel="009B265B">
            <w:rPr>
              <w:b/>
              <w:bCs/>
              <w:strike/>
              <w:sz w:val="24"/>
            </w:rPr>
            <w:delText>ecological</w:delText>
          </w:r>
          <w:r w:rsidRPr="003A4AD1" w:rsidDel="009B265B">
            <w:rPr>
              <w:strike/>
              <w:sz w:val="24"/>
            </w:rPr>
            <w:delText xml:space="preserve"> and </w:delText>
          </w:r>
          <w:r w:rsidRPr="003A4AD1" w:rsidDel="009B265B">
            <w:rPr>
              <w:b/>
              <w:bCs/>
              <w:strike/>
              <w:sz w:val="24"/>
            </w:rPr>
            <w:delText>environmental indicators</w:delText>
          </w:r>
          <w:r w:rsidRPr="003A4AD1" w:rsidDel="009B265B">
            <w:rPr>
              <w:strike/>
              <w:sz w:val="24"/>
            </w:rPr>
            <w:delText xml:space="preserve"> with </w:delText>
          </w:r>
          <w:r w:rsidRPr="003A4AD1" w:rsidDel="009B265B">
            <w:rPr>
              <w:b/>
              <w:bCs/>
              <w:strike/>
              <w:sz w:val="24"/>
            </w:rPr>
            <w:delText>management</w:delText>
          </w:r>
          <w:r w:rsidRPr="003A4AD1" w:rsidDel="009B265B">
            <w:rPr>
              <w:strike/>
              <w:sz w:val="24"/>
            </w:rPr>
            <w:delText xml:space="preserve"> practices. … Broader assessment objectives and methods, e.g. biodiversity, biological integrity, and sustainability, through the use of indicators.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delText>
          </w:r>
          <w:r w:rsidRPr="003A4AD1" w:rsidDel="009B265B">
            <w:rPr>
              <w:b/>
              <w:strike/>
              <w:sz w:val="24"/>
            </w:rPr>
            <w:delText>management points of view</w:delText>
          </w:r>
          <w:r w:rsidRPr="003A4AD1" w:rsidDel="009B265B">
            <w:rPr>
              <w:strike/>
              <w:sz w:val="24"/>
            </w:rPr>
            <w:delText xml:space="preserve"> are not considered suitable for publication in Ecological Indicators.</w:delText>
          </w:r>
        </w:del>
      </w:moveTo>
    </w:p>
    <w:p w14:paraId="524755E3" w14:textId="32601464" w:rsidR="00CB5091" w:rsidRPr="003A4AD1" w:rsidDel="009B265B" w:rsidRDefault="00CB5091" w:rsidP="00CB5091">
      <w:pPr>
        <w:pStyle w:val="ListParagraph"/>
        <w:numPr>
          <w:ilvl w:val="1"/>
          <w:numId w:val="17"/>
        </w:numPr>
        <w:rPr>
          <w:del w:id="69" w:author="Stefanie Lane" w:date="2023-01-03T14:06:00Z"/>
          <w:moveTo w:id="70" w:author="Stefanie Lane" w:date="2023-01-03T14:06:00Z"/>
          <w:strike/>
          <w:sz w:val="24"/>
        </w:rPr>
      </w:pPr>
      <w:moveTo w:id="71" w:author="Stefanie Lane" w:date="2023-01-03T14:06:00Z">
        <w:del w:id="72" w:author="Stefanie Lane" w:date="2023-01-03T14:06:00Z">
          <w:r w:rsidRPr="003A4AD1" w:rsidDel="009B265B">
            <w:rPr>
              <w:strike/>
              <w:sz w:val="24"/>
            </w:rPr>
            <w:delText>~16 wk submission to publication time (6-8 wks first decision)</w:delText>
          </w:r>
        </w:del>
      </w:moveTo>
    </w:p>
    <w:p w14:paraId="15B6C00E" w14:textId="19DEC070" w:rsidR="00CB5091" w:rsidRPr="003A4AD1" w:rsidDel="009B265B" w:rsidRDefault="00CB5091" w:rsidP="00CB5091">
      <w:pPr>
        <w:pStyle w:val="ListParagraph"/>
        <w:numPr>
          <w:ilvl w:val="2"/>
          <w:numId w:val="17"/>
        </w:numPr>
        <w:rPr>
          <w:del w:id="73" w:author="Stefanie Lane" w:date="2023-01-03T14:06:00Z"/>
          <w:moveTo w:id="74" w:author="Stefanie Lane" w:date="2023-01-03T14:06:00Z"/>
          <w:strike/>
          <w:sz w:val="24"/>
        </w:rPr>
      </w:pPr>
      <w:moveTo w:id="75" w:author="Stefanie Lane" w:date="2023-01-03T14:06:00Z">
        <w:del w:id="76" w:author="Stefanie Lane" w:date="2023-01-03T14:06:00Z">
          <w:r w:rsidRPr="003A4AD1" w:rsidDel="009B265B">
            <w:rPr>
              <w:strike/>
              <w:sz w:val="24"/>
            </w:rPr>
            <w:delText>Q1, $2600 USD open access fee</w:delText>
          </w:r>
        </w:del>
      </w:moveTo>
    </w:p>
    <w:p w14:paraId="1EF2A3B8" w14:textId="2190E2B3" w:rsidR="00CB5091" w:rsidRDefault="00CB5091" w:rsidP="00CB5091">
      <w:pPr>
        <w:pStyle w:val="ListParagraph"/>
        <w:numPr>
          <w:ilvl w:val="0"/>
          <w:numId w:val="17"/>
        </w:numPr>
        <w:rPr>
          <w:moveTo w:id="77" w:author="Stefanie Lane" w:date="2023-01-03T14:06:00Z"/>
          <w:sz w:val="24"/>
        </w:rPr>
      </w:pPr>
      <w:moveTo w:id="78" w:author="Stefanie Lane" w:date="2023-01-03T14:06:00Z">
        <w:r>
          <w:rPr>
            <w:sz w:val="24"/>
          </w:rPr>
          <w:t xml:space="preserve">Restoration Ecology </w:t>
        </w:r>
      </w:moveTo>
      <w:ins w:id="79" w:author="Stefanie Lane" w:date="2023-01-03T14:06:00Z">
        <w:r>
          <w:rPr>
            <w:sz w:val="24"/>
          </w:rPr>
          <w:t xml:space="preserve">(NAS publishes in this one a lot, hesitancy to </w:t>
        </w:r>
        <w:r w:rsidR="009B265B">
          <w:rPr>
            <w:sz w:val="24"/>
          </w:rPr>
          <w:t xml:space="preserve">target first. </w:t>
        </w:r>
        <w:r w:rsidR="009B265B">
          <w:rPr>
            <w:sz w:val="24"/>
          </w:rPr>
          <w:fldChar w:fldCharType="begin"/>
        </w:r>
        <w:r w:rsidR="009B265B">
          <w:rPr>
            <w:sz w:val="24"/>
          </w:rPr>
          <w:instrText xml:space="preserve"> HYPERLINK "</w:instrText>
        </w:r>
      </w:ins>
      <w:moveTo w:id="80" w:author="Stefanie Lane" w:date="2023-01-03T14:06:00Z">
        <w:r w:rsidR="009B265B" w:rsidRPr="009B265B">
          <w:rPr>
            <w:rPrChange w:id="81" w:author="Stefanie Lane" w:date="2023-01-03T14:06:00Z">
              <w:rPr>
                <w:rStyle w:val="Hyperlink"/>
                <w:sz w:val="24"/>
              </w:rPr>
            </w:rPrChange>
          </w:rPr>
          <w:instrText>https://onlinelibrary.wiley.com/page/journal/1526100x/homepage/productinformation.html</w:instrText>
        </w:r>
      </w:moveTo>
      <w:ins w:id="82" w:author="Stefanie Lane" w:date="2023-01-03T14:06:00Z">
        <w:r w:rsidR="009B265B">
          <w:rPr>
            <w:sz w:val="24"/>
          </w:rPr>
          <w:instrText xml:space="preserve">" </w:instrText>
        </w:r>
      </w:ins>
      <w:ins w:id="83" w:author="Stefanie Lane" w:date="2023-01-04T14:50:00Z">
        <w:r w:rsidR="00C534C4">
          <w:rPr>
            <w:sz w:val="24"/>
          </w:rPr>
        </w:r>
      </w:ins>
      <w:ins w:id="84" w:author="Stefanie Lane" w:date="2023-01-03T14:06:00Z">
        <w:r w:rsidR="009B265B">
          <w:rPr>
            <w:sz w:val="24"/>
          </w:rPr>
          <w:fldChar w:fldCharType="separate"/>
        </w:r>
      </w:ins>
      <w:moveTo w:id="85" w:author="Stefanie Lane" w:date="2023-01-03T14:06:00Z">
        <w:r w:rsidR="009B265B" w:rsidRPr="00876ED1">
          <w:rPr>
            <w:rStyle w:val="Hyperlink"/>
            <w:sz w:val="24"/>
          </w:rPr>
          <w:t>https://onlinelibrary.wiley.com/page/journal/1526100x/homepage/productinformation.html</w:t>
        </w:r>
      </w:moveTo>
      <w:ins w:id="86" w:author="Stefanie Lane" w:date="2023-01-03T14:06:00Z">
        <w:r w:rsidR="009B265B">
          <w:rPr>
            <w:sz w:val="24"/>
          </w:rPr>
          <w:fldChar w:fldCharType="end"/>
        </w:r>
      </w:ins>
      <w:moveTo w:id="87" w:author="Stefanie Lane" w:date="2023-01-03T14:06:00Z">
        <w:r>
          <w:rPr>
            <w:sz w:val="24"/>
          </w:rPr>
          <w:t xml:space="preserve"> </w:t>
        </w:r>
      </w:moveTo>
    </w:p>
    <w:p w14:paraId="5D7F7A05" w14:textId="77777777" w:rsidR="00CB5091" w:rsidRPr="00FB6E72" w:rsidRDefault="00CB5091" w:rsidP="00CB5091">
      <w:pPr>
        <w:pStyle w:val="ListParagraph"/>
        <w:numPr>
          <w:ilvl w:val="1"/>
          <w:numId w:val="17"/>
        </w:numPr>
        <w:rPr>
          <w:moveTo w:id="88" w:author="Stefanie Lane" w:date="2023-01-03T14:06:00Z"/>
          <w:sz w:val="24"/>
        </w:rPr>
      </w:pPr>
      <w:moveTo w:id="89" w:author="Stefanie Lane" w:date="2023-01-03T14:06:00Z">
        <w:r>
          <w:t xml:space="preserve">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 … </w:t>
        </w:r>
      </w:moveTo>
    </w:p>
    <w:p w14:paraId="7E790A26" w14:textId="77777777" w:rsidR="00CB5091" w:rsidRPr="007D44B0" w:rsidRDefault="00CB5091" w:rsidP="00CB5091">
      <w:pPr>
        <w:pStyle w:val="ListParagraph"/>
        <w:numPr>
          <w:ilvl w:val="1"/>
          <w:numId w:val="17"/>
        </w:numPr>
        <w:rPr>
          <w:moveTo w:id="90" w:author="Stefanie Lane" w:date="2023-01-03T14:06:00Z"/>
          <w:sz w:val="24"/>
        </w:rPr>
      </w:pPr>
      <w:moveTo w:id="91" w:author="Stefanie Lane" w:date="2023-01-03T14:06:00Z">
        <w:r>
          <w:rPr>
            <w:rStyle w:val="Strong"/>
            <w:i/>
            <w:iCs/>
          </w:rPr>
          <w:t>RESEARCH ARTICLES</w:t>
        </w:r>
        <w:r>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moveTo>
    </w:p>
    <w:p w14:paraId="04874912" w14:textId="77777777" w:rsidR="00CB5091" w:rsidRPr="007D44B0" w:rsidRDefault="00CB5091" w:rsidP="00CB5091">
      <w:pPr>
        <w:pStyle w:val="ListParagraph"/>
        <w:numPr>
          <w:ilvl w:val="2"/>
          <w:numId w:val="17"/>
        </w:numPr>
        <w:rPr>
          <w:moveTo w:id="92" w:author="Stefanie Lane" w:date="2023-01-03T14:06:00Z"/>
          <w:b/>
          <w:sz w:val="24"/>
        </w:rPr>
      </w:pPr>
      <w:moveTo w:id="93" w:author="Stefanie Lane" w:date="2023-01-03T14:06:00Z">
        <w:r>
          <w:rPr>
            <w:rStyle w:val="Strong"/>
            <w:b w:val="0"/>
            <w:iCs/>
          </w:rPr>
          <w:t xml:space="preserve">Q1, </w:t>
        </w:r>
        <w:r w:rsidRPr="007D44B0">
          <w:rPr>
            <w:rStyle w:val="Strong"/>
            <w:b w:val="0"/>
            <w:iCs/>
          </w:rPr>
          <w:t>$3300 USD OA</w:t>
        </w:r>
      </w:moveTo>
    </w:p>
    <w:moveToRangeEnd w:id="61"/>
    <w:p w14:paraId="118959B0" w14:textId="1644D5EB" w:rsidR="009B265B" w:rsidRPr="003A4AD1" w:rsidRDefault="009B265B" w:rsidP="009B265B">
      <w:pPr>
        <w:pStyle w:val="ListParagraph"/>
        <w:numPr>
          <w:ilvl w:val="0"/>
          <w:numId w:val="17"/>
        </w:numPr>
        <w:rPr>
          <w:ins w:id="94" w:author="Stefanie Lane" w:date="2023-01-03T14:06:00Z"/>
          <w:strike/>
          <w:sz w:val="24"/>
        </w:rPr>
      </w:pPr>
      <w:ins w:id="95" w:author="Stefanie Lane" w:date="2023-01-03T14:06:00Z">
        <w:r w:rsidRPr="003A4AD1">
          <w:rPr>
            <w:strike/>
            <w:sz w:val="24"/>
          </w:rPr>
          <w:t xml:space="preserve">Ecological Indicators </w:t>
        </w:r>
        <w:r w:rsidRPr="003A4AD1">
          <w:rPr>
            <w:strike/>
            <w:sz w:val="24"/>
          </w:rPr>
          <w:fldChar w:fldCharType="begin"/>
        </w:r>
        <w:r w:rsidRPr="003A4AD1">
          <w:rPr>
            <w:strike/>
            <w:sz w:val="24"/>
          </w:rPr>
          <w:instrText xml:space="preserve"> HYPERLINK "https://www.sciencedirect.com/journal/ecological-indicators" </w:instrText>
        </w:r>
      </w:ins>
      <w:ins w:id="96" w:author="Stefanie Lane" w:date="2023-01-04T14:50:00Z">
        <w:r w:rsidR="00C534C4" w:rsidRPr="003A4AD1">
          <w:rPr>
            <w:strike/>
            <w:sz w:val="24"/>
          </w:rPr>
        </w:r>
      </w:ins>
      <w:ins w:id="97" w:author="Stefanie Lane" w:date="2023-01-03T14:06:00Z">
        <w:r w:rsidRPr="003A4AD1">
          <w:rPr>
            <w:strike/>
            <w:sz w:val="24"/>
          </w:rPr>
          <w:fldChar w:fldCharType="separate"/>
        </w:r>
        <w:r w:rsidRPr="003A4AD1">
          <w:rPr>
            <w:rStyle w:val="Hyperlink"/>
            <w:strike/>
            <w:sz w:val="24"/>
          </w:rPr>
          <w:t>https://www.sciencedirect.com/journal/ecological-indicators</w:t>
        </w:r>
        <w:r w:rsidRPr="003A4AD1">
          <w:rPr>
            <w:strike/>
            <w:sz w:val="24"/>
          </w:rPr>
          <w:fldChar w:fldCharType="end"/>
        </w:r>
        <w:r w:rsidRPr="003A4AD1">
          <w:rPr>
            <w:strike/>
            <w:sz w:val="24"/>
          </w:rPr>
          <w:t xml:space="preserve"> </w:t>
        </w:r>
      </w:ins>
    </w:p>
    <w:p w14:paraId="5D4275F9" w14:textId="77777777" w:rsidR="009B265B" w:rsidRPr="003A4AD1" w:rsidRDefault="009B265B" w:rsidP="009B265B">
      <w:pPr>
        <w:pStyle w:val="ListParagraph"/>
        <w:numPr>
          <w:ilvl w:val="1"/>
          <w:numId w:val="17"/>
        </w:numPr>
        <w:rPr>
          <w:ins w:id="98" w:author="Stefanie Lane" w:date="2023-01-03T14:06:00Z"/>
          <w:strike/>
          <w:sz w:val="24"/>
        </w:rPr>
      </w:pPr>
      <w:ins w:id="99" w:author="Stefanie Lane" w:date="2023-01-03T14:06:00Z">
        <w:r w:rsidRPr="003A4AD1">
          <w:rPr>
            <w:strike/>
            <w:sz w:val="24"/>
          </w:rPr>
          <w:t xml:space="preserve">aim of </w:t>
        </w:r>
        <w:r w:rsidRPr="003A4AD1">
          <w:rPr>
            <w:i/>
            <w:iCs/>
            <w:strike/>
            <w:sz w:val="24"/>
          </w:rPr>
          <w:t>Ecological Indicators</w:t>
        </w:r>
        <w:r w:rsidRPr="003A4AD1">
          <w:rPr>
            <w:strike/>
            <w:sz w:val="24"/>
          </w:rPr>
          <w:t xml:space="preserve"> is to integrate the </w:t>
        </w:r>
        <w:commentRangeStart w:id="100"/>
        <w:r w:rsidRPr="003A4AD1">
          <w:rPr>
            <w:b/>
            <w:bCs/>
            <w:strike/>
            <w:sz w:val="24"/>
          </w:rPr>
          <w:t>monitoring</w:t>
        </w:r>
        <w:r w:rsidRPr="003A4AD1">
          <w:rPr>
            <w:strike/>
            <w:sz w:val="24"/>
          </w:rPr>
          <w:t xml:space="preserve"> </w:t>
        </w:r>
        <w:commentRangeEnd w:id="100"/>
        <w:r>
          <w:rPr>
            <w:rStyle w:val="CommentReference"/>
          </w:rPr>
          <w:commentReference w:id="100"/>
        </w:r>
        <w:r w:rsidRPr="003A4AD1">
          <w:rPr>
            <w:strike/>
            <w:sz w:val="24"/>
          </w:rPr>
          <w:t xml:space="preserve">and </w:t>
        </w:r>
        <w:r w:rsidRPr="003A4AD1">
          <w:rPr>
            <w:b/>
            <w:bCs/>
            <w:strike/>
            <w:sz w:val="24"/>
          </w:rPr>
          <w:t>assessment</w:t>
        </w:r>
        <w:r w:rsidRPr="003A4AD1">
          <w:rPr>
            <w:strike/>
            <w:sz w:val="24"/>
          </w:rPr>
          <w:t xml:space="preserve"> of </w:t>
        </w:r>
        <w:r w:rsidRPr="003A4AD1">
          <w:rPr>
            <w:b/>
            <w:bCs/>
            <w:strike/>
            <w:sz w:val="24"/>
          </w:rPr>
          <w:t>ecological</w:t>
        </w:r>
        <w:r w:rsidRPr="003A4AD1">
          <w:rPr>
            <w:strike/>
            <w:sz w:val="24"/>
          </w:rPr>
          <w:t xml:space="preserve"> and </w:t>
        </w:r>
        <w:r w:rsidRPr="003A4AD1">
          <w:rPr>
            <w:b/>
            <w:bCs/>
            <w:strike/>
            <w:sz w:val="24"/>
          </w:rPr>
          <w:t>environmental indicators</w:t>
        </w:r>
        <w:r w:rsidRPr="003A4AD1">
          <w:rPr>
            <w:strike/>
            <w:sz w:val="24"/>
          </w:rPr>
          <w:t xml:space="preserve"> with </w:t>
        </w:r>
        <w:r w:rsidRPr="003A4AD1">
          <w:rPr>
            <w:b/>
            <w:bCs/>
            <w:strike/>
            <w:sz w:val="24"/>
          </w:rPr>
          <w:t>management</w:t>
        </w:r>
        <w:r w:rsidRPr="003A4AD1">
          <w:rPr>
            <w:strike/>
            <w:sz w:val="24"/>
          </w:rPr>
          <w:t xml:space="preserve"> practices. … Broader assessment objectives and methods, e.g. biodiversity, biological integrity, and sustainability, through the use of indicators.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t>
        </w:r>
        <w:r w:rsidRPr="003A4AD1">
          <w:rPr>
            <w:b/>
            <w:strike/>
            <w:sz w:val="24"/>
          </w:rPr>
          <w:t>management points of view</w:t>
        </w:r>
        <w:r w:rsidRPr="003A4AD1">
          <w:rPr>
            <w:strike/>
            <w:sz w:val="24"/>
          </w:rPr>
          <w:t xml:space="preserve"> are not considered suitable for publication in Ecological Indicators.</w:t>
        </w:r>
      </w:ins>
    </w:p>
    <w:p w14:paraId="59B4C4C5" w14:textId="77777777" w:rsidR="009B265B" w:rsidRPr="003A4AD1" w:rsidRDefault="009B265B" w:rsidP="009B265B">
      <w:pPr>
        <w:pStyle w:val="ListParagraph"/>
        <w:numPr>
          <w:ilvl w:val="1"/>
          <w:numId w:val="17"/>
        </w:numPr>
        <w:rPr>
          <w:ins w:id="101" w:author="Stefanie Lane" w:date="2023-01-03T14:06:00Z"/>
          <w:strike/>
          <w:sz w:val="24"/>
        </w:rPr>
      </w:pPr>
      <w:ins w:id="102" w:author="Stefanie Lane" w:date="2023-01-03T14:06:00Z">
        <w:r w:rsidRPr="003A4AD1">
          <w:rPr>
            <w:strike/>
            <w:sz w:val="24"/>
          </w:rPr>
          <w:t xml:space="preserve">~16 </w:t>
        </w:r>
        <w:proofErr w:type="spellStart"/>
        <w:r w:rsidRPr="003A4AD1">
          <w:rPr>
            <w:strike/>
            <w:sz w:val="24"/>
          </w:rPr>
          <w:t>wk</w:t>
        </w:r>
        <w:proofErr w:type="spellEnd"/>
        <w:r w:rsidRPr="003A4AD1">
          <w:rPr>
            <w:strike/>
            <w:sz w:val="24"/>
          </w:rPr>
          <w:t xml:space="preserve"> submission to publication time (6-8 </w:t>
        </w:r>
        <w:proofErr w:type="spellStart"/>
        <w:r w:rsidRPr="003A4AD1">
          <w:rPr>
            <w:strike/>
            <w:sz w:val="24"/>
          </w:rPr>
          <w:t>wks</w:t>
        </w:r>
        <w:proofErr w:type="spellEnd"/>
        <w:r w:rsidRPr="003A4AD1">
          <w:rPr>
            <w:strike/>
            <w:sz w:val="24"/>
          </w:rPr>
          <w:t xml:space="preserve"> first decision)</w:t>
        </w:r>
      </w:ins>
    </w:p>
    <w:p w14:paraId="2BBD5F90" w14:textId="2159D358" w:rsidR="00CB5091" w:rsidRPr="009B265B" w:rsidRDefault="009B265B">
      <w:pPr>
        <w:pStyle w:val="ListParagraph"/>
        <w:numPr>
          <w:ilvl w:val="2"/>
          <w:numId w:val="17"/>
        </w:numPr>
        <w:rPr>
          <w:strike/>
          <w:sz w:val="24"/>
          <w:rPrChange w:id="103" w:author="Stefanie Lane" w:date="2023-01-03T14:06:00Z">
            <w:rPr/>
          </w:rPrChange>
        </w:rPr>
        <w:pPrChange w:id="104" w:author="Stefanie Lane" w:date="2023-01-03T14:06:00Z">
          <w:pPr>
            <w:pStyle w:val="ListParagraph"/>
            <w:numPr>
              <w:ilvl w:val="1"/>
              <w:numId w:val="17"/>
            </w:numPr>
            <w:ind w:left="1440" w:hanging="360"/>
          </w:pPr>
        </w:pPrChange>
      </w:pPr>
      <w:ins w:id="105" w:author="Stefanie Lane" w:date="2023-01-03T14:06:00Z">
        <w:r w:rsidRPr="003A4AD1">
          <w:rPr>
            <w:strike/>
            <w:sz w:val="24"/>
          </w:rPr>
          <w:t>Q1, $2600 USD open access fee</w:t>
        </w:r>
      </w:ins>
    </w:p>
    <w:p w14:paraId="38BB51B8" w14:textId="77777777" w:rsidR="0081335C" w:rsidRDefault="0081335C">
      <w:pPr>
        <w:rPr>
          <w:sz w:val="28"/>
        </w:rPr>
      </w:pPr>
      <w:r>
        <w:rPr>
          <w:sz w:val="28"/>
        </w:rPr>
        <w:br w:type="page"/>
      </w:r>
    </w:p>
    <w:p w14:paraId="1E9FB3D6" w14:textId="5B805A94" w:rsidR="00A707FA" w:rsidRPr="00200CD9" w:rsidRDefault="007307E1" w:rsidP="00200CD9">
      <w:pPr>
        <w:rPr>
          <w:sz w:val="28"/>
        </w:rPr>
      </w:pPr>
      <w:r w:rsidRPr="007307E1">
        <w:rPr>
          <w:sz w:val="28"/>
        </w:rPr>
        <w:lastRenderedPageBreak/>
        <w:t xml:space="preserve">Estuary marsh habitat recovery following intensive grazing by </w:t>
      </w:r>
      <w:proofErr w:type="gramStart"/>
      <w:r w:rsidRPr="007307E1">
        <w:rPr>
          <w:sz w:val="28"/>
        </w:rPr>
        <w:t>an</w:t>
      </w:r>
      <w:proofErr w:type="gramEnd"/>
      <w:r w:rsidRPr="007307E1">
        <w:rPr>
          <w:sz w:val="28"/>
        </w:rPr>
        <w:t xml:space="preserve"> </w:t>
      </w:r>
      <w:r w:rsidR="004F7DEA">
        <w:rPr>
          <w:sz w:val="28"/>
        </w:rPr>
        <w:t>non-native</w:t>
      </w:r>
      <w:r w:rsidRPr="007307E1">
        <w:rPr>
          <w:sz w:val="28"/>
        </w:rPr>
        <w:t xml:space="preserve"> herbivore</w:t>
      </w:r>
    </w:p>
    <w:p w14:paraId="77CF4696" w14:textId="423F46AC" w:rsidR="00B921D9" w:rsidRDefault="00B921D9" w:rsidP="00EF68AC">
      <w:pPr>
        <w:pStyle w:val="Heading1"/>
      </w:pPr>
      <w:r>
        <w:t>Abstract</w:t>
      </w:r>
    </w:p>
    <w:p w14:paraId="108710B9" w14:textId="71B6C923" w:rsidR="00B921D9" w:rsidRDefault="00B921D9" w:rsidP="00B921D9">
      <w:r>
        <w:t xml:space="preserve">Cumulative threats are impacting estuaries globally. Legacies of human alterations to the landscape leave habitat </w:t>
      </w:r>
      <w:commentRangeStart w:id="106"/>
      <w:r>
        <w:t>vulnerable to natural disturbance</w:t>
      </w:r>
      <w:commentRangeEnd w:id="106"/>
      <w:r>
        <w:rPr>
          <w:rStyle w:val="CommentReference"/>
        </w:rPr>
        <w:commentReference w:id="106"/>
      </w:r>
      <w:r>
        <w:t xml:space="preserve"> such has overgrazing. In the Pacific Northwest of North America, resident hyper-abundant populations of non-native Canada geese (</w:t>
      </w:r>
      <w:proofErr w:type="spellStart"/>
      <w:r w:rsidRPr="001F17A5">
        <w:rPr>
          <w:i/>
        </w:rPr>
        <w:t>B</w:t>
      </w:r>
      <w:r>
        <w:rPr>
          <w:i/>
        </w:rPr>
        <w:t>ranta</w:t>
      </w:r>
      <w:proofErr w:type="spellEnd"/>
      <w:r>
        <w:rPr>
          <w:i/>
        </w:rPr>
        <w:t xml:space="preserve"> canadensis</w:t>
      </w:r>
      <w:r>
        <w:t>, “CAGO”) are</w:t>
      </w:r>
      <w:r w:rsidRPr="007F01B0">
        <w:t xml:space="preserve"> leading to estuary marsh habitat degradation.  As </w:t>
      </w:r>
      <w:r>
        <w:t xml:space="preserve">land and resource managers </w:t>
      </w:r>
      <w:r w:rsidRPr="007F01B0">
        <w:t xml:space="preserve">grapple with how to manage these impacts, our research highlights the trajectory of marsh recovery and reveals that non-native plant species are </w:t>
      </w:r>
      <w:r>
        <w:t>poised</w:t>
      </w:r>
      <w:r w:rsidRPr="007F01B0">
        <w:t xml:space="preserve"> to recolonize degraded marsh ecosystems following CAGO removal.</w:t>
      </w:r>
      <w:r w:rsidR="00396AF7">
        <w:t xml:space="preserve"> </w:t>
      </w:r>
      <w:r w:rsidR="00EB24AA">
        <w:t>After 10 years of passive recovery, w</w:t>
      </w:r>
      <w:r w:rsidR="00CF02B8">
        <w:t xml:space="preserve">e found </w:t>
      </w:r>
      <w:r w:rsidR="00197280">
        <w:t xml:space="preserve">abundance of non-native grasses were </w:t>
      </w:r>
      <w:r w:rsidR="00197280" w:rsidRPr="003576B0">
        <w:rPr>
          <w:highlight w:val="yellow"/>
          <w:rPrChange w:id="107" w:author="Stefanie Lane" w:date="2023-01-04T10:00:00Z">
            <w:rPr/>
          </w:rPrChange>
        </w:rPr>
        <w:t>XX</w:t>
      </w:r>
      <w:r w:rsidR="00197280">
        <w:t xml:space="preserve"> more abundant in the above-ground vegetation, and </w:t>
      </w:r>
      <w:r w:rsidR="00197280" w:rsidRPr="003576B0">
        <w:rPr>
          <w:highlight w:val="yellow"/>
          <w:rPrChange w:id="108" w:author="Stefanie Lane" w:date="2023-01-04T10:00:00Z">
            <w:rPr/>
          </w:rPrChange>
        </w:rPr>
        <w:t>YY</w:t>
      </w:r>
      <w:r w:rsidR="00197280">
        <w:t xml:space="preserve"> more abundant in the surface seed bank </w:t>
      </w:r>
      <w:r w:rsidR="00EB24AA">
        <w:t>compared to ungrazed sites. [</w:t>
      </w:r>
      <w:r w:rsidR="00EB24AA" w:rsidRPr="003576B0">
        <w:rPr>
          <w:highlight w:val="green"/>
          <w:rPrChange w:id="109" w:author="Stefanie Lane" w:date="2023-01-04T10:00:00Z">
            <w:rPr/>
          </w:rPrChange>
        </w:rPr>
        <w:t xml:space="preserve">compare to 1 </w:t>
      </w:r>
      <w:proofErr w:type="spellStart"/>
      <w:r w:rsidR="00EB24AA" w:rsidRPr="003576B0">
        <w:rPr>
          <w:highlight w:val="green"/>
          <w:rPrChange w:id="110" w:author="Stefanie Lane" w:date="2023-01-04T10:00:00Z">
            <w:rPr/>
          </w:rPrChange>
        </w:rPr>
        <w:t>yo</w:t>
      </w:r>
      <w:proofErr w:type="spellEnd"/>
      <w:r w:rsidR="00EB24AA" w:rsidRPr="003576B0">
        <w:rPr>
          <w:highlight w:val="green"/>
          <w:rPrChange w:id="111" w:author="Stefanie Lane" w:date="2023-01-04T10:00:00Z">
            <w:rPr/>
          </w:rPrChange>
        </w:rPr>
        <w:t xml:space="preserve"> or denuded sites?</w:t>
      </w:r>
      <w:r w:rsidR="00EB24AA">
        <w:t>] [</w:t>
      </w:r>
      <w:proofErr w:type="spellStart"/>
      <w:r w:rsidR="00EB24AA" w:rsidRPr="003576B0">
        <w:rPr>
          <w:highlight w:val="cyan"/>
          <w:rPrChange w:id="112" w:author="Stefanie Lane" w:date="2023-01-04T10:00:00Z">
            <w:rPr/>
          </w:rPrChange>
        </w:rPr>
        <w:t>Mgmt</w:t>
      </w:r>
      <w:proofErr w:type="spellEnd"/>
      <w:r w:rsidR="00EB24AA" w:rsidRPr="003576B0">
        <w:rPr>
          <w:highlight w:val="cyan"/>
          <w:rPrChange w:id="113" w:author="Stefanie Lane" w:date="2023-01-04T10:00:00Z">
            <w:rPr/>
          </w:rPrChange>
        </w:rPr>
        <w:t xml:space="preserve"> implications</w:t>
      </w:r>
      <w:r w:rsidR="00EB24AA">
        <w:t>]</w:t>
      </w:r>
    </w:p>
    <w:p w14:paraId="6302423B" w14:textId="308D8BFE" w:rsidR="00191C31" w:rsidRDefault="00191C31">
      <w:pPr>
        <w:rPr>
          <w:ins w:id="114" w:author="Stefanie Lane" w:date="2023-01-03T14:08:00Z"/>
          <w:rFonts w:asciiTheme="majorHAnsi" w:eastAsiaTheme="majorEastAsia" w:hAnsiTheme="majorHAnsi" w:cstheme="majorBidi"/>
          <w:color w:val="2F5496" w:themeColor="accent1" w:themeShade="BF"/>
          <w:sz w:val="32"/>
          <w:szCs w:val="32"/>
        </w:rPr>
      </w:pPr>
      <w:ins w:id="115" w:author="Stefanie Lane" w:date="2023-01-03T14:08:00Z">
        <w:r>
          <w:br w:type="page"/>
        </w:r>
      </w:ins>
    </w:p>
    <w:p w14:paraId="0C4F2593" w14:textId="3E732940" w:rsidR="00EB24AA" w:rsidRPr="00B921D9" w:rsidDel="00CB5091" w:rsidRDefault="00EB24AA" w:rsidP="00EB24AA">
      <w:pPr>
        <w:ind w:left="720"/>
        <w:rPr>
          <w:del w:id="116" w:author="Stefanie Lane" w:date="2023-01-03T14:06:00Z"/>
        </w:rPr>
      </w:pPr>
      <w:del w:id="117" w:author="Stefanie Lane" w:date="2023-01-03T14:06:00Z">
        <w:r w:rsidDel="00CB5091">
          <w:lastRenderedPageBreak/>
          <w:delText>For Restoration Ecology: 3 bullets ‘Implications for Practice’</w:delText>
        </w:r>
        <w:r w:rsidR="009977BE" w:rsidDel="00CB5091">
          <w:delText xml:space="preserve"> (box)</w:delText>
        </w:r>
        <w:r w:rsidDel="00CB5091">
          <w:delText xml:space="preserve"> </w:delText>
        </w:r>
      </w:del>
    </w:p>
    <w:p w14:paraId="17F25274" w14:textId="3D015965" w:rsidR="00EF68AC" w:rsidRDefault="00EF68AC" w:rsidP="00EF68AC">
      <w:pPr>
        <w:pStyle w:val="Heading1"/>
      </w:pPr>
      <w:r>
        <w:t>Introduction</w:t>
      </w:r>
    </w:p>
    <w:p w14:paraId="331BF232" w14:textId="0015C75C" w:rsidR="00323E98" w:rsidRPr="00D142EB" w:rsidRDefault="007F01B0">
      <w:pPr>
        <w:pStyle w:val="CommentText"/>
        <w:ind w:firstLine="720"/>
        <w:rPr>
          <w:sz w:val="22"/>
          <w:szCs w:val="22"/>
        </w:rPr>
      </w:pPr>
      <w:r w:rsidRPr="00D142EB">
        <w:rPr>
          <w:sz w:val="22"/>
          <w:szCs w:val="22"/>
        </w:rPr>
        <w:t>C</w:t>
      </w:r>
      <w:r w:rsidR="005E2808" w:rsidRPr="00D142EB">
        <w:rPr>
          <w:sz w:val="22"/>
          <w:szCs w:val="22"/>
        </w:rPr>
        <w:t xml:space="preserve">umulative threats are impacting estuaries globally. </w:t>
      </w:r>
      <w:r w:rsidR="007E28C2" w:rsidRPr="00D142EB">
        <w:rPr>
          <w:sz w:val="22"/>
          <w:szCs w:val="22"/>
        </w:rPr>
        <w:t>L</w:t>
      </w:r>
      <w:r w:rsidR="005E2808" w:rsidRPr="00D142EB">
        <w:rPr>
          <w:sz w:val="22"/>
          <w:szCs w:val="22"/>
        </w:rPr>
        <w:t>egacies of human alterations</w:t>
      </w:r>
      <w:r w:rsidR="007E28C2" w:rsidRPr="00D142EB">
        <w:rPr>
          <w:sz w:val="22"/>
          <w:szCs w:val="22"/>
        </w:rPr>
        <w:t xml:space="preserve"> to the landscape</w:t>
      </w:r>
      <w:r w:rsidR="005E2808" w:rsidRPr="00D142EB">
        <w:rPr>
          <w:sz w:val="22"/>
          <w:szCs w:val="22"/>
        </w:rPr>
        <w:t xml:space="preserve"> leave habitat </w:t>
      </w:r>
      <w:commentRangeStart w:id="118"/>
      <w:r w:rsidR="005E2808" w:rsidRPr="00D142EB">
        <w:rPr>
          <w:sz w:val="22"/>
          <w:szCs w:val="22"/>
        </w:rPr>
        <w:t>vulnerable to natural disturbance</w:t>
      </w:r>
      <w:commentRangeEnd w:id="118"/>
      <w:r w:rsidR="008F770B" w:rsidRPr="00D142EB">
        <w:rPr>
          <w:rStyle w:val="CommentReference"/>
          <w:sz w:val="22"/>
          <w:szCs w:val="22"/>
          <w:rPrChange w:id="119" w:author="Stefanie Lane" w:date="2023-01-03T13:08:00Z">
            <w:rPr>
              <w:rStyle w:val="CommentReference"/>
            </w:rPr>
          </w:rPrChange>
        </w:rPr>
        <w:commentReference w:id="118"/>
      </w:r>
      <w:r w:rsidR="005E2808" w:rsidRPr="00D142EB">
        <w:rPr>
          <w:sz w:val="22"/>
          <w:szCs w:val="22"/>
        </w:rPr>
        <w:t xml:space="preserve"> such as grazing. </w:t>
      </w:r>
      <w:del w:id="120" w:author="Stefanie Lane" w:date="2023-01-03T14:09:00Z">
        <w:r w:rsidR="005E2808" w:rsidRPr="00D142EB" w:rsidDel="00191C31">
          <w:rPr>
            <w:sz w:val="22"/>
            <w:szCs w:val="22"/>
          </w:rPr>
          <w:delText xml:space="preserve">In </w:delText>
        </w:r>
      </w:del>
      <w:ins w:id="121" w:author="Stefanie Lane" w:date="2023-01-03T14:09:00Z">
        <w:r w:rsidR="00191C31">
          <w:rPr>
            <w:sz w:val="22"/>
            <w:szCs w:val="22"/>
          </w:rPr>
          <w:t>Around the Salish Sea in</w:t>
        </w:r>
        <w:r w:rsidR="00191C31" w:rsidRPr="00D142EB">
          <w:rPr>
            <w:sz w:val="22"/>
            <w:szCs w:val="22"/>
          </w:rPr>
          <w:t xml:space="preserve"> </w:t>
        </w:r>
      </w:ins>
      <w:r w:rsidR="005E2808" w:rsidRPr="00D142EB">
        <w:rPr>
          <w:sz w:val="22"/>
          <w:szCs w:val="22"/>
        </w:rPr>
        <w:t xml:space="preserve">the </w:t>
      </w:r>
      <w:r w:rsidR="008F770B" w:rsidRPr="00D142EB">
        <w:rPr>
          <w:sz w:val="22"/>
          <w:szCs w:val="22"/>
        </w:rPr>
        <w:t>Pacific Northwest</w:t>
      </w:r>
      <w:r w:rsidRPr="00D142EB">
        <w:rPr>
          <w:sz w:val="22"/>
          <w:szCs w:val="22"/>
        </w:rPr>
        <w:t xml:space="preserve"> of North America</w:t>
      </w:r>
      <w:r w:rsidR="005E2808" w:rsidRPr="00D142EB">
        <w:rPr>
          <w:sz w:val="22"/>
          <w:szCs w:val="22"/>
        </w:rPr>
        <w:t>,</w:t>
      </w:r>
      <w:r w:rsidR="008F770B" w:rsidRPr="00D142EB">
        <w:rPr>
          <w:sz w:val="22"/>
          <w:szCs w:val="22"/>
        </w:rPr>
        <w:t xml:space="preserve"> </w:t>
      </w:r>
      <w:del w:id="122" w:author="Stefanie Lane" w:date="2023-01-04T10:04:00Z">
        <w:r w:rsidR="008F770B" w:rsidRPr="00D142EB" w:rsidDel="00B048E9">
          <w:rPr>
            <w:sz w:val="22"/>
            <w:szCs w:val="22"/>
          </w:rPr>
          <w:delText xml:space="preserve">resident </w:delText>
        </w:r>
      </w:del>
      <w:r w:rsidR="001F17A5" w:rsidRPr="00D142EB">
        <w:rPr>
          <w:sz w:val="22"/>
          <w:szCs w:val="22"/>
        </w:rPr>
        <w:t>hyper</w:t>
      </w:r>
      <w:r w:rsidR="008F770B" w:rsidRPr="00D142EB">
        <w:rPr>
          <w:sz w:val="22"/>
          <w:szCs w:val="22"/>
        </w:rPr>
        <w:t>-abundant</w:t>
      </w:r>
      <w:ins w:id="123" w:author="Stefanie Lane" w:date="2023-01-04T10:04:00Z">
        <w:r w:rsidR="00B048E9">
          <w:rPr>
            <w:sz w:val="22"/>
            <w:szCs w:val="22"/>
          </w:rPr>
          <w:t xml:space="preserve"> </w:t>
        </w:r>
        <w:r w:rsidR="00B048E9" w:rsidRPr="00D142EB">
          <w:rPr>
            <w:sz w:val="22"/>
            <w:szCs w:val="22"/>
          </w:rPr>
          <w:t>resident</w:t>
        </w:r>
      </w:ins>
      <w:r w:rsidR="008F770B" w:rsidRPr="00D142EB">
        <w:rPr>
          <w:sz w:val="22"/>
          <w:szCs w:val="22"/>
        </w:rPr>
        <w:t xml:space="preserve"> populations of non-native Canada geese (</w:t>
      </w:r>
      <w:proofErr w:type="spellStart"/>
      <w:r w:rsidR="008F770B" w:rsidRPr="00D142EB">
        <w:rPr>
          <w:i/>
          <w:sz w:val="22"/>
          <w:szCs w:val="22"/>
        </w:rPr>
        <w:t>Branta</w:t>
      </w:r>
      <w:proofErr w:type="spellEnd"/>
      <w:r w:rsidR="008F770B" w:rsidRPr="00D142EB">
        <w:rPr>
          <w:i/>
          <w:sz w:val="22"/>
          <w:szCs w:val="22"/>
        </w:rPr>
        <w:t xml:space="preserve"> canadensis</w:t>
      </w:r>
      <w:del w:id="124" w:author="Stefanie Lane" w:date="2023-01-03T13:55:00Z">
        <w:r w:rsidR="001F17A5" w:rsidRPr="00D142EB" w:rsidDel="007C09B2">
          <w:rPr>
            <w:sz w:val="22"/>
            <w:szCs w:val="22"/>
          </w:rPr>
          <w:delText>, hereafter “CAGO”</w:delText>
        </w:r>
      </w:del>
      <w:r w:rsidR="008F770B" w:rsidRPr="00D142EB">
        <w:rPr>
          <w:sz w:val="22"/>
          <w:szCs w:val="22"/>
        </w:rPr>
        <w:t>) are</w:t>
      </w:r>
      <w:r w:rsidRPr="00D142EB">
        <w:rPr>
          <w:sz w:val="22"/>
          <w:szCs w:val="22"/>
        </w:rPr>
        <w:t xml:space="preserve"> </w:t>
      </w:r>
      <w:del w:id="125" w:author="Stefanie Lane" w:date="2023-01-04T10:05:00Z">
        <w:r w:rsidRPr="00D142EB" w:rsidDel="00B048E9">
          <w:rPr>
            <w:sz w:val="22"/>
            <w:szCs w:val="22"/>
          </w:rPr>
          <w:delText>leading to</w:delText>
        </w:r>
      </w:del>
      <w:ins w:id="126" w:author="Stefanie Lane" w:date="2023-01-04T10:05:00Z">
        <w:r w:rsidR="00B048E9">
          <w:rPr>
            <w:sz w:val="22"/>
            <w:szCs w:val="22"/>
          </w:rPr>
          <w:t>causing</w:t>
        </w:r>
      </w:ins>
      <w:r w:rsidRPr="00D142EB">
        <w:rPr>
          <w:sz w:val="22"/>
          <w:szCs w:val="22"/>
        </w:rPr>
        <w:t xml:space="preserve"> </w:t>
      </w:r>
      <w:del w:id="127" w:author="Stefanie Lane" w:date="2023-01-04T10:05:00Z">
        <w:r w:rsidRPr="00D142EB" w:rsidDel="00B048E9">
          <w:rPr>
            <w:sz w:val="22"/>
            <w:szCs w:val="22"/>
          </w:rPr>
          <w:delText xml:space="preserve">estuary </w:delText>
        </w:r>
      </w:del>
      <w:ins w:id="128" w:author="Stefanie Lane" w:date="2023-01-04T10:05:00Z">
        <w:r w:rsidR="00B048E9">
          <w:rPr>
            <w:sz w:val="22"/>
            <w:szCs w:val="22"/>
          </w:rPr>
          <w:t>tidal</w:t>
        </w:r>
        <w:r w:rsidR="00B048E9" w:rsidRPr="00D142EB">
          <w:rPr>
            <w:sz w:val="22"/>
            <w:szCs w:val="22"/>
          </w:rPr>
          <w:t xml:space="preserve"> </w:t>
        </w:r>
      </w:ins>
      <w:r w:rsidRPr="00D142EB">
        <w:rPr>
          <w:sz w:val="22"/>
          <w:szCs w:val="22"/>
        </w:rPr>
        <w:t>marsh habitat degradation</w:t>
      </w:r>
      <w:r w:rsidR="00F62397" w:rsidRPr="00D142EB">
        <w:rPr>
          <w:sz w:val="22"/>
          <w:szCs w:val="22"/>
        </w:rPr>
        <w:t xml:space="preserve"> through overgrazing. </w:t>
      </w:r>
      <w:ins w:id="129" w:author="Stefanie Lane" w:date="2023-01-04T10:05:00Z">
        <w:r w:rsidR="00B048E9">
          <w:rPr>
            <w:sz w:val="22"/>
            <w:szCs w:val="22"/>
          </w:rPr>
          <w:t>Marsh v</w:t>
        </w:r>
      </w:ins>
      <w:del w:id="130" w:author="Stefanie Lane" w:date="2023-01-04T10:05:00Z">
        <w:r w:rsidR="00F85BD3" w:rsidRPr="00D142EB" w:rsidDel="00B048E9">
          <w:rPr>
            <w:sz w:val="22"/>
            <w:szCs w:val="22"/>
          </w:rPr>
          <w:delText>V</w:delText>
        </w:r>
      </w:del>
      <w:r w:rsidR="00F85BD3" w:rsidRPr="00D142EB">
        <w:rPr>
          <w:sz w:val="22"/>
          <w:szCs w:val="22"/>
        </w:rPr>
        <w:t>egetation may</w:t>
      </w:r>
      <w:r w:rsidR="00671C9C" w:rsidRPr="00D142EB">
        <w:rPr>
          <w:sz w:val="22"/>
          <w:szCs w:val="22"/>
        </w:rPr>
        <w:t xml:space="preserve"> passively</w:t>
      </w:r>
      <w:r w:rsidR="00F85BD3" w:rsidRPr="00D142EB">
        <w:rPr>
          <w:sz w:val="22"/>
          <w:szCs w:val="22"/>
        </w:rPr>
        <w:t xml:space="preserve"> recover through natural recruitment, however plant species composition</w:t>
      </w:r>
      <w:r w:rsidR="00F957BC" w:rsidRPr="00D142EB">
        <w:rPr>
          <w:sz w:val="22"/>
          <w:szCs w:val="22"/>
        </w:rPr>
        <w:t>al abundance</w:t>
      </w:r>
      <w:r w:rsidR="00F85BD3" w:rsidRPr="00D142EB">
        <w:rPr>
          <w:sz w:val="22"/>
          <w:szCs w:val="22"/>
        </w:rPr>
        <w:t xml:space="preserve"> during the recovery </w:t>
      </w:r>
      <w:r w:rsidR="00F957BC" w:rsidRPr="00D142EB">
        <w:rPr>
          <w:sz w:val="22"/>
          <w:szCs w:val="22"/>
        </w:rPr>
        <w:t>period</w:t>
      </w:r>
      <w:r w:rsidR="00F85BD3" w:rsidRPr="00D142EB">
        <w:rPr>
          <w:sz w:val="22"/>
          <w:szCs w:val="22"/>
        </w:rPr>
        <w:t xml:space="preserve"> may be driven by competitive strategies, resulting in alternative successional trajectories</w:t>
      </w:r>
      <w:r w:rsidR="00525BB7" w:rsidRPr="00D142EB">
        <w:rPr>
          <w:sz w:val="22"/>
          <w:szCs w:val="22"/>
        </w:rPr>
        <w:t xml:space="preserve"> </w:t>
      </w:r>
      <w:commentRangeStart w:id="131"/>
      <w:r w:rsidR="00525BB7" w:rsidRPr="00D142EB">
        <w:rPr>
          <w:sz w:val="22"/>
          <w:szCs w:val="22"/>
          <w:rPrChange w:id="132" w:author="Stefanie Lane" w:date="2023-01-03T13:08:00Z">
            <w:rPr>
              <w:sz w:val="22"/>
              <w:szCs w:val="22"/>
            </w:rPr>
          </w:rPrChange>
        </w:rPr>
        <w:fldChar w:fldCharType="begin"/>
      </w:r>
      <w:r w:rsidR="00A13C2A" w:rsidRPr="00D142EB">
        <w:rPr>
          <w:sz w:val="22"/>
          <w:szCs w:val="22"/>
        </w:rPr>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25BB7" w:rsidRPr="00D142EB">
        <w:rPr>
          <w:sz w:val="22"/>
          <w:szCs w:val="22"/>
          <w:rPrChange w:id="133" w:author="Stefanie Lane" w:date="2023-01-03T13:08:00Z">
            <w:rPr>
              <w:sz w:val="22"/>
              <w:szCs w:val="22"/>
            </w:rPr>
          </w:rPrChange>
        </w:rPr>
        <w:fldChar w:fldCharType="separate"/>
      </w:r>
      <w:r w:rsidR="00A13C2A" w:rsidRPr="00D142EB">
        <w:rPr>
          <w:rFonts w:ascii="Calibri" w:hAnsi="Calibri" w:cs="Calibri"/>
          <w:sz w:val="22"/>
          <w:szCs w:val="22"/>
          <w:rPrChange w:id="134" w:author="Stefanie Lane" w:date="2023-01-03T13:08:00Z">
            <w:rPr>
              <w:rFonts w:ascii="Calibri" w:hAnsi="Calibri" w:cs="Calibri"/>
              <w:sz w:val="22"/>
              <w:szCs w:val="24"/>
            </w:rPr>
          </w:rPrChange>
        </w:rPr>
        <w:t>(Muench &amp; Elsey‐Quirk, 2019; Tilman, 2004)</w:t>
      </w:r>
      <w:r w:rsidR="00525BB7" w:rsidRPr="00D142EB">
        <w:rPr>
          <w:sz w:val="22"/>
          <w:szCs w:val="22"/>
          <w:rPrChange w:id="135" w:author="Stefanie Lane" w:date="2023-01-03T13:08:00Z">
            <w:rPr>
              <w:sz w:val="22"/>
              <w:szCs w:val="22"/>
            </w:rPr>
          </w:rPrChange>
        </w:rPr>
        <w:fldChar w:fldCharType="end"/>
      </w:r>
      <w:commentRangeEnd w:id="131"/>
      <w:r w:rsidR="00525BB7" w:rsidRPr="00D142EB">
        <w:rPr>
          <w:rStyle w:val="CommentReference"/>
          <w:sz w:val="22"/>
          <w:szCs w:val="22"/>
          <w:rPrChange w:id="136" w:author="Stefanie Lane" w:date="2023-01-03T13:08:00Z">
            <w:rPr>
              <w:rStyle w:val="CommentReference"/>
            </w:rPr>
          </w:rPrChange>
        </w:rPr>
        <w:commentReference w:id="131"/>
      </w:r>
      <w:r w:rsidR="00F85BD3" w:rsidRPr="00D142EB">
        <w:rPr>
          <w:sz w:val="22"/>
          <w:szCs w:val="22"/>
        </w:rPr>
        <w:t xml:space="preserve">. </w:t>
      </w:r>
      <w:del w:id="137" w:author="Stefanie Lane" w:date="2023-01-04T13:29:00Z">
        <w:r w:rsidR="008D3FA5" w:rsidRPr="00D142EB" w:rsidDel="008732F3">
          <w:rPr>
            <w:sz w:val="22"/>
            <w:szCs w:val="22"/>
          </w:rPr>
          <w:delText xml:space="preserve">The competitive dominance of specific species </w:delText>
        </w:r>
      </w:del>
      <w:del w:id="138" w:author="Stefanie Lane" w:date="2023-01-04T10:06:00Z">
        <w:r w:rsidR="00217ACD" w:rsidRPr="00D142EB" w:rsidDel="009E594D">
          <w:rPr>
            <w:sz w:val="22"/>
            <w:szCs w:val="22"/>
          </w:rPr>
          <w:delText xml:space="preserve">or functional groups </w:delText>
        </w:r>
      </w:del>
      <w:del w:id="139" w:author="Stefanie Lane" w:date="2023-01-04T13:29:00Z">
        <w:r w:rsidR="008D3FA5" w:rsidRPr="00D142EB" w:rsidDel="008732F3">
          <w:rPr>
            <w:sz w:val="22"/>
            <w:szCs w:val="22"/>
          </w:rPr>
          <w:delText>can define ecosystem characteristics</w:delText>
        </w:r>
      </w:del>
      <w:del w:id="140" w:author="Stefanie Lane" w:date="2023-01-04T10:06:00Z">
        <w:r w:rsidR="008D3FA5" w:rsidRPr="00D142EB" w:rsidDel="009E594D">
          <w:rPr>
            <w:sz w:val="22"/>
            <w:szCs w:val="22"/>
          </w:rPr>
          <w:delText>, result</w:delText>
        </w:r>
        <w:r w:rsidR="00323E98" w:rsidRPr="00D142EB" w:rsidDel="009E594D">
          <w:rPr>
            <w:sz w:val="22"/>
            <w:szCs w:val="22"/>
          </w:rPr>
          <w:delText>ing</w:delText>
        </w:r>
        <w:r w:rsidR="008D3FA5" w:rsidRPr="00D142EB" w:rsidDel="009E594D">
          <w:rPr>
            <w:sz w:val="22"/>
            <w:szCs w:val="22"/>
          </w:rPr>
          <w:delText xml:space="preserve"> in </w:delText>
        </w:r>
        <w:r w:rsidR="001938C5" w:rsidRPr="00D142EB" w:rsidDel="009E594D">
          <w:rPr>
            <w:sz w:val="22"/>
            <w:szCs w:val="22"/>
          </w:rPr>
          <w:delText>functional ecosystem</w:delText>
        </w:r>
      </w:del>
      <w:del w:id="141" w:author="Stefanie Lane" w:date="2023-01-04T13:29:00Z">
        <w:r w:rsidR="001938C5" w:rsidRPr="00D142EB" w:rsidDel="008732F3">
          <w:rPr>
            <w:sz w:val="22"/>
            <w:szCs w:val="22"/>
          </w:rPr>
          <w:delText xml:space="preserve"> processes (</w:delText>
        </w:r>
        <w:r w:rsidR="001938C5" w:rsidRPr="00D142EB" w:rsidDel="008732F3">
          <w:rPr>
            <w:sz w:val="22"/>
            <w:szCs w:val="22"/>
            <w:highlight w:val="lightGray"/>
          </w:rPr>
          <w:delText>CITE</w:delText>
        </w:r>
        <w:r w:rsidR="001938C5" w:rsidRPr="00D142EB" w:rsidDel="008732F3">
          <w:rPr>
            <w:sz w:val="22"/>
            <w:szCs w:val="22"/>
          </w:rPr>
          <w:delText xml:space="preserve">). </w:delText>
        </w:r>
      </w:del>
    </w:p>
    <w:p w14:paraId="233A1062" w14:textId="53A8C76D" w:rsidR="00D20EFF" w:rsidRPr="00D142EB" w:rsidRDefault="001938C5" w:rsidP="006F6D10">
      <w:pPr>
        <w:pStyle w:val="CommentText"/>
        <w:ind w:firstLine="720"/>
        <w:rPr>
          <w:ins w:id="142" w:author="Stefanie Lane" w:date="2023-01-03T12:50:00Z"/>
          <w:sz w:val="22"/>
          <w:szCs w:val="22"/>
        </w:rPr>
        <w:pPrChange w:id="143" w:author="Stefanie Lane" w:date="2023-01-04T16:33:00Z">
          <w:pPr>
            <w:pStyle w:val="CommentText"/>
            <w:ind w:firstLine="720"/>
          </w:pPr>
        </w:pPrChange>
      </w:pPr>
      <w:r w:rsidRPr="00D142EB">
        <w:rPr>
          <w:sz w:val="22"/>
          <w:szCs w:val="22"/>
        </w:rPr>
        <w:t xml:space="preserve">In estuaries, </w:t>
      </w:r>
      <w:r w:rsidR="00323E98" w:rsidRPr="00D142EB">
        <w:rPr>
          <w:sz w:val="22"/>
          <w:szCs w:val="22"/>
        </w:rPr>
        <w:t xml:space="preserve">species </w:t>
      </w:r>
      <w:r w:rsidRPr="00D142EB">
        <w:rPr>
          <w:sz w:val="22"/>
          <w:szCs w:val="22"/>
        </w:rPr>
        <w:t xml:space="preserve">competitive dominance </w:t>
      </w:r>
      <w:del w:id="144" w:author="Stefanie Lane" w:date="2023-01-04T10:06:00Z">
        <w:r w:rsidRPr="00D142EB" w:rsidDel="00372D33">
          <w:rPr>
            <w:sz w:val="22"/>
            <w:szCs w:val="22"/>
          </w:rPr>
          <w:delText xml:space="preserve">may be </w:delText>
        </w:r>
        <w:r w:rsidR="00B473B6" w:rsidRPr="00D142EB" w:rsidDel="00372D33">
          <w:rPr>
            <w:sz w:val="22"/>
            <w:szCs w:val="22"/>
          </w:rPr>
          <w:delText>may be</w:delText>
        </w:r>
      </w:del>
      <w:ins w:id="145" w:author="Stefanie Lane" w:date="2023-01-04T10:06:00Z">
        <w:r w:rsidR="00372D33">
          <w:rPr>
            <w:sz w:val="22"/>
            <w:szCs w:val="22"/>
          </w:rPr>
          <w:t>are</w:t>
        </w:r>
      </w:ins>
      <w:del w:id="146" w:author="Stefanie Lane" w:date="2023-01-04T10:07:00Z">
        <w:r w:rsidR="00B473B6" w:rsidRPr="00D142EB" w:rsidDel="00372D33">
          <w:rPr>
            <w:sz w:val="22"/>
            <w:szCs w:val="22"/>
          </w:rPr>
          <w:delText xml:space="preserve"> </w:delText>
        </w:r>
      </w:del>
      <w:ins w:id="147" w:author="Stefanie Lane" w:date="2023-01-04T10:07:00Z">
        <w:r w:rsidR="00372D33">
          <w:rPr>
            <w:sz w:val="22"/>
            <w:szCs w:val="22"/>
          </w:rPr>
          <w:t xml:space="preserve"> </w:t>
        </w:r>
      </w:ins>
      <w:r w:rsidR="006420A6" w:rsidRPr="00D142EB">
        <w:rPr>
          <w:sz w:val="22"/>
          <w:szCs w:val="22"/>
        </w:rPr>
        <w:t xml:space="preserve">environmentally constrained </w:t>
      </w:r>
      <w:r w:rsidR="008E4CBD" w:rsidRPr="00D142EB">
        <w:rPr>
          <w:sz w:val="22"/>
          <w:szCs w:val="22"/>
        </w:rPr>
        <w:t>by</w:t>
      </w:r>
      <w:r w:rsidR="00B032A6" w:rsidRPr="00D142EB">
        <w:rPr>
          <w:sz w:val="22"/>
          <w:szCs w:val="22"/>
        </w:rPr>
        <w:t xml:space="preserve"> </w:t>
      </w:r>
      <w:r w:rsidR="006420A6" w:rsidRPr="00D142EB">
        <w:rPr>
          <w:sz w:val="22"/>
          <w:szCs w:val="22"/>
        </w:rPr>
        <w:t>elevation gradients above sea level</w:t>
      </w:r>
      <w:r w:rsidR="008E4CBD" w:rsidRPr="00D142EB">
        <w:rPr>
          <w:sz w:val="22"/>
          <w:szCs w:val="22"/>
        </w:rPr>
        <w:t>, which</w:t>
      </w:r>
      <w:r w:rsidR="006420A6" w:rsidRPr="00D142EB">
        <w:rPr>
          <w:sz w:val="22"/>
          <w:szCs w:val="22"/>
        </w:rPr>
        <w:t xml:space="preserve"> </w:t>
      </w:r>
      <w:r w:rsidR="00B032A6" w:rsidRPr="00D142EB">
        <w:rPr>
          <w:sz w:val="22"/>
          <w:szCs w:val="22"/>
        </w:rPr>
        <w:t>restrict</w:t>
      </w:r>
      <w:r w:rsidR="008E4CBD" w:rsidRPr="00D142EB">
        <w:rPr>
          <w:sz w:val="22"/>
          <w:szCs w:val="22"/>
        </w:rPr>
        <w:t>s</w:t>
      </w:r>
      <w:r w:rsidR="00B032A6" w:rsidRPr="00D142EB">
        <w:rPr>
          <w:sz w:val="22"/>
          <w:szCs w:val="22"/>
        </w:rPr>
        <w:t xml:space="preserve"> </w:t>
      </w:r>
      <w:r w:rsidR="0013142E" w:rsidRPr="00D142EB">
        <w:rPr>
          <w:sz w:val="22"/>
          <w:szCs w:val="22"/>
        </w:rPr>
        <w:t>community composition to species</w:t>
      </w:r>
      <w:r w:rsidR="00B032A6" w:rsidRPr="00D142EB">
        <w:rPr>
          <w:sz w:val="22"/>
          <w:szCs w:val="22"/>
        </w:rPr>
        <w:t xml:space="preserve"> adapted to </w:t>
      </w:r>
      <w:ins w:id="148" w:author="Stefanie Lane" w:date="2023-01-04T10:07:00Z">
        <w:r w:rsidR="00372D33">
          <w:rPr>
            <w:sz w:val="22"/>
            <w:szCs w:val="22"/>
          </w:rPr>
          <w:t xml:space="preserve">inundation and salinity </w:t>
        </w:r>
      </w:ins>
      <w:r w:rsidR="00B032A6" w:rsidRPr="00D142EB">
        <w:rPr>
          <w:sz w:val="22"/>
          <w:szCs w:val="22"/>
        </w:rPr>
        <w:t>conditions</w:t>
      </w:r>
      <w:r w:rsidR="00DF7FEE" w:rsidRPr="00D142EB">
        <w:rPr>
          <w:sz w:val="22"/>
          <w:szCs w:val="22"/>
        </w:rPr>
        <w:t xml:space="preserve"> at a given elevation</w:t>
      </w:r>
      <w:r w:rsidR="00B032A6" w:rsidRPr="00D142EB">
        <w:rPr>
          <w:sz w:val="22"/>
          <w:szCs w:val="22"/>
        </w:rPr>
        <w:t xml:space="preserve"> </w:t>
      </w:r>
      <w:r w:rsidR="00B032A6" w:rsidRPr="00D142EB">
        <w:rPr>
          <w:sz w:val="22"/>
          <w:szCs w:val="22"/>
          <w:rPrChange w:id="149" w:author="Stefanie Lane" w:date="2023-01-03T13:08:00Z">
            <w:rPr>
              <w:sz w:val="22"/>
              <w:szCs w:val="22"/>
            </w:rPr>
          </w:rPrChange>
        </w:rPr>
        <w:fldChar w:fldCharType="begin"/>
      </w:r>
      <w:r w:rsidR="00D37EA2" w:rsidRPr="00D142EB">
        <w:rPr>
          <w:sz w:val="22"/>
          <w:szCs w:val="22"/>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sidRPr="00D142EB">
        <w:rPr>
          <w:sz w:val="22"/>
          <w:szCs w:val="22"/>
          <w:rPrChange w:id="150" w:author="Stefanie Lane" w:date="2023-01-03T13:08:00Z">
            <w:rPr>
              <w:sz w:val="22"/>
              <w:szCs w:val="22"/>
            </w:rPr>
          </w:rPrChange>
        </w:rPr>
        <w:fldChar w:fldCharType="separate"/>
      </w:r>
      <w:r w:rsidR="00D37EA2" w:rsidRPr="00D142EB">
        <w:rPr>
          <w:rFonts w:ascii="Calibri" w:hAnsi="Calibri" w:cs="Calibri"/>
          <w:sz w:val="22"/>
          <w:szCs w:val="22"/>
          <w:rPrChange w:id="151" w:author="Stefanie Lane" w:date="2023-01-03T13:08:00Z">
            <w:rPr>
              <w:rFonts w:ascii="Calibri" w:hAnsi="Calibri" w:cs="Calibri"/>
              <w:sz w:val="22"/>
            </w:rPr>
          </w:rPrChange>
        </w:rPr>
        <w:t>(Bertness &amp; Ellison, 1987)</w:t>
      </w:r>
      <w:r w:rsidR="00B032A6" w:rsidRPr="00D142EB">
        <w:rPr>
          <w:sz w:val="22"/>
          <w:szCs w:val="22"/>
          <w:rPrChange w:id="152" w:author="Stefanie Lane" w:date="2023-01-03T13:08:00Z">
            <w:rPr>
              <w:sz w:val="22"/>
              <w:szCs w:val="22"/>
            </w:rPr>
          </w:rPrChange>
        </w:rPr>
        <w:fldChar w:fldCharType="end"/>
      </w:r>
      <w:r w:rsidR="004346A4" w:rsidRPr="00D142EB">
        <w:rPr>
          <w:sz w:val="22"/>
          <w:szCs w:val="22"/>
        </w:rPr>
        <w:t>.</w:t>
      </w:r>
      <w:r w:rsidRPr="00D142EB">
        <w:rPr>
          <w:sz w:val="22"/>
          <w:szCs w:val="22"/>
        </w:rPr>
        <w:t xml:space="preserve"> </w:t>
      </w:r>
      <w:r w:rsidR="00996C34" w:rsidRPr="00D142EB">
        <w:rPr>
          <w:sz w:val="22"/>
          <w:szCs w:val="22"/>
        </w:rPr>
        <w:t>Plant</w:t>
      </w:r>
      <w:r w:rsidR="00D10B78" w:rsidRPr="00D142EB">
        <w:rPr>
          <w:sz w:val="22"/>
          <w:szCs w:val="22"/>
        </w:rPr>
        <w:t xml:space="preserve">s </w:t>
      </w:r>
      <w:r w:rsidR="00F82A3C" w:rsidRPr="00D142EB">
        <w:rPr>
          <w:sz w:val="22"/>
          <w:szCs w:val="22"/>
        </w:rPr>
        <w:t>may</w:t>
      </w:r>
      <w:r w:rsidR="000D3131" w:rsidRPr="00D142EB">
        <w:rPr>
          <w:sz w:val="22"/>
          <w:szCs w:val="22"/>
        </w:rPr>
        <w:t xml:space="preserve"> exhibit different competitive advantages through</w:t>
      </w:r>
      <w:r w:rsidR="00AD62C0" w:rsidRPr="00D142EB">
        <w:rPr>
          <w:sz w:val="22"/>
          <w:szCs w:val="22"/>
        </w:rPr>
        <w:t xml:space="preserve"> </w:t>
      </w:r>
      <w:r w:rsidR="00D10B78" w:rsidRPr="00D142EB">
        <w:rPr>
          <w:sz w:val="22"/>
          <w:szCs w:val="22"/>
        </w:rPr>
        <w:t>alternative</w:t>
      </w:r>
      <w:r w:rsidR="00F82A3C" w:rsidRPr="00D142EB">
        <w:rPr>
          <w:sz w:val="22"/>
          <w:szCs w:val="22"/>
        </w:rPr>
        <w:t xml:space="preserve"> reproductive </w:t>
      </w:r>
      <w:r w:rsidR="000D3131" w:rsidRPr="00D142EB">
        <w:rPr>
          <w:sz w:val="22"/>
          <w:szCs w:val="22"/>
        </w:rPr>
        <w:t>strategies</w:t>
      </w:r>
      <w:r w:rsidR="00F82A3C" w:rsidRPr="00D142EB">
        <w:rPr>
          <w:sz w:val="22"/>
          <w:szCs w:val="22"/>
        </w:rPr>
        <w:t>, such as clonal reproduction or heavy seed production.</w:t>
      </w:r>
      <w:del w:id="153" w:author="Stefanie Lane" w:date="2023-01-03T14:08:00Z">
        <w:r w:rsidR="00F82A3C" w:rsidRPr="00D142EB" w:rsidDel="00591EE1">
          <w:rPr>
            <w:sz w:val="22"/>
            <w:szCs w:val="22"/>
          </w:rPr>
          <w:delText xml:space="preserve"> </w:delText>
        </w:r>
        <w:r w:rsidR="00AF693C" w:rsidRPr="00D142EB" w:rsidDel="00591EE1">
          <w:rPr>
            <w:sz w:val="22"/>
            <w:szCs w:val="22"/>
          </w:rPr>
          <w:delText>However, t</w:delText>
        </w:r>
      </w:del>
      <w:ins w:id="154" w:author="Stefanie Lane" w:date="2023-01-03T14:08:00Z">
        <w:r w:rsidR="00591EE1">
          <w:rPr>
            <w:sz w:val="22"/>
            <w:szCs w:val="22"/>
          </w:rPr>
          <w:t xml:space="preserve"> T</w:t>
        </w:r>
      </w:ins>
      <w:r w:rsidR="00AF693C" w:rsidRPr="00D142EB">
        <w:rPr>
          <w:sz w:val="22"/>
          <w:szCs w:val="22"/>
        </w:rPr>
        <w:t>radeoffs exist,</w:t>
      </w:r>
      <w:r w:rsidR="00D10B78" w:rsidRPr="00D142EB">
        <w:rPr>
          <w:sz w:val="22"/>
          <w:szCs w:val="22"/>
        </w:rPr>
        <w:t xml:space="preserve"> </w:t>
      </w:r>
      <w:ins w:id="155" w:author="Stefanie Lane" w:date="2023-01-03T14:08:00Z">
        <w:r w:rsidR="00591EE1">
          <w:rPr>
            <w:sz w:val="22"/>
            <w:szCs w:val="22"/>
          </w:rPr>
          <w:t xml:space="preserve">however, </w:t>
        </w:r>
      </w:ins>
      <w:r w:rsidR="00D10B78" w:rsidRPr="00D142EB">
        <w:rPr>
          <w:sz w:val="22"/>
          <w:szCs w:val="22"/>
        </w:rPr>
        <w:t>such as</w:t>
      </w:r>
      <w:r w:rsidR="00167A5E" w:rsidRPr="00D142EB">
        <w:rPr>
          <w:sz w:val="22"/>
          <w:szCs w:val="22"/>
        </w:rPr>
        <w:t xml:space="preserve"> </w:t>
      </w:r>
      <w:r w:rsidR="00AF693C" w:rsidRPr="00D142EB">
        <w:rPr>
          <w:sz w:val="22"/>
          <w:szCs w:val="22"/>
        </w:rPr>
        <w:t>highly competitive</w:t>
      </w:r>
      <w:r w:rsidR="00167A5E" w:rsidRPr="00D142EB">
        <w:rPr>
          <w:sz w:val="22"/>
          <w:szCs w:val="22"/>
        </w:rPr>
        <w:t xml:space="preserve"> clonal </w:t>
      </w:r>
      <w:r w:rsidR="00AF693C" w:rsidRPr="00D142EB">
        <w:rPr>
          <w:sz w:val="22"/>
          <w:szCs w:val="22"/>
        </w:rPr>
        <w:t>reproduction</w:t>
      </w:r>
      <w:r w:rsidR="00167A5E" w:rsidRPr="00D142EB">
        <w:rPr>
          <w:sz w:val="22"/>
          <w:szCs w:val="22"/>
        </w:rPr>
        <w:t xml:space="preserve"> at expense of seed </w:t>
      </w:r>
      <w:r w:rsidR="00142CA8" w:rsidRPr="00D142EB">
        <w:rPr>
          <w:sz w:val="22"/>
          <w:szCs w:val="22"/>
        </w:rPr>
        <w:t>limitation</w:t>
      </w:r>
      <w:r w:rsidR="00D10B78" w:rsidRPr="00D142EB">
        <w:rPr>
          <w:sz w:val="22"/>
          <w:szCs w:val="22"/>
        </w:rPr>
        <w:t xml:space="preserve"> (</w:t>
      </w:r>
      <w:r w:rsidR="00E677F3" w:rsidRPr="00D142EB">
        <w:rPr>
          <w:sz w:val="22"/>
          <w:szCs w:val="22"/>
        </w:rPr>
        <w:t xml:space="preserve">e.g., </w:t>
      </w:r>
      <w:r w:rsidR="00B473B6" w:rsidRPr="00D142EB">
        <w:rPr>
          <w:i/>
          <w:sz w:val="22"/>
          <w:szCs w:val="22"/>
        </w:rPr>
        <w:t>Carex lyngbyei</w:t>
      </w:r>
      <w:r w:rsidR="00E677F3" w:rsidRPr="00D142EB">
        <w:rPr>
          <w:sz w:val="22"/>
          <w:szCs w:val="22"/>
        </w:rPr>
        <w:t xml:space="preserve">; </w:t>
      </w:r>
      <w:r w:rsidR="00D10B78" w:rsidRPr="00D142EB">
        <w:rPr>
          <w:sz w:val="22"/>
          <w:szCs w:val="22"/>
          <w:highlight w:val="lightGray"/>
        </w:rPr>
        <w:t>CITE</w:t>
      </w:r>
      <w:r w:rsidR="00167A5E" w:rsidRPr="00D142EB">
        <w:rPr>
          <w:sz w:val="22"/>
          <w:szCs w:val="22"/>
        </w:rPr>
        <w:t>)</w:t>
      </w:r>
      <w:r w:rsidR="00DD5F57" w:rsidRPr="00D142EB">
        <w:rPr>
          <w:sz w:val="22"/>
          <w:szCs w:val="22"/>
        </w:rPr>
        <w:t xml:space="preserve">. Or, plants may have </w:t>
      </w:r>
      <w:r w:rsidR="00E677F3" w:rsidRPr="00D142EB">
        <w:rPr>
          <w:sz w:val="22"/>
          <w:szCs w:val="22"/>
        </w:rPr>
        <w:t xml:space="preserve">equally strong clonal and seed reproductive capability, </w:t>
      </w:r>
      <w:r w:rsidR="00A86869" w:rsidRPr="00D142EB">
        <w:rPr>
          <w:sz w:val="22"/>
          <w:szCs w:val="22"/>
        </w:rPr>
        <w:t>increasing the species’ opportunity for</w:t>
      </w:r>
      <w:r w:rsidR="00E677F3" w:rsidRPr="00D142EB">
        <w:rPr>
          <w:sz w:val="22"/>
          <w:szCs w:val="22"/>
        </w:rPr>
        <w:t xml:space="preserve"> community dominance (e.g., </w:t>
      </w:r>
      <w:r w:rsidR="004F7DEA" w:rsidRPr="00D142EB">
        <w:rPr>
          <w:sz w:val="22"/>
          <w:szCs w:val="22"/>
        </w:rPr>
        <w:t>non-native</w:t>
      </w:r>
      <w:r w:rsidR="00E677F3" w:rsidRPr="00D142EB">
        <w:rPr>
          <w:sz w:val="22"/>
          <w:szCs w:val="22"/>
        </w:rPr>
        <w:t xml:space="preserve"> sp.</w:t>
      </w:r>
      <w:r w:rsidR="003F47E7" w:rsidRPr="00D142EB">
        <w:rPr>
          <w:sz w:val="22"/>
          <w:szCs w:val="22"/>
        </w:rPr>
        <w:t>;</w:t>
      </w:r>
      <w:r w:rsidR="00E677F3" w:rsidRPr="00D142EB">
        <w:rPr>
          <w:sz w:val="22"/>
          <w:szCs w:val="22"/>
        </w:rPr>
        <w:t xml:space="preserve"> </w:t>
      </w:r>
      <w:r w:rsidR="00E677F3" w:rsidRPr="00D142EB">
        <w:rPr>
          <w:sz w:val="22"/>
          <w:szCs w:val="22"/>
          <w:highlight w:val="lightGray"/>
        </w:rPr>
        <w:t>CITE</w:t>
      </w:r>
      <w:r w:rsidR="00E677F3" w:rsidRPr="00D142EB">
        <w:rPr>
          <w:sz w:val="22"/>
          <w:szCs w:val="22"/>
        </w:rPr>
        <w:t>)</w:t>
      </w:r>
      <w:r w:rsidR="00CC7A74" w:rsidRPr="00D142EB">
        <w:rPr>
          <w:sz w:val="22"/>
          <w:szCs w:val="22"/>
        </w:rPr>
        <w:t>.</w:t>
      </w:r>
      <w:del w:id="156" w:author="Stefanie Lane" w:date="2023-01-04T13:28:00Z">
        <w:r w:rsidR="00CC7A74" w:rsidRPr="00D142EB" w:rsidDel="009028BD">
          <w:rPr>
            <w:sz w:val="22"/>
            <w:szCs w:val="22"/>
          </w:rPr>
          <w:delText xml:space="preserve"> [</w:delText>
        </w:r>
        <w:r w:rsidR="00CC7A74" w:rsidRPr="00D142EB" w:rsidDel="009028BD">
          <w:rPr>
            <w:sz w:val="22"/>
            <w:szCs w:val="22"/>
            <w:highlight w:val="cyan"/>
          </w:rPr>
          <w:delText>sentence about the combined clonal/seed strategy increasing invasibility for any species, but of particular concern for non-native</w:delText>
        </w:r>
        <w:r w:rsidR="00CC7A74" w:rsidRPr="00D142EB" w:rsidDel="009028BD">
          <w:rPr>
            <w:sz w:val="22"/>
            <w:szCs w:val="22"/>
          </w:rPr>
          <w:delText>.]</w:delText>
        </w:r>
      </w:del>
      <w:r w:rsidR="00F2453B" w:rsidRPr="00D142EB">
        <w:rPr>
          <w:sz w:val="22"/>
          <w:szCs w:val="22"/>
        </w:rPr>
        <w:t xml:space="preserve"> </w:t>
      </w:r>
      <w:r w:rsidR="000B6FEC" w:rsidRPr="00D142EB">
        <w:rPr>
          <w:sz w:val="22"/>
          <w:szCs w:val="22"/>
        </w:rPr>
        <w:t>Therefore</w:t>
      </w:r>
      <w:r w:rsidR="00F2453B" w:rsidRPr="00D142EB">
        <w:rPr>
          <w:sz w:val="22"/>
          <w:szCs w:val="22"/>
        </w:rPr>
        <w:t xml:space="preserve">, </w:t>
      </w:r>
      <w:r w:rsidR="00A86869" w:rsidRPr="00D142EB">
        <w:rPr>
          <w:sz w:val="22"/>
          <w:szCs w:val="22"/>
        </w:rPr>
        <w:t xml:space="preserve">the recruitment </w:t>
      </w:r>
      <w:r w:rsidR="004B3D89" w:rsidRPr="00D142EB">
        <w:rPr>
          <w:sz w:val="22"/>
          <w:szCs w:val="22"/>
        </w:rPr>
        <w:t xml:space="preserve">of a species (native or </w:t>
      </w:r>
      <w:r w:rsidR="004F7DEA" w:rsidRPr="00D142EB">
        <w:rPr>
          <w:sz w:val="22"/>
          <w:szCs w:val="22"/>
        </w:rPr>
        <w:t>non-native</w:t>
      </w:r>
      <w:r w:rsidR="004B3D89" w:rsidRPr="00D142EB">
        <w:rPr>
          <w:sz w:val="22"/>
          <w:szCs w:val="22"/>
        </w:rPr>
        <w:t>)</w:t>
      </w:r>
      <w:r w:rsidR="003F47E7" w:rsidRPr="00D142EB">
        <w:rPr>
          <w:sz w:val="22"/>
          <w:szCs w:val="22"/>
        </w:rPr>
        <w:t xml:space="preserve"> may be </w:t>
      </w:r>
      <w:commentRangeStart w:id="157"/>
      <w:del w:id="158" w:author="Stefanie Lane" w:date="2023-01-04T10:07:00Z">
        <w:r w:rsidR="003F47E7" w:rsidRPr="00D142EB" w:rsidDel="005D72C6">
          <w:rPr>
            <w:sz w:val="22"/>
            <w:szCs w:val="22"/>
          </w:rPr>
          <w:delText xml:space="preserve">enhanced </w:delText>
        </w:r>
      </w:del>
      <w:ins w:id="159" w:author="Stefanie Lane" w:date="2023-01-04T10:07:00Z">
        <w:r w:rsidR="005D72C6">
          <w:rPr>
            <w:sz w:val="22"/>
            <w:szCs w:val="22"/>
          </w:rPr>
          <w:t>positively</w:t>
        </w:r>
        <w:r w:rsidR="005D72C6" w:rsidRPr="00D142EB">
          <w:rPr>
            <w:sz w:val="22"/>
            <w:szCs w:val="22"/>
          </w:rPr>
          <w:t xml:space="preserve"> </w:t>
        </w:r>
      </w:ins>
      <w:r w:rsidR="003F47E7" w:rsidRPr="00D142EB">
        <w:rPr>
          <w:sz w:val="22"/>
          <w:szCs w:val="22"/>
        </w:rPr>
        <w:t>or negatively affected</w:t>
      </w:r>
      <w:commentRangeEnd w:id="157"/>
      <w:r w:rsidR="000B6FEC" w:rsidRPr="00D142EB">
        <w:rPr>
          <w:rStyle w:val="CommentReference"/>
          <w:sz w:val="22"/>
          <w:szCs w:val="22"/>
          <w:rPrChange w:id="160" w:author="Stefanie Lane" w:date="2023-01-03T13:08:00Z">
            <w:rPr>
              <w:rStyle w:val="CommentReference"/>
            </w:rPr>
          </w:rPrChange>
        </w:rPr>
        <w:commentReference w:id="157"/>
      </w:r>
      <w:r w:rsidR="003F47E7" w:rsidRPr="00D142EB">
        <w:rPr>
          <w:sz w:val="22"/>
          <w:szCs w:val="22"/>
        </w:rPr>
        <w:t xml:space="preserve"> by </w:t>
      </w:r>
      <w:r w:rsidR="008D2F77" w:rsidRPr="00D142EB">
        <w:rPr>
          <w:sz w:val="22"/>
          <w:szCs w:val="22"/>
        </w:rPr>
        <w:t>parent plant</w:t>
      </w:r>
      <w:r w:rsidR="00A737AE" w:rsidRPr="00D142EB">
        <w:rPr>
          <w:sz w:val="22"/>
          <w:szCs w:val="22"/>
        </w:rPr>
        <w:t>/</w:t>
      </w:r>
      <w:r w:rsidR="008D2F77" w:rsidRPr="00D142EB">
        <w:rPr>
          <w:sz w:val="22"/>
          <w:szCs w:val="22"/>
        </w:rPr>
        <w:t>seed bank linkages and feedbacks (</w:t>
      </w:r>
      <w:r w:rsidR="008D2F77" w:rsidRPr="00D142EB">
        <w:rPr>
          <w:sz w:val="22"/>
          <w:szCs w:val="22"/>
          <w:highlight w:val="lightGray"/>
        </w:rPr>
        <w:t>CITE</w:t>
      </w:r>
      <w:r w:rsidR="008D2F77" w:rsidRPr="00D142EB">
        <w:rPr>
          <w:sz w:val="22"/>
          <w:szCs w:val="22"/>
        </w:rPr>
        <w:t xml:space="preserve">). </w:t>
      </w:r>
      <w:r w:rsidR="0004138A" w:rsidRPr="00D142EB">
        <w:rPr>
          <w:sz w:val="22"/>
          <w:szCs w:val="22"/>
        </w:rPr>
        <w:t>Should</w:t>
      </w:r>
      <w:ins w:id="161" w:author="Stefanie Lane" w:date="2023-01-04T10:08:00Z">
        <w:r w:rsidR="005D72C6">
          <w:rPr>
            <w:sz w:val="22"/>
            <w:szCs w:val="22"/>
          </w:rPr>
          <w:t xml:space="preserve"> a species’</w:t>
        </w:r>
      </w:ins>
      <w:del w:id="162" w:author="Stefanie Lane" w:date="2023-01-04T10:08:00Z">
        <w:r w:rsidR="0004138A" w:rsidRPr="00D142EB" w:rsidDel="005D72C6">
          <w:rPr>
            <w:sz w:val="22"/>
            <w:szCs w:val="22"/>
          </w:rPr>
          <w:delText xml:space="preserve"> one</w:delText>
        </w:r>
      </w:del>
      <w:r w:rsidR="0004138A" w:rsidRPr="00D142EB">
        <w:rPr>
          <w:sz w:val="22"/>
          <w:szCs w:val="22"/>
        </w:rPr>
        <w:t xml:space="preserve"> competitive strategy (seed or clonal) be removed from the </w:t>
      </w:r>
      <w:r w:rsidR="008D5181" w:rsidRPr="00D142EB">
        <w:rPr>
          <w:sz w:val="22"/>
          <w:szCs w:val="22"/>
        </w:rPr>
        <w:t>community</w:t>
      </w:r>
      <w:r w:rsidR="0004138A" w:rsidRPr="00D142EB">
        <w:rPr>
          <w:sz w:val="22"/>
          <w:szCs w:val="22"/>
        </w:rPr>
        <w:t xml:space="preserve"> during </w:t>
      </w:r>
      <w:ins w:id="163" w:author="Stefanie Lane" w:date="2023-01-04T10:07:00Z">
        <w:r w:rsidR="005D72C6">
          <w:rPr>
            <w:sz w:val="22"/>
            <w:szCs w:val="22"/>
          </w:rPr>
          <w:t xml:space="preserve">a </w:t>
        </w:r>
      </w:ins>
      <w:r w:rsidR="0004138A" w:rsidRPr="00D142EB">
        <w:rPr>
          <w:sz w:val="22"/>
          <w:szCs w:val="22"/>
        </w:rPr>
        <w:t>disturbance</w:t>
      </w:r>
      <w:ins w:id="164" w:author="Stefanie Lane" w:date="2023-01-04T10:07:00Z">
        <w:r w:rsidR="005D72C6">
          <w:rPr>
            <w:sz w:val="22"/>
            <w:szCs w:val="22"/>
          </w:rPr>
          <w:t xml:space="preserve"> e</w:t>
        </w:r>
      </w:ins>
      <w:ins w:id="165" w:author="Stefanie Lane" w:date="2023-01-04T10:08:00Z">
        <w:r w:rsidR="005D72C6">
          <w:rPr>
            <w:sz w:val="22"/>
            <w:szCs w:val="22"/>
          </w:rPr>
          <w:t>vent</w:t>
        </w:r>
      </w:ins>
      <w:r w:rsidR="004A191E" w:rsidRPr="00D142EB">
        <w:rPr>
          <w:sz w:val="22"/>
          <w:szCs w:val="22"/>
        </w:rPr>
        <w:t>, then recovery</w:t>
      </w:r>
      <w:ins w:id="166" w:author="Stefanie Lane" w:date="2023-01-04T10:08:00Z">
        <w:r w:rsidR="005D72C6">
          <w:rPr>
            <w:sz w:val="22"/>
            <w:szCs w:val="22"/>
          </w:rPr>
          <w:t xml:space="preserve"> of that species</w:t>
        </w:r>
      </w:ins>
      <w:r w:rsidR="004A191E" w:rsidRPr="00D142EB">
        <w:rPr>
          <w:sz w:val="22"/>
          <w:szCs w:val="22"/>
        </w:rPr>
        <w:t xml:space="preserve"> </w:t>
      </w:r>
      <w:r w:rsidR="00820EAF" w:rsidRPr="00D142EB">
        <w:rPr>
          <w:sz w:val="22"/>
          <w:szCs w:val="22"/>
        </w:rPr>
        <w:t xml:space="preserve">via </w:t>
      </w:r>
      <w:r w:rsidR="004A191E" w:rsidRPr="00D142EB">
        <w:rPr>
          <w:sz w:val="22"/>
          <w:szCs w:val="22"/>
        </w:rPr>
        <w:t>succession would be</w:t>
      </w:r>
      <w:r w:rsidR="002028D5" w:rsidRPr="00D142EB">
        <w:rPr>
          <w:sz w:val="22"/>
          <w:szCs w:val="22"/>
        </w:rPr>
        <w:t xml:space="preserve"> influenced by the relative competitive </w:t>
      </w:r>
      <w:del w:id="167" w:author="Stefanie Lane" w:date="2023-01-03T12:26:00Z">
        <w:r w:rsidR="002028D5" w:rsidRPr="00D142EB" w:rsidDel="001A5CE7">
          <w:rPr>
            <w:sz w:val="22"/>
            <w:szCs w:val="22"/>
          </w:rPr>
          <w:delText xml:space="preserve">strength </w:delText>
        </w:r>
      </w:del>
      <w:ins w:id="168" w:author="Stefanie Lane" w:date="2023-01-03T12:26:00Z">
        <w:r w:rsidR="001A5CE7" w:rsidRPr="00D142EB">
          <w:rPr>
            <w:sz w:val="22"/>
            <w:szCs w:val="22"/>
          </w:rPr>
          <w:t xml:space="preserve">advantage </w:t>
        </w:r>
      </w:ins>
      <w:r w:rsidR="002028D5" w:rsidRPr="00D142EB">
        <w:rPr>
          <w:sz w:val="22"/>
          <w:szCs w:val="22"/>
        </w:rPr>
        <w:t>of remaining propagative material</w:t>
      </w:r>
      <w:r w:rsidR="001547DD" w:rsidRPr="00D142EB">
        <w:rPr>
          <w:sz w:val="22"/>
          <w:szCs w:val="22"/>
        </w:rPr>
        <w:t xml:space="preserve"> in the disturbed area</w:t>
      </w:r>
      <w:r w:rsidR="002028D5" w:rsidRPr="00D142EB">
        <w:rPr>
          <w:sz w:val="22"/>
          <w:szCs w:val="22"/>
        </w:rPr>
        <w:t xml:space="preserve">. </w:t>
      </w:r>
      <w:r w:rsidR="004A191E" w:rsidRPr="00D142EB">
        <w:rPr>
          <w:sz w:val="22"/>
          <w:szCs w:val="22"/>
        </w:rPr>
        <w:t xml:space="preserve"> </w:t>
      </w:r>
      <w:r w:rsidR="002028D5" w:rsidRPr="00D142EB">
        <w:rPr>
          <w:sz w:val="22"/>
          <w:szCs w:val="22"/>
        </w:rPr>
        <w:t xml:space="preserve">Successional </w:t>
      </w:r>
      <w:ins w:id="169" w:author="Stefanie Lane" w:date="2023-01-04T13:30:00Z">
        <w:r w:rsidR="00F97673">
          <w:rPr>
            <w:sz w:val="22"/>
            <w:szCs w:val="22"/>
          </w:rPr>
          <w:t xml:space="preserve">trajectories and resulting </w:t>
        </w:r>
        <w:r w:rsidR="00EB00EA">
          <w:rPr>
            <w:sz w:val="22"/>
            <w:szCs w:val="22"/>
          </w:rPr>
          <w:t>ecosystem states</w:t>
        </w:r>
      </w:ins>
      <w:del w:id="170" w:author="Stefanie Lane" w:date="2023-01-04T13:30:00Z">
        <w:r w:rsidR="002028D5" w:rsidRPr="00D142EB" w:rsidDel="00EB00EA">
          <w:rPr>
            <w:sz w:val="22"/>
            <w:szCs w:val="22"/>
          </w:rPr>
          <w:delText>outcomes</w:delText>
        </w:r>
      </w:del>
      <w:r w:rsidR="002028D5" w:rsidRPr="00D142EB">
        <w:rPr>
          <w:sz w:val="22"/>
          <w:szCs w:val="22"/>
        </w:rPr>
        <w:t xml:space="preserve"> may vary depending on the </w:t>
      </w:r>
      <w:r w:rsidR="00485348" w:rsidRPr="00D142EB">
        <w:rPr>
          <w:sz w:val="22"/>
          <w:szCs w:val="22"/>
        </w:rPr>
        <w:t>composition</w:t>
      </w:r>
      <w:ins w:id="171" w:author="Stefanie Lane" w:date="2023-01-03T12:48:00Z">
        <w:r w:rsidR="00751160" w:rsidRPr="00D142EB">
          <w:rPr>
            <w:sz w:val="22"/>
            <w:szCs w:val="22"/>
          </w:rPr>
          <w:t>,</w:t>
        </w:r>
      </w:ins>
      <w:ins w:id="172" w:author="Stefanie Lane" w:date="2023-01-03T12:24:00Z">
        <w:r w:rsidR="00697430" w:rsidRPr="00D142EB">
          <w:rPr>
            <w:sz w:val="22"/>
            <w:szCs w:val="22"/>
          </w:rPr>
          <w:t xml:space="preserve"> and relative </w:t>
        </w:r>
      </w:ins>
      <w:ins w:id="173" w:author="Stefanie Lane" w:date="2023-01-03T12:25:00Z">
        <w:r w:rsidR="00697430" w:rsidRPr="00D142EB">
          <w:rPr>
            <w:sz w:val="22"/>
            <w:szCs w:val="22"/>
          </w:rPr>
          <w:t>rate of recovery</w:t>
        </w:r>
      </w:ins>
      <w:r w:rsidR="00485348" w:rsidRPr="00D142EB">
        <w:rPr>
          <w:sz w:val="22"/>
          <w:szCs w:val="22"/>
        </w:rPr>
        <w:t xml:space="preserve"> of the available propagative sources. </w:t>
      </w:r>
      <w:ins w:id="174" w:author="Stefanie Lane" w:date="2023-01-03T12:27:00Z">
        <w:r w:rsidR="001A5CE7" w:rsidRPr="00D142EB">
          <w:rPr>
            <w:sz w:val="22"/>
            <w:szCs w:val="22"/>
          </w:rPr>
          <w:t xml:space="preserve">If remnant vegetation capable of clonal reproduction remains, then </w:t>
        </w:r>
      </w:ins>
      <w:ins w:id="175" w:author="Stefanie Lane" w:date="2023-01-03T12:28:00Z">
        <w:r w:rsidR="00457B2B" w:rsidRPr="00D142EB">
          <w:rPr>
            <w:sz w:val="22"/>
            <w:szCs w:val="22"/>
          </w:rPr>
          <w:t xml:space="preserve">recovery is dependent on the rate at which the vegetation may spread clonally. Alternatively, if recovery is </w:t>
        </w:r>
      </w:ins>
      <w:ins w:id="176" w:author="Stefanie Lane" w:date="2023-01-04T10:08:00Z">
        <w:r w:rsidR="00946227">
          <w:rPr>
            <w:sz w:val="22"/>
            <w:szCs w:val="22"/>
          </w:rPr>
          <w:t>driven</w:t>
        </w:r>
      </w:ins>
      <w:ins w:id="177" w:author="Stefanie Lane" w:date="2023-01-03T12:28:00Z">
        <w:r w:rsidR="00457B2B" w:rsidRPr="00D142EB">
          <w:rPr>
            <w:sz w:val="22"/>
            <w:szCs w:val="22"/>
          </w:rPr>
          <w:t xml:space="preserve"> by indi</w:t>
        </w:r>
        <w:r w:rsidR="00351B7B" w:rsidRPr="00D142EB">
          <w:rPr>
            <w:sz w:val="22"/>
            <w:szCs w:val="22"/>
          </w:rPr>
          <w:t>viduals g</w:t>
        </w:r>
      </w:ins>
      <w:ins w:id="178" w:author="Stefanie Lane" w:date="2023-01-03T12:29:00Z">
        <w:r w:rsidR="00351B7B" w:rsidRPr="00D142EB">
          <w:rPr>
            <w:sz w:val="22"/>
            <w:szCs w:val="22"/>
          </w:rPr>
          <w:t xml:space="preserve">rowing from seed, then seed dispersal and retention at the site is required. In wetlands, </w:t>
        </w:r>
        <w:commentRangeStart w:id="179"/>
        <w:r w:rsidR="00351B7B" w:rsidRPr="00D142EB">
          <w:rPr>
            <w:sz w:val="22"/>
            <w:szCs w:val="22"/>
          </w:rPr>
          <w:t xml:space="preserve">dissimilarity </w:t>
        </w:r>
      </w:ins>
      <w:commentRangeEnd w:id="179"/>
      <w:ins w:id="180" w:author="Stefanie Lane" w:date="2023-01-04T10:09:00Z">
        <w:r w:rsidR="00946227">
          <w:rPr>
            <w:rStyle w:val="CommentReference"/>
          </w:rPr>
          <w:commentReference w:id="179"/>
        </w:r>
      </w:ins>
      <w:ins w:id="181" w:author="Stefanie Lane" w:date="2023-01-03T12:29:00Z">
        <w:r w:rsidR="00351B7B" w:rsidRPr="00D142EB">
          <w:rPr>
            <w:sz w:val="22"/>
            <w:szCs w:val="22"/>
          </w:rPr>
          <w:t>of</w:t>
        </w:r>
        <w:bookmarkStart w:id="182" w:name="_GoBack"/>
        <w:r w:rsidR="00351B7B" w:rsidRPr="00D142EB">
          <w:rPr>
            <w:sz w:val="22"/>
            <w:szCs w:val="22"/>
          </w:rPr>
          <w:t xml:space="preserve"> seed banks</w:t>
        </w:r>
        <w:bookmarkEnd w:id="182"/>
        <w:r w:rsidR="00351B7B" w:rsidRPr="00D142EB">
          <w:rPr>
            <w:sz w:val="22"/>
            <w:szCs w:val="22"/>
          </w:rPr>
          <w:t xml:space="preserve"> and parent vegetation increases with greater time since disturbance </w:t>
        </w:r>
        <w:r w:rsidR="00351B7B" w:rsidRPr="00D142EB">
          <w:rPr>
            <w:sz w:val="22"/>
            <w:szCs w:val="22"/>
            <w:rPrChange w:id="183" w:author="Stefanie Lane" w:date="2023-01-03T13:08:00Z">
              <w:rPr>
                <w:sz w:val="22"/>
                <w:szCs w:val="22"/>
              </w:rPr>
            </w:rPrChange>
          </w:rPr>
          <w:fldChar w:fldCharType="begin"/>
        </w:r>
        <w:r w:rsidR="00351B7B" w:rsidRPr="00D142E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351B7B" w:rsidRPr="00D142EB">
          <w:rPr>
            <w:sz w:val="22"/>
            <w:szCs w:val="22"/>
            <w:rPrChange w:id="184" w:author="Stefanie Lane" w:date="2023-01-03T13:08:00Z">
              <w:rPr>
                <w:sz w:val="22"/>
                <w:szCs w:val="22"/>
              </w:rPr>
            </w:rPrChange>
          </w:rPr>
          <w:fldChar w:fldCharType="separate"/>
        </w:r>
        <w:r w:rsidR="00351B7B" w:rsidRPr="00D142EB">
          <w:rPr>
            <w:rFonts w:ascii="Calibri" w:hAnsi="Calibri" w:cs="Calibri"/>
            <w:sz w:val="22"/>
            <w:szCs w:val="22"/>
            <w:rPrChange w:id="185" w:author="Stefanie Lane" w:date="2023-01-03T13:08:00Z">
              <w:rPr>
                <w:rFonts w:ascii="Calibri" w:hAnsi="Calibri" w:cs="Calibri"/>
                <w:sz w:val="22"/>
              </w:rPr>
            </w:rPrChange>
          </w:rPr>
          <w:t>(Hopfensperger, 2007)</w:t>
        </w:r>
        <w:r w:rsidR="00351B7B" w:rsidRPr="00D142EB">
          <w:rPr>
            <w:sz w:val="22"/>
            <w:szCs w:val="22"/>
            <w:rPrChange w:id="186" w:author="Stefanie Lane" w:date="2023-01-03T13:08:00Z">
              <w:rPr>
                <w:sz w:val="22"/>
                <w:szCs w:val="22"/>
              </w:rPr>
            </w:rPrChange>
          </w:rPr>
          <w:fldChar w:fldCharType="end"/>
        </w:r>
        <w:r w:rsidR="00351B7B" w:rsidRPr="00D142EB">
          <w:rPr>
            <w:sz w:val="22"/>
            <w:szCs w:val="22"/>
          </w:rPr>
          <w:t>.</w:t>
        </w:r>
      </w:ins>
      <w:ins w:id="187" w:author="Stefanie Lane" w:date="2023-01-03T12:48:00Z">
        <w:r w:rsidR="00CB7321" w:rsidRPr="00D142EB">
          <w:rPr>
            <w:sz w:val="22"/>
            <w:szCs w:val="22"/>
          </w:rPr>
          <w:t xml:space="preserve"> If both seed and clonal propagative sources are present, then </w:t>
        </w:r>
      </w:ins>
      <w:ins w:id="188" w:author="Stefanie Lane" w:date="2023-01-03T12:49:00Z">
        <w:r w:rsidR="00CB7321" w:rsidRPr="00D142EB">
          <w:rPr>
            <w:sz w:val="22"/>
            <w:szCs w:val="22"/>
          </w:rPr>
          <w:t xml:space="preserve">their </w:t>
        </w:r>
      </w:ins>
      <w:ins w:id="189" w:author="Stefanie Lane" w:date="2023-01-03T12:50:00Z">
        <w:r w:rsidR="00D20EFF" w:rsidRPr="00D142EB">
          <w:rPr>
            <w:sz w:val="22"/>
            <w:szCs w:val="22"/>
          </w:rPr>
          <w:t>respective</w:t>
        </w:r>
      </w:ins>
      <w:ins w:id="190" w:author="Stefanie Lane" w:date="2023-01-03T12:49:00Z">
        <w:r w:rsidR="00CB7321" w:rsidRPr="00D142EB">
          <w:rPr>
            <w:sz w:val="22"/>
            <w:szCs w:val="22"/>
          </w:rPr>
          <w:t xml:space="preserve"> growth rates </w:t>
        </w:r>
        <w:r w:rsidR="00D20EFF" w:rsidRPr="00D142EB">
          <w:rPr>
            <w:sz w:val="22"/>
            <w:szCs w:val="22"/>
          </w:rPr>
          <w:t>will determine succession and compositional state</w:t>
        </w:r>
      </w:ins>
      <w:ins w:id="191" w:author="Stefanie Lane" w:date="2023-01-03T12:50:00Z">
        <w:r w:rsidR="00D20EFF" w:rsidRPr="00D142EB">
          <w:rPr>
            <w:sz w:val="22"/>
            <w:szCs w:val="22"/>
          </w:rPr>
          <w:t xml:space="preserve">s, and resulting ecosystem characteristics. </w:t>
        </w:r>
      </w:ins>
    </w:p>
    <w:p w14:paraId="06D82446" w14:textId="6B9AFFAD" w:rsidR="00B13E68" w:rsidRPr="00B97F7B" w:rsidDel="00D20EFF" w:rsidRDefault="00D20EFF">
      <w:pPr>
        <w:pStyle w:val="CommentText"/>
        <w:ind w:firstLine="720"/>
        <w:rPr>
          <w:del w:id="192" w:author="Stefanie Lane" w:date="2023-01-03T12:50:00Z"/>
          <w:sz w:val="22"/>
          <w:szCs w:val="22"/>
          <w:rPrChange w:id="193" w:author="Stefanie Lane" w:date="2023-01-04T10:04:00Z">
            <w:rPr>
              <w:del w:id="194" w:author="Stefanie Lane" w:date="2023-01-03T12:50:00Z"/>
            </w:rPr>
          </w:rPrChange>
        </w:rPr>
      </w:pPr>
      <w:ins w:id="195" w:author="Stefanie Lane" w:date="2023-01-03T12:50:00Z">
        <w:r w:rsidRPr="00B97F7B">
          <w:rPr>
            <w:sz w:val="22"/>
            <w:szCs w:val="22"/>
            <w:rPrChange w:id="196" w:author="Stefanie Lane" w:date="2023-01-04T10:04:00Z">
              <w:rPr/>
            </w:rPrChange>
          </w:rPr>
          <w:t xml:space="preserve">The </w:t>
        </w:r>
      </w:ins>
      <w:ins w:id="197" w:author="Stefanie Lane" w:date="2023-01-03T12:52:00Z">
        <w:r w:rsidR="006F2369" w:rsidRPr="00B97F7B">
          <w:rPr>
            <w:sz w:val="22"/>
            <w:szCs w:val="22"/>
            <w:rPrChange w:id="198" w:author="Stefanie Lane" w:date="2023-01-04T10:04:00Z">
              <w:rPr/>
            </w:rPrChange>
          </w:rPr>
          <w:t>reproductive strategi</w:t>
        </w:r>
      </w:ins>
      <w:ins w:id="199" w:author="Stefanie Lane" w:date="2023-01-03T12:53:00Z">
        <w:r w:rsidR="006F2369" w:rsidRPr="00B97F7B">
          <w:rPr>
            <w:sz w:val="22"/>
            <w:szCs w:val="22"/>
            <w:rPrChange w:id="200" w:author="Stefanie Lane" w:date="2023-01-04T10:04:00Z">
              <w:rPr/>
            </w:rPrChange>
          </w:rPr>
          <w:t xml:space="preserve">es of a plant community may thus affect an ecosystem’s </w:t>
        </w:r>
      </w:ins>
      <w:ins w:id="201" w:author="Stefanie Lane" w:date="2023-01-03T12:54:00Z">
        <w:r w:rsidR="00FC76DF" w:rsidRPr="00B97F7B">
          <w:rPr>
            <w:sz w:val="22"/>
            <w:szCs w:val="22"/>
            <w:rPrChange w:id="202" w:author="Stefanie Lane" w:date="2023-01-04T10:04:00Z">
              <w:rPr/>
            </w:rPrChange>
          </w:rPr>
          <w:t>resilience</w:t>
        </w:r>
      </w:ins>
      <w:ins w:id="203" w:author="Stefanie Lane" w:date="2023-01-03T12:53:00Z">
        <w:r w:rsidR="005E1EF7" w:rsidRPr="00B97F7B">
          <w:rPr>
            <w:sz w:val="22"/>
            <w:szCs w:val="22"/>
            <w:rPrChange w:id="204" w:author="Stefanie Lane" w:date="2023-01-04T10:04:00Z">
              <w:rPr/>
            </w:rPrChange>
          </w:rPr>
          <w:t>, allowing it to re</w:t>
        </w:r>
      </w:ins>
      <w:ins w:id="205" w:author="Stefanie Lane" w:date="2023-01-03T12:54:00Z">
        <w:r w:rsidR="005E1EF7" w:rsidRPr="00B97F7B">
          <w:rPr>
            <w:sz w:val="22"/>
            <w:szCs w:val="22"/>
            <w:rPrChange w:id="206" w:author="Stefanie Lane" w:date="2023-01-04T10:04:00Z">
              <w:rPr/>
            </w:rPrChange>
          </w:rPr>
          <w:t>turn to a compositional state similar to pre-disturbance</w:t>
        </w:r>
        <w:r w:rsidR="00FC76DF" w:rsidRPr="00B97F7B">
          <w:rPr>
            <w:sz w:val="22"/>
            <w:szCs w:val="22"/>
            <w:rPrChange w:id="207" w:author="Stefanie Lane" w:date="2023-01-04T10:04:00Z">
              <w:rPr/>
            </w:rPrChange>
          </w:rPr>
          <w:t xml:space="preserve"> conditions</w:t>
        </w:r>
      </w:ins>
      <w:ins w:id="208" w:author="Stefanie Lane" w:date="2023-01-03T12:55:00Z">
        <w:r w:rsidR="00FC76DF" w:rsidRPr="00B97F7B">
          <w:rPr>
            <w:sz w:val="22"/>
            <w:szCs w:val="22"/>
            <w:rPrChange w:id="209" w:author="Stefanie Lane" w:date="2023-01-04T10:04:00Z">
              <w:rPr/>
            </w:rPrChange>
          </w:rPr>
          <w:t xml:space="preserve"> </w:t>
        </w:r>
        <w:r w:rsidR="00FC76DF" w:rsidRPr="00B97F7B">
          <w:rPr>
            <w:sz w:val="22"/>
            <w:szCs w:val="22"/>
            <w:rPrChange w:id="210" w:author="Stefanie Lane" w:date="2023-01-04T10:04:00Z">
              <w:rPr/>
            </w:rPrChange>
          </w:rPr>
          <w:fldChar w:fldCharType="begin"/>
        </w:r>
        <w:r w:rsidR="00FC76DF" w:rsidRPr="00B97F7B">
          <w:rPr>
            <w:sz w:val="22"/>
            <w:szCs w:val="22"/>
            <w:rPrChange w:id="211" w:author="Stefanie Lane" w:date="2023-01-04T10:04:00Z">
              <w:rPr/>
            </w:rPrChange>
          </w:rP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FC76DF" w:rsidRPr="00B97F7B">
          <w:rPr>
            <w:sz w:val="22"/>
            <w:szCs w:val="22"/>
            <w:rPrChange w:id="212" w:author="Stefanie Lane" w:date="2023-01-04T10:04:00Z">
              <w:rPr/>
            </w:rPrChange>
          </w:rPr>
          <w:fldChar w:fldCharType="separate"/>
        </w:r>
        <w:r w:rsidR="00FC76DF" w:rsidRPr="00B97F7B">
          <w:rPr>
            <w:sz w:val="22"/>
            <w:szCs w:val="22"/>
            <w:rPrChange w:id="213" w:author="Stefanie Lane" w:date="2023-01-04T10:04:00Z">
              <w:rPr/>
            </w:rPrChange>
          </w:rPr>
          <w:t>(Standish et al., 2014)</w:t>
        </w:r>
        <w:r w:rsidR="00FC76DF" w:rsidRPr="00B97F7B">
          <w:rPr>
            <w:sz w:val="22"/>
            <w:szCs w:val="22"/>
            <w:rPrChange w:id="214" w:author="Stefanie Lane" w:date="2023-01-04T10:04:00Z">
              <w:rPr/>
            </w:rPrChange>
          </w:rPr>
          <w:fldChar w:fldCharType="end"/>
        </w:r>
        <w:r w:rsidR="00FC76DF" w:rsidRPr="00B97F7B">
          <w:rPr>
            <w:sz w:val="22"/>
            <w:szCs w:val="22"/>
            <w:rPrChange w:id="215" w:author="Stefanie Lane" w:date="2023-01-04T10:04:00Z">
              <w:rPr/>
            </w:rPrChange>
          </w:rPr>
          <w:t xml:space="preserve">. </w:t>
        </w:r>
      </w:ins>
    </w:p>
    <w:p w14:paraId="327B2AD9" w14:textId="52A6BFF3" w:rsidR="009B3EFB" w:rsidRPr="00B97F7B" w:rsidDel="00D20EFF" w:rsidRDefault="004A191E">
      <w:pPr>
        <w:pStyle w:val="CommentText"/>
        <w:ind w:firstLine="720"/>
        <w:rPr>
          <w:del w:id="216" w:author="Stefanie Lane" w:date="2023-01-03T12:50:00Z"/>
          <w:sz w:val="22"/>
          <w:szCs w:val="22"/>
          <w:rPrChange w:id="217" w:author="Stefanie Lane" w:date="2023-01-04T10:04:00Z">
            <w:rPr>
              <w:del w:id="218" w:author="Stefanie Lane" w:date="2023-01-03T12:50:00Z"/>
            </w:rPr>
          </w:rPrChange>
        </w:rPr>
        <w:pPrChange w:id="219" w:author="Stefanie Lane" w:date="2023-01-03T13:08:00Z">
          <w:pPr>
            <w:pStyle w:val="CommentText"/>
            <w:numPr>
              <w:ilvl w:val="2"/>
              <w:numId w:val="4"/>
            </w:numPr>
            <w:ind w:left="2160" w:hanging="180"/>
          </w:pPr>
        </w:pPrChange>
      </w:pPr>
      <w:del w:id="220" w:author="Stefanie Lane" w:date="2023-01-03T12:50:00Z">
        <w:r w:rsidRPr="00B97F7B" w:rsidDel="00D20EFF">
          <w:rPr>
            <w:sz w:val="22"/>
            <w:szCs w:val="22"/>
            <w:rPrChange w:id="221" w:author="Stefanie Lane" w:date="2023-01-04T10:04:00Z">
              <w:rPr/>
            </w:rPrChange>
          </w:rPr>
          <w:delText xml:space="preserve">For example, if clonally propagative parts were removed form habitat, recovery would be obligated to reproduce by seed (or other dispersed </w:delText>
        </w:r>
        <w:r w:rsidR="004D6D05" w:rsidRPr="00B97F7B" w:rsidDel="00D20EFF">
          <w:rPr>
            <w:sz w:val="22"/>
            <w:szCs w:val="22"/>
            <w:rPrChange w:id="222" w:author="Stefanie Lane" w:date="2023-01-04T10:04:00Z">
              <w:rPr/>
            </w:rPrChange>
          </w:rPr>
          <w:delText xml:space="preserve">clonal </w:delText>
        </w:r>
        <w:r w:rsidRPr="00B97F7B" w:rsidDel="00D20EFF">
          <w:rPr>
            <w:sz w:val="22"/>
            <w:szCs w:val="22"/>
            <w:rPrChange w:id="223" w:author="Stefanie Lane" w:date="2023-01-04T10:04:00Z">
              <w:rPr/>
            </w:rPrChange>
          </w:rPr>
          <w:delText>propagules)</w:delText>
        </w:r>
        <w:r w:rsidR="00A842C0" w:rsidRPr="00B97F7B" w:rsidDel="00D20EFF">
          <w:rPr>
            <w:sz w:val="22"/>
            <w:szCs w:val="22"/>
            <w:rPrChange w:id="224" w:author="Stefanie Lane" w:date="2023-01-04T10:04:00Z">
              <w:rPr/>
            </w:rPrChange>
          </w:rPr>
          <w:delText xml:space="preserve">; OR, successional </w:delText>
        </w:r>
        <w:r w:rsidR="009B3EFB" w:rsidRPr="00B97F7B" w:rsidDel="00D20EFF">
          <w:rPr>
            <w:sz w:val="22"/>
            <w:szCs w:val="22"/>
            <w:rPrChange w:id="225" w:author="Stefanie Lane" w:date="2023-01-04T10:04:00Z">
              <w:rPr/>
            </w:rPrChange>
          </w:rPr>
          <w:delText>outcomes may be affected by the relative rate of recovery by alternative reproductive strategies. E.g., competitive seeds could take over faster than clonal regrowth from adjacent patches</w:delText>
        </w:r>
        <w:r w:rsidRPr="00B97F7B" w:rsidDel="00D20EFF">
          <w:rPr>
            <w:sz w:val="22"/>
            <w:szCs w:val="22"/>
            <w:rPrChange w:id="226" w:author="Stefanie Lane" w:date="2023-01-04T10:04:00Z">
              <w:rPr/>
            </w:rPrChange>
          </w:rPr>
          <w:delText>.</w:delText>
        </w:r>
        <w:r w:rsidR="00A96468" w:rsidRPr="00B97F7B" w:rsidDel="00D20EFF">
          <w:rPr>
            <w:sz w:val="22"/>
            <w:szCs w:val="22"/>
            <w:rPrChange w:id="227" w:author="Stefanie Lane" w:date="2023-01-04T10:04:00Z">
              <w:rPr/>
            </w:rPrChange>
          </w:rPr>
          <w:delText xml:space="preserve"> </w:delText>
        </w:r>
      </w:del>
    </w:p>
    <w:p w14:paraId="277A3902" w14:textId="06269FFA" w:rsidR="00AE70C1" w:rsidRPr="00B97F7B" w:rsidDel="00D20EFF" w:rsidRDefault="009B3EFB">
      <w:pPr>
        <w:pStyle w:val="CommentText"/>
        <w:ind w:firstLine="720"/>
        <w:rPr>
          <w:del w:id="228" w:author="Stefanie Lane" w:date="2023-01-03T12:50:00Z"/>
          <w:sz w:val="22"/>
          <w:szCs w:val="22"/>
          <w:rPrChange w:id="229" w:author="Stefanie Lane" w:date="2023-01-04T10:04:00Z">
            <w:rPr>
              <w:del w:id="230" w:author="Stefanie Lane" w:date="2023-01-03T12:50:00Z"/>
            </w:rPr>
          </w:rPrChange>
        </w:rPr>
        <w:pPrChange w:id="231" w:author="Stefanie Lane" w:date="2023-01-03T13:08:00Z">
          <w:pPr>
            <w:pStyle w:val="CommentText"/>
            <w:numPr>
              <w:ilvl w:val="2"/>
              <w:numId w:val="4"/>
            </w:numPr>
            <w:ind w:left="2160" w:hanging="180"/>
          </w:pPr>
        </w:pPrChange>
      </w:pPr>
      <w:del w:id="232" w:author="Stefanie Lane" w:date="2023-01-03T12:50:00Z">
        <w:r w:rsidRPr="00B97F7B" w:rsidDel="00D20EFF">
          <w:rPr>
            <w:sz w:val="22"/>
            <w:szCs w:val="22"/>
            <w:rPrChange w:id="233" w:author="Stefanie Lane" w:date="2023-01-04T10:04:00Z">
              <w:rPr/>
            </w:rPrChange>
          </w:rPr>
          <w:delText>Recovery from seed</w:delText>
        </w:r>
        <w:r w:rsidR="004A191E" w:rsidRPr="00B97F7B" w:rsidDel="00D20EFF">
          <w:rPr>
            <w:sz w:val="22"/>
            <w:szCs w:val="22"/>
            <w:rPrChange w:id="234" w:author="Stefanie Lane" w:date="2023-01-04T10:04:00Z">
              <w:rPr/>
            </w:rPrChange>
          </w:rPr>
          <w:delText xml:space="preserve"> r</w:delText>
        </w:r>
        <w:r w:rsidR="00AE70C1" w:rsidRPr="00B97F7B" w:rsidDel="00D20EFF">
          <w:rPr>
            <w:sz w:val="22"/>
            <w:szCs w:val="22"/>
            <w:rPrChange w:id="235" w:author="Stefanie Lane" w:date="2023-01-04T10:04:00Z">
              <w:rPr/>
            </w:rPrChange>
          </w:rPr>
          <w:delText xml:space="preserve">equires </w:delText>
        </w:r>
        <w:r w:rsidR="004D6D05" w:rsidRPr="00B97F7B" w:rsidDel="00D20EFF">
          <w:rPr>
            <w:sz w:val="22"/>
            <w:szCs w:val="22"/>
            <w:rPrChange w:id="236" w:author="Stefanie Lane" w:date="2023-01-04T10:04:00Z">
              <w:rPr/>
            </w:rPrChange>
          </w:rPr>
          <w:delText xml:space="preserve">that seed is dispersed and </w:delText>
        </w:r>
        <w:r w:rsidR="00167A5E" w:rsidRPr="00B97F7B" w:rsidDel="00D20EFF">
          <w:rPr>
            <w:sz w:val="22"/>
            <w:szCs w:val="22"/>
            <w:rPrChange w:id="237" w:author="Stefanie Lane" w:date="2023-01-04T10:04:00Z">
              <w:rPr/>
            </w:rPrChange>
          </w:rPr>
          <w:delText xml:space="preserve">retained </w:delText>
        </w:r>
        <w:r w:rsidR="00AE70C1" w:rsidRPr="00B97F7B" w:rsidDel="00D20EFF">
          <w:rPr>
            <w:sz w:val="22"/>
            <w:szCs w:val="22"/>
            <w:rPrChange w:id="238" w:author="Stefanie Lane" w:date="2023-01-04T10:04:00Z">
              <w:rPr/>
            </w:rPrChange>
          </w:rPr>
          <w:delText>in</w:delText>
        </w:r>
        <w:r w:rsidR="006D09AE" w:rsidRPr="00B97F7B" w:rsidDel="00D20EFF">
          <w:rPr>
            <w:sz w:val="22"/>
            <w:szCs w:val="22"/>
            <w:rPrChange w:id="239" w:author="Stefanie Lane" w:date="2023-01-04T10:04:00Z">
              <w:rPr/>
            </w:rPrChange>
          </w:rPr>
          <w:delText xml:space="preserve"> the</w:delText>
        </w:r>
        <w:r w:rsidR="00AE70C1" w:rsidRPr="00B97F7B" w:rsidDel="00D20EFF">
          <w:rPr>
            <w:sz w:val="22"/>
            <w:szCs w:val="22"/>
            <w:rPrChange w:id="240" w:author="Stefanie Lane" w:date="2023-01-04T10:04:00Z">
              <w:rPr/>
            </w:rPrChange>
          </w:rPr>
          <w:delText xml:space="preserve"> site to be available during succession. </w:delText>
        </w:r>
      </w:del>
    </w:p>
    <w:p w14:paraId="2607C932" w14:textId="73E06A7C" w:rsidR="006A76EE" w:rsidRPr="00B97F7B" w:rsidDel="00D20EFF" w:rsidRDefault="006A76EE">
      <w:pPr>
        <w:pStyle w:val="CommentText"/>
        <w:ind w:firstLine="720"/>
        <w:rPr>
          <w:del w:id="241" w:author="Stefanie Lane" w:date="2023-01-03T12:50:00Z"/>
          <w:sz w:val="22"/>
          <w:szCs w:val="22"/>
          <w:rPrChange w:id="242" w:author="Stefanie Lane" w:date="2023-01-04T10:04:00Z">
            <w:rPr>
              <w:del w:id="243" w:author="Stefanie Lane" w:date="2023-01-03T12:50:00Z"/>
            </w:rPr>
          </w:rPrChange>
        </w:rPr>
        <w:pPrChange w:id="244" w:author="Stefanie Lane" w:date="2023-01-03T13:08:00Z">
          <w:pPr>
            <w:pStyle w:val="CommentText"/>
            <w:numPr>
              <w:ilvl w:val="3"/>
              <w:numId w:val="4"/>
            </w:numPr>
            <w:ind w:left="2880" w:hanging="360"/>
          </w:pPr>
        </w:pPrChange>
      </w:pPr>
      <w:commentRangeStart w:id="245"/>
      <w:del w:id="246" w:author="Stefanie Lane" w:date="2023-01-03T12:50:00Z">
        <w:r w:rsidRPr="00B97F7B" w:rsidDel="00D20EFF">
          <w:rPr>
            <w:sz w:val="22"/>
            <w:szCs w:val="22"/>
            <w:rPrChange w:id="247" w:author="Stefanie Lane" w:date="2023-01-04T10:04:00Z">
              <w:rPr/>
            </w:rPrChange>
          </w:rPr>
          <w:delText xml:space="preserve">Dissimilarity </w:delText>
        </w:r>
        <w:commentRangeEnd w:id="245"/>
        <w:r w:rsidRPr="00B97F7B" w:rsidDel="00D20EFF">
          <w:rPr>
            <w:sz w:val="22"/>
            <w:szCs w:val="22"/>
            <w:rPrChange w:id="248" w:author="Stefanie Lane" w:date="2023-01-04T10:04:00Z">
              <w:rPr>
                <w:rStyle w:val="CommentReference"/>
              </w:rPr>
            </w:rPrChange>
          </w:rPr>
          <w:commentReference w:id="245"/>
        </w:r>
        <w:r w:rsidRPr="00B97F7B" w:rsidDel="00D20EFF">
          <w:rPr>
            <w:sz w:val="22"/>
            <w:szCs w:val="22"/>
            <w:rPrChange w:id="249" w:author="Stefanie Lane" w:date="2023-01-04T10:04:00Z">
              <w:rPr/>
            </w:rPrChange>
          </w:rPr>
          <w:delText xml:space="preserve">of seed banks and parent vegetation increases with greater time since disturbance in wetlands </w:delText>
        </w:r>
        <w:r w:rsidRPr="00B97F7B" w:rsidDel="00D20EFF">
          <w:rPr>
            <w:sz w:val="22"/>
            <w:szCs w:val="22"/>
            <w:rPrChange w:id="250" w:author="Stefanie Lane" w:date="2023-01-04T10:04:00Z">
              <w:rPr/>
            </w:rPrChange>
          </w:rPr>
          <w:fldChar w:fldCharType="begin"/>
        </w:r>
        <w:r w:rsidRPr="00B97F7B" w:rsidDel="00D20EFF">
          <w:rPr>
            <w:sz w:val="22"/>
            <w:szCs w:val="22"/>
            <w:rPrChange w:id="251" w:author="Stefanie Lane" w:date="2023-01-04T10:04:00Z">
              <w:rPr/>
            </w:rPrChange>
          </w:rPr>
          <w:del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delInstrText>
        </w:r>
        <w:r w:rsidRPr="00B97F7B" w:rsidDel="00D20EFF">
          <w:rPr>
            <w:sz w:val="22"/>
            <w:szCs w:val="22"/>
            <w:rPrChange w:id="252" w:author="Stefanie Lane" w:date="2023-01-04T10:04:00Z">
              <w:rPr/>
            </w:rPrChange>
          </w:rPr>
          <w:fldChar w:fldCharType="separate"/>
        </w:r>
        <w:r w:rsidRPr="00B97F7B" w:rsidDel="00D20EFF">
          <w:rPr>
            <w:sz w:val="22"/>
            <w:szCs w:val="22"/>
            <w:rPrChange w:id="253" w:author="Stefanie Lane" w:date="2023-01-04T10:04:00Z">
              <w:rPr>
                <w:rFonts w:ascii="Calibri" w:hAnsi="Calibri" w:cs="Calibri"/>
              </w:rPr>
            </w:rPrChange>
          </w:rPr>
          <w:delText>(Hopfensperger, 2007)</w:delText>
        </w:r>
        <w:r w:rsidRPr="00B97F7B" w:rsidDel="00D20EFF">
          <w:rPr>
            <w:sz w:val="22"/>
            <w:szCs w:val="22"/>
            <w:rPrChange w:id="254" w:author="Stefanie Lane" w:date="2023-01-04T10:04:00Z">
              <w:rPr/>
            </w:rPrChange>
          </w:rPr>
          <w:fldChar w:fldCharType="end"/>
        </w:r>
      </w:del>
    </w:p>
    <w:p w14:paraId="36E5C62D" w14:textId="6B5BB1B6" w:rsidR="00071711" w:rsidRPr="00B97F7B" w:rsidDel="00B04AAC" w:rsidRDefault="008E134F">
      <w:pPr>
        <w:pStyle w:val="CommentText"/>
        <w:ind w:firstLine="720"/>
        <w:rPr>
          <w:del w:id="255" w:author="Stefanie Lane" w:date="2023-01-03T12:56:00Z"/>
          <w:sz w:val="22"/>
          <w:szCs w:val="22"/>
          <w:rPrChange w:id="256" w:author="Stefanie Lane" w:date="2023-01-04T10:04:00Z">
            <w:rPr>
              <w:del w:id="257" w:author="Stefanie Lane" w:date="2023-01-03T12:56:00Z"/>
            </w:rPr>
          </w:rPrChange>
        </w:rPr>
        <w:pPrChange w:id="258" w:author="Stefanie Lane" w:date="2023-01-03T13:08:00Z">
          <w:pPr>
            <w:pStyle w:val="CommentText"/>
            <w:numPr>
              <w:numId w:val="4"/>
            </w:numPr>
            <w:ind w:left="720" w:hanging="360"/>
          </w:pPr>
        </w:pPrChange>
      </w:pPr>
      <w:del w:id="259" w:author="Stefanie Lane" w:date="2023-01-03T12:56:00Z">
        <w:r w:rsidRPr="00B97F7B" w:rsidDel="00B04AAC">
          <w:rPr>
            <w:sz w:val="22"/>
            <w:szCs w:val="22"/>
            <w:rPrChange w:id="260" w:author="Stefanie Lane" w:date="2023-01-04T10:04:00Z">
              <w:rPr/>
            </w:rPrChange>
          </w:rPr>
          <w:delText>Presence of reproductive strategies as e</w:delText>
        </w:r>
        <w:r w:rsidR="001F54B5" w:rsidRPr="00B97F7B" w:rsidDel="00B04AAC">
          <w:rPr>
            <w:sz w:val="22"/>
            <w:szCs w:val="22"/>
            <w:rPrChange w:id="261" w:author="Stefanie Lane" w:date="2023-01-04T10:04:00Z">
              <w:rPr/>
            </w:rPrChange>
          </w:rPr>
          <w:delText>cosystem capacity for recovery via succession following disturbance, and g</w:delText>
        </w:r>
        <w:r w:rsidR="00A563CE" w:rsidRPr="00B97F7B" w:rsidDel="00B04AAC">
          <w:rPr>
            <w:sz w:val="22"/>
            <w:szCs w:val="22"/>
            <w:rPrChange w:id="262" w:author="Stefanie Lane" w:date="2023-01-04T10:04:00Z">
              <w:rPr/>
            </w:rPrChange>
          </w:rPr>
          <w:delText xml:space="preserve">razing </w:delText>
        </w:r>
        <w:r w:rsidR="00071711" w:rsidRPr="00B97F7B" w:rsidDel="00B04AAC">
          <w:rPr>
            <w:sz w:val="22"/>
            <w:szCs w:val="22"/>
            <w:rPrChange w:id="263" w:author="Stefanie Lane" w:date="2023-01-04T10:04:00Z">
              <w:rPr/>
            </w:rPrChange>
          </w:rPr>
          <w:delText xml:space="preserve">as a form of natural </w:delText>
        </w:r>
        <w:r w:rsidR="00A563CE" w:rsidRPr="00B97F7B" w:rsidDel="00B04AAC">
          <w:rPr>
            <w:sz w:val="22"/>
            <w:szCs w:val="22"/>
            <w:rPrChange w:id="264" w:author="Stefanie Lane" w:date="2023-01-04T10:04:00Z">
              <w:rPr/>
            </w:rPrChange>
          </w:rPr>
          <w:delText>disturbanc</w:delText>
        </w:r>
        <w:r w:rsidR="001F54B5" w:rsidRPr="00B97F7B" w:rsidDel="00B04AAC">
          <w:rPr>
            <w:sz w:val="22"/>
            <w:szCs w:val="22"/>
            <w:rPrChange w:id="265" w:author="Stefanie Lane" w:date="2023-01-04T10:04:00Z">
              <w:rPr/>
            </w:rPrChange>
          </w:rPr>
          <w:delText>e</w:delText>
        </w:r>
      </w:del>
    </w:p>
    <w:p w14:paraId="3697E724" w14:textId="7BA79CDA" w:rsidR="008465BB" w:rsidRPr="00B97F7B" w:rsidDel="00B04AAC" w:rsidRDefault="00BC52D5">
      <w:pPr>
        <w:pStyle w:val="CommentText"/>
        <w:ind w:firstLine="720"/>
        <w:rPr>
          <w:del w:id="266" w:author="Stefanie Lane" w:date="2023-01-03T12:56:00Z"/>
          <w:sz w:val="22"/>
          <w:szCs w:val="22"/>
          <w:rPrChange w:id="267" w:author="Stefanie Lane" w:date="2023-01-04T10:04:00Z">
            <w:rPr>
              <w:del w:id="268" w:author="Stefanie Lane" w:date="2023-01-03T12:56:00Z"/>
            </w:rPr>
          </w:rPrChange>
        </w:rPr>
        <w:pPrChange w:id="269" w:author="Stefanie Lane" w:date="2023-01-03T13:08:00Z">
          <w:pPr>
            <w:pStyle w:val="CommentText"/>
            <w:numPr>
              <w:ilvl w:val="1"/>
              <w:numId w:val="4"/>
            </w:numPr>
            <w:ind w:left="1440" w:hanging="360"/>
          </w:pPr>
        </w:pPrChange>
      </w:pPr>
      <w:del w:id="270" w:author="Stefanie Lane" w:date="2023-01-03T12:56:00Z">
        <w:r w:rsidRPr="00B97F7B" w:rsidDel="00B04AAC">
          <w:rPr>
            <w:sz w:val="22"/>
            <w:szCs w:val="22"/>
            <w:rPrChange w:id="271" w:author="Stefanie Lane" w:date="2023-01-04T10:04:00Z">
              <w:rPr/>
            </w:rPrChange>
          </w:rPr>
          <w:delText xml:space="preserve">Define </w:delText>
        </w:r>
        <w:r w:rsidR="005A23C1" w:rsidRPr="00B97F7B" w:rsidDel="00B04AAC">
          <w:rPr>
            <w:sz w:val="22"/>
            <w:szCs w:val="22"/>
            <w:rPrChange w:id="272" w:author="Stefanie Lane" w:date="2023-01-04T10:04:00Z">
              <w:rPr/>
            </w:rPrChange>
          </w:rPr>
          <w:delText xml:space="preserve">resilience </w:delText>
        </w:r>
        <w:r w:rsidRPr="00B97F7B" w:rsidDel="00B04AAC">
          <w:rPr>
            <w:sz w:val="22"/>
            <w:szCs w:val="22"/>
            <w:rPrChange w:id="273" w:author="Stefanie Lane" w:date="2023-01-04T10:04:00Z">
              <w:rPr/>
            </w:rPrChange>
          </w:rPr>
          <w:delText>broadly as</w:delText>
        </w:r>
        <w:r w:rsidR="005A23C1" w:rsidRPr="00B97F7B" w:rsidDel="00B04AAC">
          <w:rPr>
            <w:sz w:val="22"/>
            <w:szCs w:val="22"/>
            <w:rPrChange w:id="274" w:author="Stefanie Lane" w:date="2023-01-04T10:04:00Z">
              <w:rPr/>
            </w:rPrChange>
          </w:rPr>
          <w:delText xml:space="preserve"> communities</w:delText>
        </w:r>
        <w:r w:rsidRPr="00B97F7B" w:rsidDel="00B04AAC">
          <w:rPr>
            <w:sz w:val="22"/>
            <w:szCs w:val="22"/>
            <w:rPrChange w:id="275" w:author="Stefanie Lane" w:date="2023-01-04T10:04:00Z">
              <w:rPr/>
            </w:rPrChange>
          </w:rPr>
          <w:delText xml:space="preserve">’ </w:delText>
        </w:r>
        <w:r w:rsidR="005A23C1" w:rsidRPr="00B97F7B" w:rsidDel="00B04AAC">
          <w:rPr>
            <w:sz w:val="22"/>
            <w:szCs w:val="22"/>
            <w:rPrChange w:id="276" w:author="Stefanie Lane" w:date="2023-01-04T10:04:00Z">
              <w:rPr/>
            </w:rPrChange>
          </w:rPr>
          <w:delText xml:space="preserve">ability to recover following disturbance. In </w:delText>
        </w:r>
        <w:r w:rsidR="001547DD" w:rsidRPr="00B97F7B" w:rsidDel="00B04AAC">
          <w:rPr>
            <w:sz w:val="22"/>
            <w:szCs w:val="22"/>
            <w:rPrChange w:id="277" w:author="Stefanie Lane" w:date="2023-01-04T10:04:00Z">
              <w:rPr/>
            </w:rPrChange>
          </w:rPr>
          <w:delText>estuarine plant</w:delText>
        </w:r>
        <w:r w:rsidR="005A23C1" w:rsidRPr="00B97F7B" w:rsidDel="00B04AAC">
          <w:rPr>
            <w:sz w:val="22"/>
            <w:szCs w:val="22"/>
            <w:rPrChange w:id="278" w:author="Stefanie Lane" w:date="2023-01-04T10:04:00Z">
              <w:rPr/>
            </w:rPrChange>
          </w:rPr>
          <w:delText xml:space="preserve"> communities, seed/clonal strategies help post-disturbance recovery</w:delText>
        </w:r>
        <w:r w:rsidR="004166A3" w:rsidRPr="00B97F7B" w:rsidDel="00B04AAC">
          <w:rPr>
            <w:sz w:val="22"/>
            <w:szCs w:val="22"/>
            <w:rPrChange w:id="279" w:author="Stefanie Lane" w:date="2023-01-04T10:04:00Z">
              <w:rPr/>
            </w:rPrChange>
          </w:rPr>
          <w:delText>.</w:delText>
        </w:r>
      </w:del>
    </w:p>
    <w:p w14:paraId="68A6D6BB" w14:textId="03E91778" w:rsidR="00852E1A" w:rsidRPr="00B97F7B" w:rsidDel="00B04AAC" w:rsidRDefault="000026FC">
      <w:pPr>
        <w:pStyle w:val="CommentText"/>
        <w:ind w:firstLine="720"/>
        <w:rPr>
          <w:del w:id="280" w:author="Stefanie Lane" w:date="2023-01-03T12:56:00Z"/>
          <w:sz w:val="22"/>
          <w:szCs w:val="22"/>
          <w:rPrChange w:id="281" w:author="Stefanie Lane" w:date="2023-01-04T10:04:00Z">
            <w:rPr>
              <w:del w:id="282" w:author="Stefanie Lane" w:date="2023-01-03T12:56:00Z"/>
            </w:rPr>
          </w:rPrChange>
        </w:rPr>
        <w:pPrChange w:id="283" w:author="Stefanie Lane" w:date="2023-01-03T13:08:00Z">
          <w:pPr>
            <w:ind w:left="1440"/>
          </w:pPr>
        </w:pPrChange>
      </w:pPr>
      <w:del w:id="284" w:author="Stefanie Lane" w:date="2023-01-03T12:56:00Z">
        <w:r w:rsidRPr="00B97F7B" w:rsidDel="00B04AAC">
          <w:rPr>
            <w:sz w:val="22"/>
            <w:szCs w:val="22"/>
            <w:rPrChange w:id="285" w:author="Stefanie Lane" w:date="2023-01-04T10:04:00Z">
              <w:rPr/>
            </w:rPrChange>
          </w:rPr>
          <w:delText>D</w:delText>
        </w:r>
      </w:del>
      <w:del w:id="286" w:author="Stefanie Lane" w:date="2023-01-03T12:55:00Z">
        <w:r w:rsidRPr="00B97F7B" w:rsidDel="00FC76DF">
          <w:rPr>
            <w:sz w:val="22"/>
            <w:szCs w:val="22"/>
            <w:rPrChange w:id="287" w:author="Stefanie Lane" w:date="2023-01-04T10:04:00Z">
              <w:rPr/>
            </w:rPrChange>
          </w:rPr>
          <w:delText xml:space="preserve">isturbance intensity and duration can push a habitat beyond its capacity for recovery. </w:delText>
        </w:r>
      </w:del>
      <w:del w:id="288" w:author="Stefanie Lane" w:date="2023-01-03T12:56:00Z">
        <w:r w:rsidRPr="00B97F7B" w:rsidDel="00B04AAC">
          <w:rPr>
            <w:sz w:val="22"/>
            <w:szCs w:val="22"/>
            <w:rPrChange w:id="289" w:author="Stefanie Lane" w:date="2023-01-04T10:04:00Z">
              <w:rPr/>
            </w:rPrChange>
          </w:rPr>
          <w:delText xml:space="preserve">One measure of resilience may be to assess whether the habitat returns to a pre-disturbance state following the removal of the disturbance agent. </w:delText>
        </w:r>
      </w:del>
      <w:del w:id="290" w:author="Stefanie Lane" w:date="2023-01-03T12:55:00Z">
        <w:r w:rsidRPr="00B97F7B" w:rsidDel="00FC76DF">
          <w:rPr>
            <w:sz w:val="22"/>
            <w:szCs w:val="22"/>
            <w:rPrChange w:id="291" w:author="Stefanie Lane" w:date="2023-01-04T10:04:00Z">
              <w:rPr/>
            </w:rPrChange>
          </w:rPr>
          <w:fldChar w:fldCharType="begin"/>
        </w:r>
        <w:r w:rsidRPr="00B97F7B" w:rsidDel="00FC76DF">
          <w:rPr>
            <w:sz w:val="22"/>
            <w:szCs w:val="22"/>
            <w:rPrChange w:id="292" w:author="Stefanie Lane" w:date="2023-01-04T10:04:00Z">
              <w:rPr/>
            </w:rPrChange>
          </w:rPr>
          <w:del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delInstrText>
        </w:r>
        <w:r w:rsidRPr="00B97F7B" w:rsidDel="00FC76DF">
          <w:rPr>
            <w:sz w:val="22"/>
            <w:szCs w:val="22"/>
            <w:rPrChange w:id="293" w:author="Stefanie Lane" w:date="2023-01-04T10:04:00Z">
              <w:rPr/>
            </w:rPrChange>
          </w:rPr>
          <w:fldChar w:fldCharType="separate"/>
        </w:r>
        <w:r w:rsidRPr="00B97F7B" w:rsidDel="00FC76DF">
          <w:rPr>
            <w:sz w:val="22"/>
            <w:szCs w:val="22"/>
            <w:rPrChange w:id="294" w:author="Stefanie Lane" w:date="2023-01-04T10:04:00Z">
              <w:rPr>
                <w:rFonts w:ascii="Calibri" w:hAnsi="Calibri" w:cs="Calibri"/>
              </w:rPr>
            </w:rPrChange>
          </w:rPr>
          <w:delText>(Standish et al., 2014)</w:delText>
        </w:r>
        <w:r w:rsidRPr="00B97F7B" w:rsidDel="00FC76DF">
          <w:rPr>
            <w:sz w:val="22"/>
            <w:szCs w:val="22"/>
            <w:rPrChange w:id="295" w:author="Stefanie Lane" w:date="2023-01-04T10:04:00Z">
              <w:rPr/>
            </w:rPrChange>
          </w:rPr>
          <w:fldChar w:fldCharType="end"/>
        </w:r>
        <w:r w:rsidR="004C6B4E" w:rsidRPr="00B97F7B" w:rsidDel="00FC76DF">
          <w:rPr>
            <w:sz w:val="22"/>
            <w:szCs w:val="22"/>
            <w:rPrChange w:id="296" w:author="Stefanie Lane" w:date="2023-01-04T10:04:00Z">
              <w:rPr/>
            </w:rPrChange>
          </w:rPr>
          <w:delText xml:space="preserve"> </w:delText>
        </w:r>
      </w:del>
    </w:p>
    <w:p w14:paraId="376E6589" w14:textId="0B5E45F5" w:rsidR="000026FC" w:rsidRPr="00B97F7B" w:rsidDel="00AB60EA" w:rsidRDefault="006D3418">
      <w:pPr>
        <w:pStyle w:val="CommentText"/>
        <w:ind w:firstLine="720"/>
        <w:rPr>
          <w:del w:id="297" w:author="Stefanie Lane" w:date="2023-01-03T12:57:00Z"/>
          <w:sz w:val="22"/>
          <w:szCs w:val="22"/>
          <w:rPrChange w:id="298" w:author="Stefanie Lane" w:date="2023-01-04T10:04:00Z">
            <w:rPr>
              <w:del w:id="299" w:author="Stefanie Lane" w:date="2023-01-03T12:57:00Z"/>
            </w:rPr>
          </w:rPrChange>
        </w:rPr>
        <w:pPrChange w:id="300" w:author="Stefanie Lane" w:date="2023-01-03T13:08:00Z">
          <w:pPr>
            <w:pStyle w:val="ListParagraph"/>
            <w:numPr>
              <w:ilvl w:val="1"/>
              <w:numId w:val="4"/>
            </w:numPr>
            <w:ind w:left="1440" w:hanging="360"/>
          </w:pPr>
        </w:pPrChange>
      </w:pPr>
      <w:r w:rsidRPr="00B97F7B">
        <w:rPr>
          <w:sz w:val="22"/>
          <w:szCs w:val="22"/>
          <w:rPrChange w:id="301" w:author="Stefanie Lane" w:date="2023-01-04T10:04:00Z">
            <w:rPr/>
          </w:rPrChange>
        </w:rPr>
        <w:t>Some ecosystems experience regular</w:t>
      </w:r>
      <w:ins w:id="302" w:author="Stefanie Lane" w:date="2023-01-04T10:10:00Z">
        <w:r w:rsidR="00AA6ECD">
          <w:rPr>
            <w:sz w:val="22"/>
            <w:szCs w:val="22"/>
          </w:rPr>
          <w:t xml:space="preserve"> natural</w:t>
        </w:r>
      </w:ins>
      <w:r w:rsidRPr="00B97F7B">
        <w:rPr>
          <w:sz w:val="22"/>
          <w:szCs w:val="22"/>
          <w:rPrChange w:id="303" w:author="Stefanie Lane" w:date="2023-01-04T10:04:00Z">
            <w:rPr/>
          </w:rPrChange>
        </w:rPr>
        <w:t xml:space="preserve"> disturbance, which may be environmental</w:t>
      </w:r>
      <w:ins w:id="304" w:author="Stefanie Lane" w:date="2023-01-04T10:10:00Z">
        <w:r w:rsidR="00AA6ECD">
          <w:rPr>
            <w:sz w:val="22"/>
            <w:szCs w:val="22"/>
          </w:rPr>
          <w:t>,</w:t>
        </w:r>
      </w:ins>
      <w:del w:id="305" w:author="Stefanie Lane" w:date="2023-01-04T10:10:00Z">
        <w:r w:rsidRPr="00B97F7B" w:rsidDel="00AA6ECD">
          <w:rPr>
            <w:sz w:val="22"/>
            <w:szCs w:val="22"/>
            <w:rPrChange w:id="306" w:author="Stefanie Lane" w:date="2023-01-04T10:04:00Z">
              <w:rPr/>
            </w:rPrChange>
          </w:rPr>
          <w:delText xml:space="preserve"> (</w:delText>
        </w:r>
        <w:r w:rsidR="006F424F" w:rsidRPr="00B97F7B" w:rsidDel="00AA6ECD">
          <w:rPr>
            <w:sz w:val="22"/>
            <w:szCs w:val="22"/>
            <w:rPrChange w:id="307" w:author="Stefanie Lane" w:date="2023-01-04T10:04:00Z">
              <w:rPr/>
            </w:rPrChange>
          </w:rPr>
          <w:delText>estuaries),</w:delText>
        </w:r>
      </w:del>
      <w:r w:rsidR="006F424F" w:rsidRPr="00B97F7B">
        <w:rPr>
          <w:sz w:val="22"/>
          <w:szCs w:val="22"/>
          <w:rPrChange w:id="308" w:author="Stefanie Lane" w:date="2023-01-04T10:04:00Z">
            <w:rPr/>
          </w:rPrChange>
        </w:rPr>
        <w:t xml:space="preserve"> or from biotic interactions</w:t>
      </w:r>
      <w:del w:id="309" w:author="Stefanie Lane" w:date="2023-01-04T10:10:00Z">
        <w:r w:rsidR="006F424F" w:rsidRPr="00B97F7B" w:rsidDel="00AA6ECD">
          <w:rPr>
            <w:sz w:val="22"/>
            <w:szCs w:val="22"/>
            <w:rPrChange w:id="310" w:author="Stefanie Lane" w:date="2023-01-04T10:04:00Z">
              <w:rPr/>
            </w:rPrChange>
          </w:rPr>
          <w:delText xml:space="preserve"> (grazing)</w:delText>
        </w:r>
      </w:del>
      <w:r w:rsidR="006F424F" w:rsidRPr="00B97F7B">
        <w:rPr>
          <w:sz w:val="22"/>
          <w:szCs w:val="22"/>
          <w:rPrChange w:id="311" w:author="Stefanie Lane" w:date="2023-01-04T10:04:00Z">
            <w:rPr/>
          </w:rPrChange>
        </w:rPr>
        <w:t xml:space="preserve">. </w:t>
      </w:r>
      <w:ins w:id="312" w:author="Stefanie Lane" w:date="2023-01-04T10:10:00Z">
        <w:r w:rsidR="00AA6ECD">
          <w:rPr>
            <w:sz w:val="22"/>
            <w:szCs w:val="22"/>
          </w:rPr>
          <w:t>Natural disturbance may promote ecosystem resilience</w:t>
        </w:r>
      </w:ins>
      <w:del w:id="313" w:author="Stefanie Lane" w:date="2023-01-04T10:10:00Z">
        <w:r w:rsidR="006F424F" w:rsidRPr="00B97F7B" w:rsidDel="00AA6ECD">
          <w:rPr>
            <w:sz w:val="22"/>
            <w:szCs w:val="22"/>
            <w:rPrChange w:id="314" w:author="Stefanie Lane" w:date="2023-01-04T10:04:00Z">
              <w:rPr/>
            </w:rPrChange>
          </w:rPr>
          <w:delText xml:space="preserve">Either of these can </w:delText>
        </w:r>
        <w:r w:rsidR="00617608" w:rsidRPr="00B97F7B" w:rsidDel="00AA6ECD">
          <w:rPr>
            <w:sz w:val="22"/>
            <w:szCs w:val="22"/>
            <w:rPrChange w:id="315" w:author="Stefanie Lane" w:date="2023-01-04T10:04:00Z">
              <w:rPr/>
            </w:rPrChange>
          </w:rPr>
          <w:delText>under some conditions promotes diversity/resilience/productivity</w:delText>
        </w:r>
      </w:del>
      <w:r w:rsidR="00617608" w:rsidRPr="00B97F7B">
        <w:rPr>
          <w:sz w:val="22"/>
          <w:szCs w:val="22"/>
          <w:rPrChange w:id="316" w:author="Stefanie Lane" w:date="2023-01-04T10:04:00Z">
            <w:rPr/>
          </w:rPrChange>
        </w:rPr>
        <w:t xml:space="preserve"> (</w:t>
      </w:r>
      <w:r w:rsidR="00617608" w:rsidRPr="00B97F7B">
        <w:rPr>
          <w:sz w:val="22"/>
          <w:szCs w:val="22"/>
          <w:highlight w:val="lightGray"/>
          <w:rPrChange w:id="317" w:author="Stefanie Lane" w:date="2023-01-04T10:04:00Z">
            <w:rPr>
              <w:highlight w:val="lightGray"/>
            </w:rPr>
          </w:rPrChange>
        </w:rPr>
        <w:t>CITE</w:t>
      </w:r>
      <w:r w:rsidR="00617608" w:rsidRPr="00B97F7B">
        <w:rPr>
          <w:sz w:val="22"/>
          <w:szCs w:val="22"/>
          <w:rPrChange w:id="318" w:author="Stefanie Lane" w:date="2023-01-04T10:04:00Z">
            <w:rPr/>
          </w:rPrChange>
        </w:rPr>
        <w:t>)</w:t>
      </w:r>
      <w:ins w:id="319" w:author="Stefanie Lane" w:date="2023-01-04T10:10:00Z">
        <w:r w:rsidR="00AA6ECD">
          <w:rPr>
            <w:sz w:val="22"/>
            <w:szCs w:val="22"/>
          </w:rPr>
          <w:t>, h</w:t>
        </w:r>
      </w:ins>
      <w:del w:id="320" w:author="Stefanie Lane" w:date="2023-01-04T10:10:00Z">
        <w:r w:rsidR="00617608" w:rsidRPr="00B97F7B" w:rsidDel="00AA6ECD">
          <w:rPr>
            <w:sz w:val="22"/>
            <w:szCs w:val="22"/>
            <w:rPrChange w:id="321" w:author="Stefanie Lane" w:date="2023-01-04T10:04:00Z">
              <w:rPr/>
            </w:rPrChange>
          </w:rPr>
          <w:delText xml:space="preserve">.  </w:delText>
        </w:r>
        <w:r w:rsidRPr="00B97F7B" w:rsidDel="00AA6ECD">
          <w:rPr>
            <w:sz w:val="22"/>
            <w:szCs w:val="22"/>
            <w:rPrChange w:id="322" w:author="Stefanie Lane" w:date="2023-01-04T10:04:00Z">
              <w:rPr/>
            </w:rPrChange>
          </w:rPr>
          <w:delText>H</w:delText>
        </w:r>
      </w:del>
      <w:r w:rsidR="00E80B73" w:rsidRPr="00B97F7B">
        <w:rPr>
          <w:sz w:val="22"/>
          <w:szCs w:val="22"/>
          <w:rPrChange w:id="323" w:author="Stefanie Lane" w:date="2023-01-04T10:04:00Z">
            <w:rPr/>
          </w:rPrChange>
        </w:rPr>
        <w:t>owever</w:t>
      </w:r>
      <w:r w:rsidRPr="00B97F7B">
        <w:rPr>
          <w:sz w:val="22"/>
          <w:szCs w:val="22"/>
          <w:rPrChange w:id="324" w:author="Stefanie Lane" w:date="2023-01-04T10:04:00Z">
            <w:rPr/>
          </w:rPrChange>
        </w:rPr>
        <w:t>,</w:t>
      </w:r>
      <w:r w:rsidR="00E80B73" w:rsidRPr="00B97F7B">
        <w:rPr>
          <w:sz w:val="22"/>
          <w:szCs w:val="22"/>
          <w:rPrChange w:id="325" w:author="Stefanie Lane" w:date="2023-01-04T10:04:00Z">
            <w:rPr/>
          </w:rPrChange>
        </w:rPr>
        <w:t xml:space="preserve"> if disturbance is persistent or return intervals exceed </w:t>
      </w:r>
      <w:r w:rsidR="00E87F5C" w:rsidRPr="00B97F7B">
        <w:rPr>
          <w:sz w:val="22"/>
          <w:szCs w:val="22"/>
          <w:rPrChange w:id="326" w:author="Stefanie Lane" w:date="2023-01-04T10:04:00Z">
            <w:rPr/>
          </w:rPrChange>
        </w:rPr>
        <w:t>recovery time</w:t>
      </w:r>
      <w:r w:rsidR="00967EC8" w:rsidRPr="00B97F7B">
        <w:rPr>
          <w:sz w:val="22"/>
          <w:szCs w:val="22"/>
          <w:rPrChange w:id="327" w:author="Stefanie Lane" w:date="2023-01-04T10:04:00Z">
            <w:rPr/>
          </w:rPrChange>
        </w:rPr>
        <w:t>, ecosystem</w:t>
      </w:r>
      <w:ins w:id="328" w:author="Stefanie Lane" w:date="2023-01-04T10:11:00Z">
        <w:r w:rsidR="00F20505">
          <w:rPr>
            <w:sz w:val="22"/>
            <w:szCs w:val="22"/>
          </w:rPr>
          <w:t>s</w:t>
        </w:r>
      </w:ins>
      <w:r w:rsidR="00967EC8" w:rsidRPr="00B97F7B">
        <w:rPr>
          <w:sz w:val="22"/>
          <w:szCs w:val="22"/>
          <w:rPrChange w:id="329" w:author="Stefanie Lane" w:date="2023-01-04T10:04:00Z">
            <w:rPr/>
          </w:rPrChange>
        </w:rPr>
        <w:t xml:space="preserve"> shift</w:t>
      </w:r>
      <w:del w:id="330" w:author="Stefanie Lane" w:date="2023-01-04T10:11:00Z">
        <w:r w:rsidR="00967EC8" w:rsidRPr="00B97F7B" w:rsidDel="00F20505">
          <w:rPr>
            <w:sz w:val="22"/>
            <w:szCs w:val="22"/>
            <w:rPrChange w:id="331" w:author="Stefanie Lane" w:date="2023-01-04T10:04:00Z">
              <w:rPr/>
            </w:rPrChange>
          </w:rPr>
          <w:delText>s</w:delText>
        </w:r>
      </w:del>
      <w:r w:rsidR="00967EC8" w:rsidRPr="00B97F7B">
        <w:rPr>
          <w:sz w:val="22"/>
          <w:szCs w:val="22"/>
          <w:rPrChange w:id="332" w:author="Stefanie Lane" w:date="2023-01-04T10:04:00Z">
            <w:rPr/>
          </w:rPrChange>
        </w:rPr>
        <w:t xml:space="preserve"> to alternate compositional or functional states</w:t>
      </w:r>
      <w:r w:rsidR="009035DA" w:rsidRPr="00B97F7B">
        <w:rPr>
          <w:sz w:val="22"/>
          <w:szCs w:val="22"/>
          <w:rPrChange w:id="333" w:author="Stefanie Lane" w:date="2023-01-04T10:04:00Z">
            <w:rPr/>
          </w:rPrChange>
        </w:rPr>
        <w:t xml:space="preserve"> (</w:t>
      </w:r>
      <w:r w:rsidR="009035DA" w:rsidRPr="00B97F7B">
        <w:rPr>
          <w:sz w:val="22"/>
          <w:szCs w:val="22"/>
          <w:highlight w:val="lightGray"/>
          <w:rPrChange w:id="334" w:author="Stefanie Lane" w:date="2023-01-04T10:04:00Z">
            <w:rPr>
              <w:highlight w:val="lightGray"/>
            </w:rPr>
          </w:rPrChange>
        </w:rPr>
        <w:t>CITE</w:t>
      </w:r>
      <w:r w:rsidR="009035DA" w:rsidRPr="00B97F7B">
        <w:rPr>
          <w:sz w:val="22"/>
          <w:szCs w:val="22"/>
          <w:rPrChange w:id="335" w:author="Stefanie Lane" w:date="2023-01-04T10:04:00Z">
            <w:rPr/>
          </w:rPrChange>
        </w:rPr>
        <w:t>)</w:t>
      </w:r>
      <w:r w:rsidR="00967EC8" w:rsidRPr="00B97F7B">
        <w:rPr>
          <w:sz w:val="22"/>
          <w:szCs w:val="22"/>
          <w:rPrChange w:id="336" w:author="Stefanie Lane" w:date="2023-01-04T10:04:00Z">
            <w:rPr/>
          </w:rPrChange>
        </w:rPr>
        <w:t xml:space="preserve">. </w:t>
      </w:r>
      <w:r w:rsidR="00E87F5C" w:rsidRPr="00B97F7B">
        <w:rPr>
          <w:sz w:val="22"/>
          <w:szCs w:val="22"/>
          <w:rPrChange w:id="337" w:author="Stefanie Lane" w:date="2023-01-04T10:04:00Z">
            <w:rPr/>
          </w:rPrChange>
        </w:rPr>
        <w:t xml:space="preserve"> </w:t>
      </w:r>
    </w:p>
    <w:p w14:paraId="78EB69B8" w14:textId="77777777" w:rsidR="00F30B36" w:rsidRPr="00B97F7B" w:rsidDel="00AB60EA" w:rsidRDefault="00F620DD">
      <w:pPr>
        <w:pStyle w:val="CommentText"/>
        <w:ind w:firstLine="720"/>
        <w:rPr>
          <w:del w:id="338" w:author="Stefanie Lane" w:date="2023-01-03T12:57:00Z"/>
          <w:sz w:val="22"/>
          <w:szCs w:val="22"/>
          <w:rPrChange w:id="339" w:author="Stefanie Lane" w:date="2023-01-04T10:04:00Z">
            <w:rPr>
              <w:del w:id="340" w:author="Stefanie Lane" w:date="2023-01-03T12:57:00Z"/>
              <w:sz w:val="22"/>
              <w:szCs w:val="22"/>
            </w:rPr>
          </w:rPrChange>
        </w:rPr>
        <w:pPrChange w:id="341" w:author="Stefanie Lane" w:date="2023-01-03T13:08:00Z">
          <w:pPr>
            <w:pStyle w:val="CommentText"/>
            <w:numPr>
              <w:ilvl w:val="1"/>
              <w:numId w:val="4"/>
            </w:numPr>
            <w:ind w:left="1440" w:hanging="360"/>
          </w:pPr>
        </w:pPrChange>
      </w:pPr>
      <w:r w:rsidRPr="00B97F7B">
        <w:rPr>
          <w:sz w:val="22"/>
          <w:szCs w:val="22"/>
          <w:rPrChange w:id="342" w:author="Stefanie Lane" w:date="2023-01-04T10:04:00Z">
            <w:rPr/>
          </w:rPrChange>
        </w:rPr>
        <w:t>Overstress, such as through overgrazing,</w:t>
      </w:r>
      <w:r w:rsidR="004F5415" w:rsidRPr="00B97F7B">
        <w:rPr>
          <w:sz w:val="22"/>
          <w:szCs w:val="22"/>
          <w:rPrChange w:id="343" w:author="Stefanie Lane" w:date="2023-01-04T10:04:00Z">
            <w:rPr/>
          </w:rPrChange>
        </w:rPr>
        <w:t xml:space="preserve"> would lead to reduced capacity for </w:t>
      </w:r>
      <w:r w:rsidR="004359F7" w:rsidRPr="00B97F7B">
        <w:rPr>
          <w:sz w:val="22"/>
          <w:szCs w:val="22"/>
          <w:rPrChange w:id="344" w:author="Stefanie Lane" w:date="2023-01-04T10:04:00Z">
            <w:rPr/>
          </w:rPrChange>
        </w:rPr>
        <w:t xml:space="preserve">the community to recover through loss of reproductive </w:t>
      </w:r>
      <w:r w:rsidR="00D07309" w:rsidRPr="00B97F7B">
        <w:rPr>
          <w:sz w:val="22"/>
          <w:szCs w:val="22"/>
          <w:rPrChange w:id="345" w:author="Stefanie Lane" w:date="2023-01-04T10:04:00Z">
            <w:rPr/>
          </w:rPrChange>
        </w:rPr>
        <w:t>members</w:t>
      </w:r>
      <w:r w:rsidR="00156FAE" w:rsidRPr="00B97F7B">
        <w:rPr>
          <w:sz w:val="22"/>
          <w:szCs w:val="22"/>
          <w:rPrChange w:id="346" w:author="Stefanie Lane" w:date="2023-01-04T10:04:00Z">
            <w:rPr/>
          </w:rPrChange>
        </w:rPr>
        <w:t xml:space="preserve"> (especially clonally reproductive parent vegetation)</w:t>
      </w:r>
      <w:r w:rsidR="00D07309" w:rsidRPr="00B97F7B">
        <w:rPr>
          <w:sz w:val="22"/>
          <w:szCs w:val="22"/>
          <w:rPrChange w:id="347" w:author="Stefanie Lane" w:date="2023-01-04T10:04:00Z">
            <w:rPr/>
          </w:rPrChange>
        </w:rPr>
        <w:t xml:space="preserve"> within plant populations</w:t>
      </w:r>
      <w:r w:rsidR="000026FC" w:rsidRPr="00B97F7B">
        <w:rPr>
          <w:sz w:val="22"/>
          <w:szCs w:val="22"/>
          <w:rPrChange w:id="348" w:author="Stefanie Lane" w:date="2023-01-04T10:04:00Z">
            <w:rPr/>
          </w:rPrChange>
        </w:rPr>
        <w:t xml:space="preserve">. </w:t>
      </w:r>
    </w:p>
    <w:p w14:paraId="615D11C4" w14:textId="739AAD9B" w:rsidR="004F5415" w:rsidRPr="00B97F7B" w:rsidDel="00AB60EA" w:rsidRDefault="000026FC">
      <w:pPr>
        <w:pStyle w:val="CommentText"/>
        <w:numPr>
          <w:ilvl w:val="1"/>
          <w:numId w:val="4"/>
        </w:numPr>
        <w:ind w:left="0" w:firstLine="720"/>
        <w:rPr>
          <w:del w:id="349" w:author="Stefanie Lane" w:date="2023-01-03T12:57:00Z"/>
          <w:sz w:val="22"/>
          <w:szCs w:val="22"/>
          <w:rPrChange w:id="350" w:author="Stefanie Lane" w:date="2023-01-04T10:04:00Z">
            <w:rPr>
              <w:del w:id="351" w:author="Stefanie Lane" w:date="2023-01-03T12:57:00Z"/>
              <w:sz w:val="22"/>
              <w:szCs w:val="22"/>
            </w:rPr>
          </w:rPrChange>
        </w:rPr>
        <w:pPrChange w:id="352" w:author="Stefanie Lane" w:date="2023-01-03T13:08:00Z">
          <w:pPr>
            <w:pStyle w:val="CommentText"/>
            <w:numPr>
              <w:ilvl w:val="1"/>
              <w:numId w:val="4"/>
            </w:numPr>
            <w:ind w:left="1440" w:hanging="360"/>
          </w:pPr>
        </w:pPrChange>
      </w:pPr>
      <w:del w:id="353" w:author="Stefanie Lane" w:date="2023-01-03T12:57:00Z">
        <w:r w:rsidRPr="00B97F7B" w:rsidDel="00AB60EA">
          <w:rPr>
            <w:sz w:val="22"/>
            <w:szCs w:val="22"/>
            <w:rPrChange w:id="354" w:author="Stefanie Lane" w:date="2023-01-04T10:04:00Z">
              <w:rPr/>
            </w:rPrChange>
          </w:rPr>
          <w:delText xml:space="preserve">In the absence of </w:delText>
        </w:r>
        <w:r w:rsidR="00156FAE" w:rsidRPr="00B97F7B" w:rsidDel="00AB60EA">
          <w:rPr>
            <w:sz w:val="22"/>
            <w:szCs w:val="22"/>
            <w:rPrChange w:id="355" w:author="Stefanie Lane" w:date="2023-01-04T10:04:00Z">
              <w:rPr/>
            </w:rPrChange>
          </w:rPr>
          <w:delText xml:space="preserve">natural </w:delText>
        </w:r>
        <w:r w:rsidRPr="00B97F7B" w:rsidDel="00AB60EA">
          <w:rPr>
            <w:sz w:val="22"/>
            <w:szCs w:val="22"/>
            <w:rPrChange w:id="356" w:author="Stefanie Lane" w:date="2023-01-04T10:04:00Z">
              <w:rPr/>
            </w:rPrChange>
          </w:rPr>
          <w:delText xml:space="preserve">predators, over-abundant </w:delText>
        </w:r>
        <w:r w:rsidR="00156FAE" w:rsidRPr="00B97F7B" w:rsidDel="00AB60EA">
          <w:rPr>
            <w:sz w:val="22"/>
            <w:szCs w:val="22"/>
            <w:rPrChange w:id="357" w:author="Stefanie Lane" w:date="2023-01-04T10:04:00Z">
              <w:rPr/>
            </w:rPrChange>
          </w:rPr>
          <w:delText xml:space="preserve">herbivore </w:delText>
        </w:r>
        <w:r w:rsidRPr="00B97F7B" w:rsidDel="00AB60EA">
          <w:rPr>
            <w:sz w:val="22"/>
            <w:szCs w:val="22"/>
            <w:rPrChange w:id="358" w:author="Stefanie Lane" w:date="2023-01-04T10:04:00Z">
              <w:rPr/>
            </w:rPrChange>
          </w:rPr>
          <w:delText xml:space="preserve">populations </w:delText>
        </w:r>
        <w:r w:rsidR="008177D0" w:rsidRPr="00B97F7B" w:rsidDel="00AB60EA">
          <w:rPr>
            <w:sz w:val="22"/>
            <w:szCs w:val="22"/>
            <w:rPrChange w:id="359" w:author="Stefanie Lane" w:date="2023-01-04T10:04:00Z">
              <w:rPr/>
            </w:rPrChange>
          </w:rPr>
          <w:delText>must be excluded to allow passive recovery (</w:delText>
        </w:r>
        <w:r w:rsidR="008177D0" w:rsidRPr="00B97F7B" w:rsidDel="00AB60EA">
          <w:rPr>
            <w:sz w:val="22"/>
            <w:szCs w:val="22"/>
            <w:highlight w:val="lightGray"/>
            <w:rPrChange w:id="360" w:author="Stefanie Lane" w:date="2023-01-04T10:04:00Z">
              <w:rPr>
                <w:highlight w:val="lightGray"/>
              </w:rPr>
            </w:rPrChange>
          </w:rPr>
          <w:delText>cite</w:delText>
        </w:r>
        <w:r w:rsidR="008177D0" w:rsidRPr="00B97F7B" w:rsidDel="00AB60EA">
          <w:rPr>
            <w:sz w:val="22"/>
            <w:szCs w:val="22"/>
            <w:rPrChange w:id="361" w:author="Stefanie Lane" w:date="2023-01-04T10:04:00Z">
              <w:rPr/>
            </w:rPrChange>
          </w:rPr>
          <w:delText xml:space="preserve"> examples from forestry/ag/riparian lit). </w:delText>
        </w:r>
      </w:del>
    </w:p>
    <w:p w14:paraId="202BA39C" w14:textId="4EB4D4B0" w:rsidR="001F402A" w:rsidRPr="00B97F7B" w:rsidDel="00AB60EA" w:rsidRDefault="004F5415">
      <w:pPr>
        <w:pStyle w:val="CommentText"/>
        <w:ind w:firstLine="720"/>
        <w:rPr>
          <w:del w:id="362" w:author="Stefanie Lane" w:date="2023-01-03T12:57:00Z"/>
          <w:sz w:val="22"/>
          <w:szCs w:val="22"/>
          <w:rPrChange w:id="363" w:author="Stefanie Lane" w:date="2023-01-04T10:04:00Z">
            <w:rPr>
              <w:del w:id="364" w:author="Stefanie Lane" w:date="2023-01-03T12:57:00Z"/>
              <w:sz w:val="22"/>
              <w:szCs w:val="22"/>
            </w:rPr>
          </w:rPrChange>
        </w:rPr>
        <w:pPrChange w:id="365" w:author="Stefanie Lane" w:date="2023-01-03T13:08:00Z">
          <w:pPr>
            <w:pStyle w:val="CommentText"/>
            <w:ind w:left="1440"/>
          </w:pPr>
        </w:pPrChange>
      </w:pPr>
      <w:r w:rsidRPr="00B97F7B">
        <w:rPr>
          <w:sz w:val="22"/>
          <w:szCs w:val="22"/>
          <w:rPrChange w:id="366" w:author="Stefanie Lane" w:date="2023-01-04T10:04:00Z">
            <w:rPr/>
          </w:rPrChange>
        </w:rPr>
        <w:t xml:space="preserve">The Green World Hypothesis </w:t>
      </w:r>
      <w:r w:rsidRPr="00B97F7B">
        <w:rPr>
          <w:sz w:val="22"/>
          <w:szCs w:val="22"/>
          <w:rPrChange w:id="367" w:author="Stefanie Lane" w:date="2023-01-04T10:04:00Z">
            <w:rPr/>
          </w:rPrChange>
        </w:rPr>
        <w:fldChar w:fldCharType="begin"/>
      </w:r>
      <w:r w:rsidRPr="00B97F7B">
        <w:rPr>
          <w:sz w:val="22"/>
          <w:szCs w:val="22"/>
          <w:rPrChange w:id="368" w:author="Stefanie Lane" w:date="2023-01-04T10:04:00Z">
            <w:rPr/>
          </w:rPrChange>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B97F7B">
        <w:rPr>
          <w:sz w:val="22"/>
          <w:szCs w:val="22"/>
          <w:rPrChange w:id="369" w:author="Stefanie Lane" w:date="2023-01-04T10:04:00Z">
            <w:rPr/>
          </w:rPrChange>
        </w:rPr>
        <w:fldChar w:fldCharType="separate"/>
      </w:r>
      <w:r w:rsidRPr="00B97F7B">
        <w:rPr>
          <w:rFonts w:ascii="Calibri" w:hAnsi="Calibri" w:cs="Calibri"/>
          <w:sz w:val="22"/>
          <w:szCs w:val="22"/>
          <w:rPrChange w:id="370" w:author="Stefanie Lane" w:date="2023-01-04T10:04:00Z">
            <w:rPr>
              <w:rFonts w:ascii="Calibri" w:hAnsi="Calibri" w:cs="Calibri"/>
            </w:rPr>
          </w:rPrChange>
        </w:rPr>
        <w:t>(Hairston, Smith, &amp; Slobodkin, 1960)</w:t>
      </w:r>
      <w:r w:rsidRPr="00B97F7B">
        <w:rPr>
          <w:sz w:val="22"/>
          <w:szCs w:val="22"/>
          <w:rPrChange w:id="371" w:author="Stefanie Lane" w:date="2023-01-04T10:04:00Z">
            <w:rPr/>
          </w:rPrChange>
        </w:rPr>
        <w:fldChar w:fldCharType="end"/>
      </w:r>
      <w:r w:rsidRPr="00B97F7B">
        <w:rPr>
          <w:sz w:val="22"/>
          <w:szCs w:val="22"/>
          <w:rPrChange w:id="372" w:author="Stefanie Lane" w:date="2023-01-04T10:04:00Z">
            <w:rPr/>
          </w:rPrChange>
        </w:rPr>
        <w:t xml:space="preserve"> would posit that grazing pressure must be released as predators should take advantage of herbivore populations. However, if grazers are not limited by predation, then grazing pressure can alter site ecology and thus limit the capacity of the habitat to recover </w:t>
      </w:r>
      <w:r w:rsidRPr="00B97F7B">
        <w:rPr>
          <w:sz w:val="22"/>
          <w:szCs w:val="22"/>
          <w:rPrChange w:id="373" w:author="Stefanie Lane" w:date="2023-01-04T10:04:00Z">
            <w:rPr/>
          </w:rPrChange>
        </w:rPr>
        <w:fldChar w:fldCharType="begin"/>
      </w:r>
      <w:r w:rsidRPr="00B97F7B">
        <w:rPr>
          <w:sz w:val="22"/>
          <w:szCs w:val="22"/>
          <w:rPrChange w:id="374" w:author="Stefanie Lane" w:date="2023-01-04T10:04:00Z">
            <w:rPr/>
          </w:rPrChange>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B97F7B">
        <w:rPr>
          <w:sz w:val="22"/>
          <w:szCs w:val="22"/>
          <w:rPrChange w:id="375" w:author="Stefanie Lane" w:date="2023-01-04T10:04:00Z">
            <w:rPr/>
          </w:rPrChange>
        </w:rPr>
        <w:fldChar w:fldCharType="separate"/>
      </w:r>
      <w:r w:rsidRPr="00B97F7B">
        <w:rPr>
          <w:rFonts w:ascii="Calibri" w:hAnsi="Calibri" w:cs="Calibri"/>
          <w:sz w:val="22"/>
          <w:szCs w:val="22"/>
          <w:rPrChange w:id="376" w:author="Stefanie Lane" w:date="2023-01-04T10:04:00Z">
            <w:rPr>
              <w:rFonts w:ascii="Calibri" w:hAnsi="Calibri" w:cs="Calibri"/>
            </w:rPr>
          </w:rPrChange>
        </w:rPr>
        <w:t>(Srivastava &amp; Jefferies, 1996)</w:t>
      </w:r>
      <w:r w:rsidRPr="00B97F7B">
        <w:rPr>
          <w:sz w:val="22"/>
          <w:szCs w:val="22"/>
          <w:rPrChange w:id="377" w:author="Stefanie Lane" w:date="2023-01-04T10:04:00Z">
            <w:rPr/>
          </w:rPrChange>
        </w:rPr>
        <w:fldChar w:fldCharType="end"/>
      </w:r>
      <w:r w:rsidRPr="00B97F7B">
        <w:rPr>
          <w:sz w:val="22"/>
          <w:szCs w:val="22"/>
          <w:rPrChange w:id="378" w:author="Stefanie Lane" w:date="2023-01-04T10:04:00Z">
            <w:rPr/>
          </w:rPrChange>
        </w:rPr>
        <w:t xml:space="preserve">. </w:t>
      </w:r>
      <w:r w:rsidR="00BA1536" w:rsidRPr="00B97F7B">
        <w:rPr>
          <w:sz w:val="22"/>
          <w:szCs w:val="22"/>
          <w:rPrChange w:id="379" w:author="Stefanie Lane" w:date="2023-01-04T10:04:00Z">
            <w:rPr/>
          </w:rPrChange>
        </w:rPr>
        <w:t xml:space="preserve"> </w:t>
      </w:r>
    </w:p>
    <w:p w14:paraId="0A505349" w14:textId="1F69C89D" w:rsidR="0065371F" w:rsidRPr="00B97F7B" w:rsidRDefault="00AC0C82" w:rsidP="00F20505">
      <w:pPr>
        <w:pStyle w:val="CommentText"/>
        <w:ind w:firstLine="720"/>
        <w:rPr>
          <w:sz w:val="22"/>
          <w:szCs w:val="22"/>
          <w:rPrChange w:id="380" w:author="Stefanie Lane" w:date="2023-01-04T10:04:00Z">
            <w:rPr>
              <w:sz w:val="22"/>
              <w:szCs w:val="22"/>
            </w:rPr>
          </w:rPrChange>
        </w:rPr>
        <w:pPrChange w:id="381" w:author="Stefanie Lane" w:date="2023-01-04T10:11:00Z">
          <w:pPr>
            <w:pStyle w:val="CommentText"/>
            <w:ind w:left="1440"/>
          </w:pPr>
        </w:pPrChange>
      </w:pPr>
      <w:del w:id="382" w:author="Stefanie Lane" w:date="2023-01-04T10:11:00Z">
        <w:r w:rsidRPr="00B97F7B" w:rsidDel="00F20505">
          <w:rPr>
            <w:sz w:val="22"/>
            <w:szCs w:val="22"/>
            <w:rPrChange w:id="383" w:author="Stefanie Lane" w:date="2023-01-04T10:04:00Z">
              <w:rPr>
                <w:sz w:val="22"/>
                <w:szCs w:val="22"/>
              </w:rPr>
            </w:rPrChange>
          </w:rPr>
          <w:delText xml:space="preserve">Broadly, we </w:delText>
        </w:r>
        <w:r w:rsidR="00FB1CA3" w:rsidRPr="00B97F7B" w:rsidDel="00F20505">
          <w:rPr>
            <w:sz w:val="22"/>
            <w:szCs w:val="22"/>
            <w:rPrChange w:id="384" w:author="Stefanie Lane" w:date="2023-01-04T10:04:00Z">
              <w:rPr>
                <w:sz w:val="22"/>
                <w:szCs w:val="22"/>
              </w:rPr>
            </w:rPrChange>
          </w:rPr>
          <w:delText>need</w:delText>
        </w:r>
        <w:r w:rsidR="0065371F" w:rsidRPr="00B97F7B" w:rsidDel="00F20505">
          <w:rPr>
            <w:sz w:val="22"/>
            <w:szCs w:val="22"/>
            <w:rPrChange w:id="385" w:author="Stefanie Lane" w:date="2023-01-04T10:04:00Z">
              <w:rPr>
                <w:sz w:val="22"/>
                <w:szCs w:val="22"/>
              </w:rPr>
            </w:rPrChange>
          </w:rPr>
          <w:delText xml:space="preserve"> to understand whether </w:delText>
        </w:r>
        <w:r w:rsidRPr="00B97F7B" w:rsidDel="00F20505">
          <w:rPr>
            <w:sz w:val="22"/>
            <w:szCs w:val="22"/>
            <w:rPrChange w:id="386" w:author="Stefanie Lane" w:date="2023-01-04T10:04:00Z">
              <w:rPr>
                <w:sz w:val="22"/>
                <w:szCs w:val="22"/>
              </w:rPr>
            </w:rPrChange>
          </w:rPr>
          <w:delText>habitat recovers following grazing disturbance</w:delText>
        </w:r>
        <w:r w:rsidR="00F21278" w:rsidRPr="00B97F7B" w:rsidDel="00F20505">
          <w:rPr>
            <w:sz w:val="22"/>
            <w:szCs w:val="22"/>
            <w:rPrChange w:id="387" w:author="Stefanie Lane" w:date="2023-01-04T10:04:00Z">
              <w:rPr>
                <w:sz w:val="22"/>
                <w:szCs w:val="22"/>
              </w:rPr>
            </w:rPrChange>
          </w:rPr>
          <w:delText xml:space="preserve">. </w:delText>
        </w:r>
      </w:del>
      <w:r w:rsidR="00F21278" w:rsidRPr="00B97F7B">
        <w:rPr>
          <w:sz w:val="22"/>
          <w:szCs w:val="22"/>
          <w:rPrChange w:id="388" w:author="Stefanie Lane" w:date="2023-01-04T10:04:00Z">
            <w:rPr>
              <w:sz w:val="22"/>
              <w:szCs w:val="22"/>
            </w:rPr>
          </w:rPrChange>
        </w:rPr>
        <w:t xml:space="preserve">A key knowledge gap is to understand how recovery proceeds in an ecosystem which regularly experiences natural disturbance, such as estuaries. </w:t>
      </w:r>
    </w:p>
    <w:p w14:paraId="0B833AB4" w14:textId="53B706C4" w:rsidR="00834851" w:rsidRPr="00D142EB" w:rsidDel="00AB60EA" w:rsidRDefault="00D142EB">
      <w:pPr>
        <w:pStyle w:val="CommentText"/>
        <w:numPr>
          <w:ilvl w:val="0"/>
          <w:numId w:val="4"/>
        </w:numPr>
        <w:ind w:firstLine="360"/>
        <w:rPr>
          <w:del w:id="389" w:author="Stefanie Lane" w:date="2023-01-03T12:57:00Z"/>
          <w:sz w:val="22"/>
          <w:szCs w:val="22"/>
        </w:rPr>
        <w:pPrChange w:id="390" w:author="Stefanie Lane" w:date="2023-01-03T13:07:00Z">
          <w:pPr>
            <w:pStyle w:val="CommentText"/>
            <w:numPr>
              <w:numId w:val="4"/>
            </w:numPr>
            <w:ind w:left="720" w:hanging="360"/>
          </w:pPr>
        </w:pPrChange>
      </w:pPr>
      <w:ins w:id="391" w:author="Stefanie Lane" w:date="2023-01-03T13:08:00Z">
        <w:r>
          <w:tab/>
        </w:r>
      </w:ins>
      <w:del w:id="392" w:author="Stefanie Lane" w:date="2023-01-03T12:57:00Z">
        <w:r w:rsidR="00C24B46" w:rsidRPr="00D142EB" w:rsidDel="00AB60EA">
          <w:delText xml:space="preserve">Estuaries, and </w:delText>
        </w:r>
        <w:r w:rsidR="00DE4AF6" w:rsidRPr="00D142EB" w:rsidDel="00AB60EA">
          <w:delText>local habitat/</w:delText>
        </w:r>
        <w:r w:rsidR="003419FF" w:rsidRPr="00D142EB" w:rsidDel="00AB60EA">
          <w:delText xml:space="preserve">overgrazing </w:delText>
        </w:r>
        <w:r w:rsidR="00A563CE" w:rsidRPr="00D142EB" w:rsidDel="00AB60EA">
          <w:delText xml:space="preserve">context </w:delText>
        </w:r>
      </w:del>
    </w:p>
    <w:p w14:paraId="64624BE4" w14:textId="6E290686" w:rsidR="000504B7" w:rsidRDefault="007F5791">
      <w:pPr>
        <w:rPr>
          <w:ins w:id="393" w:author="Stefanie Lane" w:date="2023-01-03T13:09:00Z"/>
        </w:rPr>
      </w:pPr>
      <w:r w:rsidRPr="00D142EB">
        <w:t>E</w:t>
      </w:r>
      <w:r w:rsidR="00834851" w:rsidRPr="00D142EB">
        <w:t xml:space="preserve">stuaries </w:t>
      </w:r>
      <w:ins w:id="394" w:author="Stefanie Lane" w:date="2023-01-03T13:00:00Z">
        <w:r w:rsidR="004856F3" w:rsidRPr="00D142EB">
          <w:t xml:space="preserve">inherently experience </w:t>
        </w:r>
      </w:ins>
      <w:del w:id="395" w:author="Stefanie Lane" w:date="2023-01-03T13:00:00Z">
        <w:r w:rsidRPr="00D142EB" w:rsidDel="006B4E74">
          <w:delText>are</w:delText>
        </w:r>
        <w:r w:rsidR="00834851" w:rsidRPr="00D142EB" w:rsidDel="006B4E74">
          <w:delText xml:space="preserve"> ecosystems where varying degrees of </w:delText>
        </w:r>
      </w:del>
      <w:r w:rsidR="00834851" w:rsidRPr="00D142EB">
        <w:t xml:space="preserve">natural disturbance </w:t>
      </w:r>
      <w:del w:id="396" w:author="Stefanie Lane" w:date="2023-01-03T13:00:00Z">
        <w:r w:rsidR="00834851" w:rsidRPr="00D142EB" w:rsidDel="006B4E74">
          <w:delText>are experienced in</w:delText>
        </w:r>
      </w:del>
      <w:ins w:id="397" w:author="Stefanie Lane" w:date="2023-01-03T13:00:00Z">
        <w:r w:rsidR="006B4E74" w:rsidRPr="00D142EB">
          <w:t>in the form of</w:t>
        </w:r>
      </w:ins>
      <w:r w:rsidR="00834851" w:rsidRPr="00D142EB">
        <w:t xml:space="preserve"> daily tides, seasonal storms, or over longer geomorphic timescales and processes such as marsh accretion, erosion, or subsidence </w:t>
      </w:r>
      <w:r w:rsidR="00834851" w:rsidRPr="00D142EB">
        <w:rPr>
          <w:rPrChange w:id="398" w:author="Stefanie Lane" w:date="2023-01-03T13:08:00Z">
            <w:rPr/>
          </w:rPrChange>
        </w:rPr>
        <w:fldChar w:fldCharType="begin"/>
      </w:r>
      <w:r w:rsidR="00834851" w:rsidRPr="00D142EB">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rsidRPr="00D142EB">
        <w:rPr>
          <w:rPrChange w:id="399" w:author="Stefanie Lane" w:date="2023-01-03T13:08:00Z">
            <w:rPr/>
          </w:rPrChange>
        </w:rPr>
        <w:fldChar w:fldCharType="separate"/>
      </w:r>
      <w:r w:rsidR="00834851" w:rsidRPr="00D142EB">
        <w:rPr>
          <w:rFonts w:ascii="Calibri" w:hAnsi="Calibri" w:cs="Calibri"/>
        </w:rPr>
        <w:t>(Pasternack, 2009)</w:t>
      </w:r>
      <w:r w:rsidR="00834851" w:rsidRPr="00D142EB">
        <w:rPr>
          <w:rPrChange w:id="400" w:author="Stefanie Lane" w:date="2023-01-03T13:08:00Z">
            <w:rPr/>
          </w:rPrChange>
        </w:rPr>
        <w:fldChar w:fldCharType="end"/>
      </w:r>
      <w:r w:rsidR="00834851" w:rsidRPr="00D142EB">
        <w:t xml:space="preserve">. </w:t>
      </w:r>
      <w:r w:rsidR="00A563CE" w:rsidRPr="00D142EB">
        <w:t xml:space="preserve"> </w:t>
      </w:r>
      <w:commentRangeStart w:id="401"/>
      <w:del w:id="402" w:author="Stefanie Lane" w:date="2023-01-04T13:33:00Z">
        <w:r w:rsidR="00E8243D" w:rsidRPr="00F20505" w:rsidDel="008C4C9D">
          <w:rPr>
            <w:strike/>
            <w:rPrChange w:id="403" w:author="Stefanie Lane" w:date="2023-01-04T10:12:00Z">
              <w:rPr/>
            </w:rPrChange>
          </w:rPr>
          <w:delText>Estuaries a</w:delText>
        </w:r>
        <w:r w:rsidR="00086FA0" w:rsidRPr="00F20505" w:rsidDel="008C4C9D">
          <w:rPr>
            <w:strike/>
            <w:rPrChange w:id="404" w:author="Stefanie Lane" w:date="2023-01-04T10:12:00Z">
              <w:rPr/>
            </w:rPrChange>
          </w:rPr>
          <w:delText>round the Salish Sea along the Pacific northwest coast of North America</w:delText>
        </w:r>
        <w:r w:rsidR="00EA40FC" w:rsidRPr="00F20505" w:rsidDel="008C4C9D">
          <w:rPr>
            <w:strike/>
            <w:rPrChange w:id="405" w:author="Stefanie Lane" w:date="2023-01-04T10:12:00Z">
              <w:rPr/>
            </w:rPrChange>
          </w:rPr>
          <w:delText xml:space="preserve"> (PNW)</w:delText>
        </w:r>
        <w:r w:rsidR="00E8243D" w:rsidRPr="00F20505" w:rsidDel="008C4C9D">
          <w:rPr>
            <w:strike/>
            <w:rPrChange w:id="406" w:author="Stefanie Lane" w:date="2023-01-04T10:12:00Z">
              <w:rPr/>
            </w:rPrChange>
          </w:rPr>
          <w:delText xml:space="preserve"> </w:delText>
        </w:r>
        <w:r w:rsidRPr="00F20505" w:rsidDel="008C4C9D">
          <w:rPr>
            <w:strike/>
            <w:rPrChange w:id="407" w:author="Stefanie Lane" w:date="2023-01-04T10:12:00Z">
              <w:rPr/>
            </w:rPrChange>
          </w:rPr>
          <w:delText xml:space="preserve">may be spatially </w:delText>
        </w:r>
        <w:r w:rsidR="00086FA0" w:rsidRPr="00F20505" w:rsidDel="008C4C9D">
          <w:rPr>
            <w:strike/>
            <w:rPrChange w:id="408" w:author="Stefanie Lane" w:date="2023-01-04T10:12:00Z">
              <w:rPr/>
            </w:rPrChange>
          </w:rPr>
          <w:delText>constrained by geography</w:delText>
        </w:r>
        <w:r w:rsidRPr="00F20505" w:rsidDel="008C4C9D">
          <w:rPr>
            <w:strike/>
            <w:rPrChange w:id="409" w:author="Stefanie Lane" w:date="2023-01-04T10:12:00Z">
              <w:rPr/>
            </w:rPrChange>
          </w:rPr>
          <w:delText>,</w:delText>
        </w:r>
        <w:r w:rsidR="00E8243D" w:rsidRPr="00F20505" w:rsidDel="008C4C9D">
          <w:rPr>
            <w:strike/>
            <w:rPrChange w:id="410" w:author="Stefanie Lane" w:date="2023-01-04T10:12:00Z">
              <w:rPr/>
            </w:rPrChange>
          </w:rPr>
          <w:delText xml:space="preserve"> and</w:delText>
        </w:r>
        <w:r w:rsidRPr="00F20505" w:rsidDel="008C4C9D">
          <w:rPr>
            <w:strike/>
            <w:rPrChange w:id="411" w:author="Stefanie Lane" w:date="2023-01-04T10:12:00Z">
              <w:rPr/>
            </w:rPrChange>
          </w:rPr>
          <w:delText xml:space="preserve"> are often</w:delText>
        </w:r>
        <w:r w:rsidR="00086FA0" w:rsidRPr="00F20505" w:rsidDel="008C4C9D">
          <w:rPr>
            <w:strike/>
            <w:rPrChange w:id="412" w:author="Stefanie Lane" w:date="2023-01-04T10:12:00Z">
              <w:rPr/>
            </w:rPrChange>
          </w:rPr>
          <w:delText xml:space="preserve"> </w:delText>
        </w:r>
        <w:r w:rsidR="00E8243D" w:rsidRPr="00F20505" w:rsidDel="008C4C9D">
          <w:rPr>
            <w:strike/>
            <w:rPrChange w:id="413" w:author="Stefanie Lane" w:date="2023-01-04T10:12:00Z">
              <w:rPr/>
            </w:rPrChange>
          </w:rPr>
          <w:delText>heavily impacted by human infrastructure</w:delText>
        </w:r>
        <w:r w:rsidRPr="00F20505" w:rsidDel="008C4C9D">
          <w:rPr>
            <w:strike/>
            <w:rPrChange w:id="414" w:author="Stefanie Lane" w:date="2023-01-04T10:12:00Z">
              <w:rPr/>
            </w:rPrChange>
          </w:rPr>
          <w:delText xml:space="preserve"> (</w:delText>
        </w:r>
        <w:r w:rsidRPr="00F20505" w:rsidDel="008C4C9D">
          <w:rPr>
            <w:strike/>
            <w:highlight w:val="lightGray"/>
            <w:rPrChange w:id="415" w:author="Stefanie Lane" w:date="2023-01-04T10:12:00Z">
              <w:rPr>
                <w:highlight w:val="lightGray"/>
              </w:rPr>
            </w:rPrChange>
          </w:rPr>
          <w:delText>CITE</w:delText>
        </w:r>
        <w:r w:rsidRPr="00F20505" w:rsidDel="008C4C9D">
          <w:rPr>
            <w:strike/>
            <w:rPrChange w:id="416" w:author="Stefanie Lane" w:date="2023-01-04T10:12:00Z">
              <w:rPr/>
            </w:rPrChange>
          </w:rPr>
          <w:delText>)</w:delText>
        </w:r>
        <w:r w:rsidR="00FC6CB5" w:rsidRPr="00F20505" w:rsidDel="008C4C9D">
          <w:rPr>
            <w:strike/>
            <w:rPrChange w:id="417" w:author="Stefanie Lane" w:date="2023-01-04T10:12:00Z">
              <w:rPr/>
            </w:rPrChange>
          </w:rPr>
          <w:delText xml:space="preserve">. </w:delText>
        </w:r>
        <w:commentRangeEnd w:id="401"/>
        <w:r w:rsidR="00F20505" w:rsidDel="008C4C9D">
          <w:rPr>
            <w:rStyle w:val="CommentReference"/>
          </w:rPr>
          <w:commentReference w:id="401"/>
        </w:r>
      </w:del>
      <w:del w:id="418" w:author="Stefanie Lane" w:date="2023-01-04T10:12:00Z">
        <w:r w:rsidR="002B07A0" w:rsidRPr="00D142EB" w:rsidDel="00A13108">
          <w:delText>However, t</w:delText>
        </w:r>
      </w:del>
      <w:ins w:id="419" w:author="Stefanie Lane" w:date="2023-01-04T10:12:00Z">
        <w:r w:rsidR="00A13108">
          <w:t>T</w:t>
        </w:r>
      </w:ins>
      <w:r w:rsidR="00FC6CB5" w:rsidRPr="00D142EB">
        <w:t xml:space="preserve">heir </w:t>
      </w:r>
      <w:r w:rsidR="00E8243D" w:rsidRPr="00D142EB">
        <w:t xml:space="preserve">immense </w:t>
      </w:r>
      <w:r w:rsidR="002B07A0" w:rsidRPr="00D142EB">
        <w:t xml:space="preserve">habitat </w:t>
      </w:r>
      <w:r w:rsidR="00E8243D" w:rsidRPr="00D142EB">
        <w:t>value to marine species such as salmonids and shorebirds</w:t>
      </w:r>
      <w:r w:rsidR="00FC6CB5" w:rsidRPr="00D142EB">
        <w:t xml:space="preserve"> is reflected in </w:t>
      </w:r>
      <w:del w:id="420" w:author="Stefanie Lane" w:date="2023-01-04T10:13:00Z">
        <w:r w:rsidR="00FC6CB5" w:rsidRPr="00D142EB" w:rsidDel="00A13108">
          <w:delText xml:space="preserve">federal </w:delText>
        </w:r>
      </w:del>
      <w:ins w:id="421" w:author="Stefanie Lane" w:date="2023-01-04T10:13:00Z">
        <w:r w:rsidR="00A13108">
          <w:t>national</w:t>
        </w:r>
        <w:r w:rsidR="00A13108" w:rsidRPr="00D142EB">
          <w:t xml:space="preserve"> </w:t>
        </w:r>
      </w:ins>
      <w:r w:rsidR="00FC6CB5" w:rsidRPr="00D142EB">
        <w:t>and international efforts for conservation and restoration</w:t>
      </w:r>
      <w:r w:rsidR="00E8243D" w:rsidRPr="00D142EB">
        <w:t xml:space="preserve"> (</w:t>
      </w:r>
      <w:r w:rsidR="00E8243D" w:rsidRPr="00D142EB">
        <w:rPr>
          <w:highlight w:val="lightGray"/>
        </w:rPr>
        <w:t>CITE</w:t>
      </w:r>
      <w:r w:rsidR="00E8243D" w:rsidRPr="00D142EB">
        <w:t xml:space="preserve">). </w:t>
      </w:r>
      <w:ins w:id="422" w:author="Stefanie Lane" w:date="2023-01-03T13:00:00Z">
        <w:r w:rsidR="006B4E74" w:rsidRPr="00D142EB">
          <w:t xml:space="preserve">The </w:t>
        </w:r>
      </w:ins>
      <w:ins w:id="423" w:author="Stefanie Lane" w:date="2023-01-03T13:01:00Z">
        <w:r w:rsidR="006B4E74" w:rsidRPr="00D142EB">
          <w:t xml:space="preserve">brackish </w:t>
        </w:r>
        <w:r w:rsidR="006B4E74" w:rsidRPr="00D142EB">
          <w:lastRenderedPageBreak/>
          <w:t xml:space="preserve">marshes of </w:t>
        </w:r>
      </w:ins>
      <w:ins w:id="424" w:author="Stefanie Lane" w:date="2023-01-03T13:00:00Z">
        <w:r w:rsidR="006B4E74" w:rsidRPr="00D142EB">
          <w:t xml:space="preserve">estuaries </w:t>
        </w:r>
      </w:ins>
      <w:ins w:id="425" w:author="Stefanie Lane" w:date="2023-01-03T13:01:00Z">
        <w:r w:rsidR="006B4E74" w:rsidRPr="00D142EB">
          <w:t>in</w:t>
        </w:r>
      </w:ins>
      <w:ins w:id="426" w:author="Stefanie Lane" w:date="2023-01-03T13:00:00Z">
        <w:r w:rsidR="006B4E74" w:rsidRPr="00D142EB">
          <w:t xml:space="preserve"> the PNW are </w:t>
        </w:r>
      </w:ins>
      <w:ins w:id="427" w:author="Stefanie Lane" w:date="2023-01-03T13:01:00Z">
        <w:r w:rsidR="006B4E74" w:rsidRPr="00D142EB">
          <w:t>characterized by</w:t>
        </w:r>
        <w:r w:rsidR="008D2DF6" w:rsidRPr="00D142EB">
          <w:t xml:space="preserve"> perennial graminoids (sedges, rushes, and some grasses), </w:t>
        </w:r>
      </w:ins>
      <w:ins w:id="428" w:author="Stefanie Lane" w:date="2023-01-03T13:09:00Z">
        <w:r w:rsidR="000504B7">
          <w:t xml:space="preserve">which are </w:t>
        </w:r>
        <w:r w:rsidR="000504B7" w:rsidRPr="003A4AD1">
          <w:t>most often clonally reproductive, with some seed-limited species such as Lyngbye’s sedge (</w:t>
        </w:r>
        <w:r w:rsidR="000504B7" w:rsidRPr="003A4AD1">
          <w:rPr>
            <w:i/>
          </w:rPr>
          <w:t>Carex lyngbyei</w:t>
        </w:r>
        <w:r w:rsidR="000504B7" w:rsidRPr="003A4AD1">
          <w:t>) (</w:t>
        </w:r>
        <w:r w:rsidR="000504B7" w:rsidRPr="003A4AD1">
          <w:rPr>
            <w:highlight w:val="lightGray"/>
          </w:rPr>
          <w:t>CITE</w:t>
        </w:r>
        <w:r w:rsidR="000504B7" w:rsidRPr="003A4AD1">
          <w:t xml:space="preserve">). </w:t>
        </w:r>
        <w:r w:rsidR="000504B7">
          <w:t xml:space="preserve">Their habitat importance, especially along channel edges, is owed to their tall (up to 1m) vegetation overhanging </w:t>
        </w:r>
      </w:ins>
      <w:ins w:id="429" w:author="Stefanie Lane" w:date="2023-01-03T13:02:00Z">
        <w:r w:rsidR="008A37B9" w:rsidRPr="00D142EB">
          <w:t xml:space="preserve">the channel to provide shade for juvenile </w:t>
        </w:r>
      </w:ins>
      <w:ins w:id="430" w:author="Stefanie Lane" w:date="2023-01-03T13:03:00Z">
        <w:r w:rsidR="008A37B9" w:rsidRPr="00D142EB">
          <w:t xml:space="preserve">salmonids and forage for </w:t>
        </w:r>
      </w:ins>
      <w:ins w:id="431" w:author="Stefanie Lane" w:date="2023-01-03T13:10:00Z">
        <w:r w:rsidR="00887A14">
          <w:t>waterfowl</w:t>
        </w:r>
      </w:ins>
      <w:ins w:id="432" w:author="Stefanie Lane" w:date="2023-01-04T10:13:00Z">
        <w:r w:rsidR="00F673BC">
          <w:t xml:space="preserve"> (</w:t>
        </w:r>
        <w:r w:rsidR="00F673BC" w:rsidRPr="00F673BC">
          <w:rPr>
            <w:highlight w:val="lightGray"/>
            <w:rPrChange w:id="433" w:author="Stefanie Lane" w:date="2023-01-04T10:13:00Z">
              <w:rPr/>
            </w:rPrChange>
          </w:rPr>
          <w:t>CITE</w:t>
        </w:r>
        <w:r w:rsidR="00F673BC">
          <w:t>)</w:t>
        </w:r>
      </w:ins>
      <w:ins w:id="434" w:author="Stefanie Lane" w:date="2023-01-03T13:10:00Z">
        <w:r w:rsidR="00887A14">
          <w:t xml:space="preserve">. </w:t>
        </w:r>
      </w:ins>
      <w:ins w:id="435" w:author="Stefanie Lane" w:date="2023-01-03T13:11:00Z">
        <w:r w:rsidR="00887A14">
          <w:t>Many waterfowl species are seasonal migrants, and these estuaries are important habitat as part of the Pacific Flyway (</w:t>
        </w:r>
        <w:r w:rsidR="00887A14" w:rsidRPr="00887A14">
          <w:rPr>
            <w:highlight w:val="lightGray"/>
            <w:rPrChange w:id="436" w:author="Stefanie Lane" w:date="2023-01-03T13:11:00Z">
              <w:rPr/>
            </w:rPrChange>
          </w:rPr>
          <w:t>CITE</w:t>
        </w:r>
        <w:r w:rsidR="00887A14">
          <w:t>). Some</w:t>
        </w:r>
      </w:ins>
      <w:ins w:id="437" w:author="Stefanie Lane" w:date="2023-01-04T10:13:00Z">
        <w:r w:rsidR="00F673BC">
          <w:t xml:space="preserve"> waterfowl</w:t>
        </w:r>
      </w:ins>
      <w:ins w:id="438" w:author="Stefanie Lane" w:date="2023-01-03T13:11:00Z">
        <w:r w:rsidR="00887A14">
          <w:t xml:space="preserve"> species are resident, </w:t>
        </w:r>
      </w:ins>
      <w:ins w:id="439" w:author="Stefanie Lane" w:date="2023-01-03T13:12:00Z">
        <w:r w:rsidR="00EF0802">
          <w:t xml:space="preserve">which increases the habitat value for year-round occupancy. </w:t>
        </w:r>
      </w:ins>
      <w:ins w:id="440" w:author="Stefanie Lane" w:date="2023-01-03T13:54:00Z">
        <w:r w:rsidR="00000826">
          <w:t xml:space="preserve">The </w:t>
        </w:r>
        <w:r w:rsidR="007C09B2">
          <w:t>Canada goose (“CAGO”)</w:t>
        </w:r>
      </w:ins>
      <w:ins w:id="441" w:author="Stefanie Lane" w:date="2023-01-03T13:55:00Z">
        <w:r w:rsidR="007C09B2">
          <w:t xml:space="preserve"> </w:t>
        </w:r>
        <w:r w:rsidR="005D4C3F">
          <w:t>was historically</w:t>
        </w:r>
      </w:ins>
      <w:ins w:id="442" w:author="Stefanie Lane" w:date="2023-01-03T13:56:00Z">
        <w:r w:rsidR="005D4C3F">
          <w:t xml:space="preserve"> an infrequent migrant to the PNW, but in the later 20</w:t>
        </w:r>
        <w:r w:rsidR="005D4C3F" w:rsidRPr="005D4C3F">
          <w:rPr>
            <w:vertAlign w:val="superscript"/>
            <w:rPrChange w:id="443" w:author="Stefanie Lane" w:date="2023-01-03T13:56:00Z">
              <w:rPr/>
            </w:rPrChange>
          </w:rPr>
          <w:t>th</w:t>
        </w:r>
        <w:r w:rsidR="005D4C3F">
          <w:t xml:space="preserve"> century resident populations were introduced to promote hunting tourism. </w:t>
        </w:r>
      </w:ins>
      <w:ins w:id="444" w:author="Stefanie Lane" w:date="2023-01-03T13:58:00Z">
        <w:r w:rsidR="008743BD">
          <w:t>Their regional</w:t>
        </w:r>
      </w:ins>
      <w:ins w:id="445" w:author="Stefanie Lane" w:date="2023-01-03T13:56:00Z">
        <w:r w:rsidR="005D4C3F">
          <w:t xml:space="preserve"> population has</w:t>
        </w:r>
      </w:ins>
      <w:ins w:id="446" w:author="Stefanie Lane" w:date="2023-01-03T13:58:00Z">
        <w:r w:rsidR="008743BD">
          <w:t xml:space="preserve"> since</w:t>
        </w:r>
      </w:ins>
      <w:ins w:id="447" w:author="Stefanie Lane" w:date="2023-01-03T13:57:00Z">
        <w:r w:rsidR="008743BD">
          <w:t xml:space="preserve"> exploded</w:t>
        </w:r>
      </w:ins>
      <w:ins w:id="448" w:author="Stefanie Lane" w:date="2023-01-03T13:58:00Z">
        <w:r w:rsidR="008743BD">
          <w:t xml:space="preserve">, resulting in </w:t>
        </w:r>
      </w:ins>
      <w:ins w:id="449" w:author="Stefanie Lane" w:date="2023-01-04T10:14:00Z">
        <w:r w:rsidR="00F673BC">
          <w:t xml:space="preserve">the development of </w:t>
        </w:r>
      </w:ins>
      <w:ins w:id="450" w:author="Stefanie Lane" w:date="2023-01-03T13:58:00Z">
        <w:r w:rsidR="008743BD">
          <w:t xml:space="preserve">CAGO management plans to curtail negative impacts such as overgrazing and </w:t>
        </w:r>
        <w:r w:rsidR="0089380F">
          <w:t>fecal co</w:t>
        </w:r>
      </w:ins>
      <w:ins w:id="451" w:author="Stefanie Lane" w:date="2023-01-03T13:59:00Z">
        <w:r w:rsidR="0089380F">
          <w:t>liform in municipal spaces (</w:t>
        </w:r>
        <w:r w:rsidR="0089380F" w:rsidRPr="0089380F">
          <w:rPr>
            <w:highlight w:val="lightGray"/>
            <w:rPrChange w:id="452" w:author="Stefanie Lane" w:date="2023-01-03T13:59:00Z">
              <w:rPr/>
            </w:rPrChange>
          </w:rPr>
          <w:t>CITE</w:t>
        </w:r>
        <w:r w:rsidR="0089380F">
          <w:t xml:space="preserve">). In estuaries, CAGO grazing behavior is particularly concerning not only because they heavily graze the leafy above-ground vegetation, but </w:t>
        </w:r>
      </w:ins>
      <w:ins w:id="453" w:author="Stefanie Lane" w:date="2023-01-03T14:00:00Z">
        <w:r w:rsidR="0089380F">
          <w:t xml:space="preserve">they </w:t>
        </w:r>
      </w:ins>
      <w:ins w:id="454" w:author="Stefanie Lane" w:date="2023-01-03T14:11:00Z">
        <w:r w:rsidR="00C558B8">
          <w:t xml:space="preserve">“grub” or </w:t>
        </w:r>
      </w:ins>
      <w:ins w:id="455" w:author="Stefanie Lane" w:date="2023-01-03T14:00:00Z">
        <w:r w:rsidR="0089380F">
          <w:t xml:space="preserve">rip out the </w:t>
        </w:r>
        <w:r w:rsidR="00C078BD">
          <w:t>rhizomes that would be capable of clonally growing to restore the vegetation after grazing</w:t>
        </w:r>
      </w:ins>
      <w:ins w:id="456" w:author="Stefanie Lane" w:date="2023-01-04T10:14:00Z">
        <w:r w:rsidR="00F673BC">
          <w:t xml:space="preserve"> (</w:t>
        </w:r>
        <w:r w:rsidR="00F673BC" w:rsidRPr="00F673BC">
          <w:rPr>
            <w:highlight w:val="lightGray"/>
            <w:rPrChange w:id="457" w:author="Stefanie Lane" w:date="2023-01-04T10:14:00Z">
              <w:rPr/>
            </w:rPrChange>
          </w:rPr>
          <w:t>CITE</w:t>
        </w:r>
        <w:r w:rsidR="00F673BC">
          <w:t>)</w:t>
        </w:r>
      </w:ins>
      <w:ins w:id="458" w:author="Stefanie Lane" w:date="2023-01-03T14:00:00Z">
        <w:r w:rsidR="00C078BD">
          <w:t>. This behavior has led to restoration efforts to physically barric</w:t>
        </w:r>
      </w:ins>
      <w:ins w:id="459" w:author="Stefanie Lane" w:date="2023-01-03T14:01:00Z">
        <w:r w:rsidR="00C078BD">
          <w:t xml:space="preserve">ade CAGO from marsh vegetation through the construction of fences, or exclosures. </w:t>
        </w:r>
        <w:r w:rsidR="00FD684E">
          <w:t>Exclosures are commonly used in a variety of land management applications to prevent herbivory</w:t>
        </w:r>
      </w:ins>
      <w:ins w:id="460" w:author="Stefanie Lane" w:date="2023-01-04T10:14:00Z">
        <w:r w:rsidR="008A7B0C">
          <w:t xml:space="preserve"> (</w:t>
        </w:r>
        <w:r w:rsidR="008A7B0C" w:rsidRPr="008A7B0C">
          <w:rPr>
            <w:highlight w:val="lightGray"/>
            <w:rPrChange w:id="461" w:author="Stefanie Lane" w:date="2023-01-04T10:14:00Z">
              <w:rPr/>
            </w:rPrChange>
          </w:rPr>
          <w:t>CITE</w:t>
        </w:r>
        <w:r w:rsidR="008A7B0C">
          <w:rPr>
            <w:highlight w:val="lightGray"/>
          </w:rPr>
          <w:t>?</w:t>
        </w:r>
        <w:r w:rsidR="008A7B0C">
          <w:t>)</w:t>
        </w:r>
      </w:ins>
      <w:ins w:id="462" w:author="Stefanie Lane" w:date="2023-01-03T14:01:00Z">
        <w:r w:rsidR="00FD684E">
          <w:t>, and in PNW estuaries on Vanc</w:t>
        </w:r>
      </w:ins>
      <w:ins w:id="463" w:author="Stefanie Lane" w:date="2023-01-03T14:02:00Z">
        <w:r w:rsidR="00FD684E">
          <w:t xml:space="preserve">ouver Island, they are an immediate solution to </w:t>
        </w:r>
        <w:r w:rsidR="008873F3">
          <w:t xml:space="preserve">allow the vegetation the opportunity to passively recover (as opposed to active restoration through transplanting new plants). </w:t>
        </w:r>
      </w:ins>
      <w:ins w:id="464" w:author="Stefanie Lane" w:date="2023-01-03T14:04:00Z">
        <w:r w:rsidR="00154D3F">
          <w:t xml:space="preserve">The intended outcome is that by excluding </w:t>
        </w:r>
        <w:r w:rsidR="001E2A3A">
          <w:t xml:space="preserve">CAGO, the vegetation </w:t>
        </w:r>
      </w:ins>
      <w:ins w:id="465" w:author="Stefanie Lane" w:date="2023-01-03T14:05:00Z">
        <w:r w:rsidR="001E2A3A">
          <w:t>will passively recover via natural succession to restore estuary habitat to a species compositional abundance</w:t>
        </w:r>
        <w:r w:rsidR="000D3078">
          <w:t xml:space="preserve"> characteristic of an ungrazed habitat. </w:t>
        </w:r>
      </w:ins>
      <w:ins w:id="466" w:author="Stefanie Lane" w:date="2023-01-04T10:15:00Z">
        <w:r w:rsidR="008A7B0C">
          <w:t xml:space="preserve">Whether this approach leads to intended outcomes has not been tested, and offers an opportunity to understand whether passive restoration measures </w:t>
        </w:r>
      </w:ins>
      <w:ins w:id="467" w:author="Stefanie Lane" w:date="2023-01-04T10:16:00Z">
        <w:r w:rsidR="007F4711">
          <w:t xml:space="preserve">are sufficient to restore habitat of a desired compositional palette of native species. </w:t>
        </w:r>
      </w:ins>
    </w:p>
    <w:p w14:paraId="30132BAA" w14:textId="279501EB" w:rsidR="00290098" w:rsidRPr="00D142EB" w:rsidDel="000504B7" w:rsidRDefault="00290098">
      <w:pPr>
        <w:rPr>
          <w:del w:id="468" w:author="Stefanie Lane" w:date="2023-01-03T13:09:00Z"/>
        </w:rPr>
      </w:pPr>
    </w:p>
    <w:p w14:paraId="1156677E" w14:textId="1A6D028D" w:rsidR="00151B94" w:rsidRPr="00D142EB" w:rsidDel="005B0D57" w:rsidRDefault="00EA40FC">
      <w:pPr>
        <w:rPr>
          <w:del w:id="469" w:author="Stefanie Lane" w:date="2023-01-03T13:07:00Z"/>
        </w:rPr>
        <w:pPrChange w:id="470" w:author="Stefanie Lane" w:date="2023-01-03T13:09:00Z">
          <w:pPr>
            <w:pStyle w:val="CommentText"/>
            <w:numPr>
              <w:ilvl w:val="1"/>
              <w:numId w:val="4"/>
            </w:numPr>
            <w:ind w:left="1440" w:hanging="360"/>
          </w:pPr>
        </w:pPrChange>
      </w:pPr>
      <w:del w:id="471" w:author="Stefanie Lane" w:date="2023-01-03T13:07:00Z">
        <w:r w:rsidRPr="00D142EB" w:rsidDel="005B0D57">
          <w:delText>High marsh s</w:delText>
        </w:r>
        <w:r w:rsidR="00151B94" w:rsidRPr="00D142EB" w:rsidDel="005B0D57">
          <w:delText>pecies composition</w:delText>
        </w:r>
        <w:r w:rsidR="006514B8" w:rsidRPr="00D142EB" w:rsidDel="005B0D57">
          <w:delText>, especially</w:delText>
        </w:r>
        <w:r w:rsidR="00151B94" w:rsidRPr="00D142EB" w:rsidDel="005B0D57">
          <w:delText xml:space="preserve"> in the </w:delText>
        </w:r>
        <w:r w:rsidRPr="00D142EB" w:rsidDel="005B0D57">
          <w:delText>PNW</w:delText>
        </w:r>
      </w:del>
    </w:p>
    <w:p w14:paraId="7BF2FCE4" w14:textId="1C15DE9C" w:rsidR="00151B94" w:rsidRPr="00D142EB" w:rsidDel="005B0D57" w:rsidRDefault="00151B94">
      <w:pPr>
        <w:rPr>
          <w:del w:id="472" w:author="Stefanie Lane" w:date="2023-01-03T13:07:00Z"/>
        </w:rPr>
        <w:pPrChange w:id="473" w:author="Stefanie Lane" w:date="2023-01-03T13:09:00Z">
          <w:pPr>
            <w:pStyle w:val="CommentText"/>
            <w:numPr>
              <w:ilvl w:val="2"/>
              <w:numId w:val="4"/>
            </w:numPr>
            <w:ind w:left="2160" w:hanging="180"/>
          </w:pPr>
        </w:pPrChange>
      </w:pPr>
      <w:del w:id="474" w:author="Stefanie Lane" w:date="2023-01-03T13:07:00Z">
        <w:r w:rsidRPr="00D142EB" w:rsidDel="005B0D57">
          <w:delText>Introduce group of competitive dominant species, ‘</w:delText>
        </w:r>
        <w:r w:rsidR="007C47D3" w:rsidRPr="00D142EB" w:rsidDel="005B0D57">
          <w:delText xml:space="preserve">tall, </w:delText>
        </w:r>
        <w:r w:rsidRPr="00D142EB" w:rsidDel="005B0D57">
          <w:delText>perennial graminoids (&gt; 10 cm tall)</w:delText>
        </w:r>
        <w:r w:rsidR="007C47D3" w:rsidRPr="00D142EB" w:rsidDel="005B0D57">
          <w:delText>,’ or TPGs.</w:delText>
        </w:r>
        <w:r w:rsidRPr="00D142EB" w:rsidDel="005B0D57">
          <w:delText xml:space="preserve"> </w:delText>
        </w:r>
        <w:r w:rsidR="00373203" w:rsidRPr="00D142EB" w:rsidDel="005B0D57">
          <w:delText xml:space="preserve">Describe zonation of </w:delText>
        </w:r>
        <w:r w:rsidR="00373203" w:rsidRPr="00D142EB" w:rsidDel="005B0D57">
          <w:rPr>
            <w:i/>
          </w:rPr>
          <w:delText>Carex lyngbyei</w:delText>
        </w:r>
        <w:r w:rsidR="00373203" w:rsidRPr="00D142EB" w:rsidDel="005B0D57">
          <w:delText xml:space="preserve"> or </w:delText>
        </w:r>
        <w:r w:rsidR="00373203" w:rsidRPr="00D142EB" w:rsidDel="005B0D57">
          <w:rPr>
            <w:i/>
          </w:rPr>
          <w:delText>Juncus balticus</w:delText>
        </w:r>
        <w:r w:rsidR="00373203" w:rsidRPr="00D142EB" w:rsidDel="005B0D57">
          <w:delText xml:space="preserve"> along channel edges, with secondary dominance by other sedges/rushes/grasses. </w:delText>
        </w:r>
        <w:r w:rsidR="004B0AE0" w:rsidRPr="00D142EB" w:rsidDel="005B0D57">
          <w:delText>(2- 3 sentences)</w:delText>
        </w:r>
        <w:r w:rsidR="00FF5001" w:rsidRPr="00D142EB" w:rsidDel="005B0D57">
          <w:delText xml:space="preserve">. </w:delText>
        </w:r>
      </w:del>
    </w:p>
    <w:p w14:paraId="4DCD4875" w14:textId="558CB966" w:rsidR="00FF5001" w:rsidRPr="00D142EB" w:rsidDel="005B0D57" w:rsidRDefault="00FF5001">
      <w:pPr>
        <w:rPr>
          <w:del w:id="475" w:author="Stefanie Lane" w:date="2023-01-03T13:07:00Z"/>
        </w:rPr>
        <w:pPrChange w:id="476" w:author="Stefanie Lane" w:date="2023-01-03T13:09:00Z">
          <w:pPr>
            <w:pStyle w:val="CommentText"/>
            <w:numPr>
              <w:ilvl w:val="3"/>
              <w:numId w:val="4"/>
            </w:numPr>
            <w:ind w:left="2880" w:hanging="360"/>
          </w:pPr>
        </w:pPrChange>
      </w:pPr>
      <w:del w:id="477" w:author="Stefanie Lane" w:date="2023-01-03T13:07:00Z">
        <w:r w:rsidRPr="00D142EB" w:rsidDel="005B0D57">
          <w:delText xml:space="preserve">Emphasize rhizomatous clonal reproductive strategy, and note seed limitation of </w:delText>
        </w:r>
        <w:r w:rsidRPr="00D142EB" w:rsidDel="005B0D57">
          <w:rPr>
            <w:i/>
          </w:rPr>
          <w:delText>Carex lyngbyei</w:delText>
        </w:r>
        <w:r w:rsidRPr="00D142EB" w:rsidDel="005B0D57">
          <w:delText xml:space="preserve">. </w:delText>
        </w:r>
      </w:del>
    </w:p>
    <w:p w14:paraId="32C405B3" w14:textId="10E5BC65" w:rsidR="006514B8" w:rsidRPr="00D142EB" w:rsidDel="005B0D57" w:rsidRDefault="006514B8">
      <w:pPr>
        <w:rPr>
          <w:del w:id="478" w:author="Stefanie Lane" w:date="2023-01-03T13:07:00Z"/>
        </w:rPr>
        <w:pPrChange w:id="479" w:author="Stefanie Lane" w:date="2023-01-03T13:09:00Z">
          <w:pPr>
            <w:pStyle w:val="CommentText"/>
            <w:numPr>
              <w:ilvl w:val="3"/>
              <w:numId w:val="4"/>
            </w:numPr>
            <w:ind w:left="3600" w:hanging="1080"/>
          </w:pPr>
        </w:pPrChange>
      </w:pPr>
      <w:del w:id="480" w:author="Stefanie Lane" w:date="2023-01-03T13:07:00Z">
        <w:r w:rsidRPr="00D142EB" w:rsidDel="005B0D57">
          <w:delText>Review of seed bank</w:delText>
        </w:r>
        <w:r w:rsidR="00DA0F40" w:rsidRPr="00D142EB" w:rsidDel="005B0D57">
          <w:delText xml:space="preserve">s </w:delText>
        </w:r>
        <w:r w:rsidRPr="00D142EB" w:rsidDel="005B0D57">
          <w:delText xml:space="preserve">in estuaries, including similarity to </w:delText>
        </w:r>
        <w:r w:rsidR="00DA0F40" w:rsidRPr="00D142EB" w:rsidDel="005B0D57">
          <w:delText xml:space="preserve">parent vegetation, </w:delText>
        </w:r>
        <w:r w:rsidR="006F20C9" w:rsidRPr="00D142EB" w:rsidDel="005B0D57">
          <w:delText>dispersal/retention, and recruitment; acknowledge most</w:delText>
        </w:r>
        <w:r w:rsidR="00D5079A" w:rsidRPr="00D142EB" w:rsidDel="005B0D57">
          <w:delText xml:space="preserve"> global</w:delText>
        </w:r>
        <w:r w:rsidR="006F20C9" w:rsidRPr="00D142EB" w:rsidDel="005B0D57">
          <w:delText xml:space="preserve"> lit is from Atlantic estuaries, thus need for PNW studies. </w:delText>
        </w:r>
      </w:del>
    </w:p>
    <w:p w14:paraId="63A9438D" w14:textId="2DA3051A" w:rsidR="003A4806" w:rsidRPr="00D142EB" w:rsidDel="008873F3" w:rsidRDefault="00B574B2">
      <w:pPr>
        <w:rPr>
          <w:del w:id="481" w:author="Stefanie Lane" w:date="2023-01-03T14:03:00Z"/>
        </w:rPr>
        <w:pPrChange w:id="482" w:author="Stefanie Lane" w:date="2023-01-03T13:09:00Z">
          <w:pPr>
            <w:pStyle w:val="CommentText"/>
            <w:numPr>
              <w:ilvl w:val="1"/>
              <w:numId w:val="4"/>
            </w:numPr>
            <w:ind w:left="1440" w:hanging="360"/>
          </w:pPr>
        </w:pPrChange>
      </w:pPr>
      <w:del w:id="483" w:author="Stefanie Lane" w:date="2023-01-03T14:03:00Z">
        <w:r w:rsidRPr="00D142EB" w:rsidDel="008873F3">
          <w:delText>Explain r</w:delText>
        </w:r>
        <w:r w:rsidR="008A1C25" w:rsidRPr="00D142EB" w:rsidDel="008873F3">
          <w:delText xml:space="preserve">egional </w:delText>
        </w:r>
        <w:r w:rsidR="004F7DEA" w:rsidRPr="00D142EB" w:rsidDel="008873F3">
          <w:delText>non-native</w:delText>
        </w:r>
        <w:r w:rsidR="008A1C25" w:rsidRPr="00D142EB" w:rsidDel="008873F3">
          <w:delText xml:space="preserve"> introductions also include the </w:delText>
        </w:r>
        <w:r w:rsidR="009675A6" w:rsidRPr="00D142EB" w:rsidDel="008873F3">
          <w:delText>Canada goos</w:delText>
        </w:r>
        <w:r w:rsidR="00EB5EBB" w:rsidRPr="00D142EB" w:rsidDel="008873F3">
          <w:delText>e</w:delText>
        </w:r>
        <w:r w:rsidR="008A1C25" w:rsidRPr="00D142EB" w:rsidDel="008873F3">
          <w:delText xml:space="preserve">, which is a resident herbivore in these estuaries </w:delText>
        </w:r>
        <w:r w:rsidR="00366B97" w:rsidRPr="00D142EB" w:rsidDel="008873F3">
          <w:delText>capable of extensive grazing</w:delText>
        </w:r>
        <w:r w:rsidR="00C55796" w:rsidRPr="00D142EB" w:rsidDel="008873F3">
          <w:delText xml:space="preserve">. </w:delText>
        </w:r>
      </w:del>
    </w:p>
    <w:p w14:paraId="5E31F22C" w14:textId="195EA3DB" w:rsidR="004C1843" w:rsidRPr="00D142EB" w:rsidDel="008873F3" w:rsidRDefault="002B07A0" w:rsidP="00FE3A8D">
      <w:pPr>
        <w:pStyle w:val="CommentText"/>
        <w:numPr>
          <w:ilvl w:val="2"/>
          <w:numId w:val="4"/>
        </w:numPr>
        <w:rPr>
          <w:del w:id="484" w:author="Stefanie Lane" w:date="2023-01-03T14:02:00Z"/>
          <w:sz w:val="22"/>
          <w:szCs w:val="22"/>
        </w:rPr>
      </w:pPr>
      <w:del w:id="485" w:author="Stefanie Lane" w:date="2023-01-03T14:02:00Z">
        <w:r w:rsidRPr="00D142EB" w:rsidDel="008873F3">
          <w:delText>Describe m</w:delText>
        </w:r>
        <w:r w:rsidR="009675A6" w:rsidRPr="00D142EB" w:rsidDel="008873F3">
          <w:delText>igratory</w:delText>
        </w:r>
        <w:r w:rsidR="00E129CF" w:rsidRPr="00D142EB" w:rsidDel="008873F3">
          <w:delText xml:space="preserve"> history</w:delText>
        </w:r>
        <w:r w:rsidR="009675A6" w:rsidRPr="00D142EB" w:rsidDel="008873F3">
          <w:delText xml:space="preserve"> &amp; </w:delText>
        </w:r>
        <w:r w:rsidR="00E129CF" w:rsidRPr="00D142EB" w:rsidDel="008873F3">
          <w:delText>regional introduction</w:delText>
        </w:r>
        <w:r w:rsidRPr="00D142EB" w:rsidDel="008873F3">
          <w:delText xml:space="preserve"> (1-2 sentences)</w:delText>
        </w:r>
        <w:r w:rsidR="004C1843" w:rsidRPr="00D142EB" w:rsidDel="008873F3">
          <w:delText>, life cycle/residency</w:delText>
        </w:r>
        <w:r w:rsidR="007A4111" w:rsidRPr="00D142EB" w:rsidDel="008873F3">
          <w:delText xml:space="preserve"> (non-migratory</w:delText>
        </w:r>
        <w:r w:rsidR="00B67E17" w:rsidRPr="00D142EB" w:rsidDel="008873F3">
          <w:delText xml:space="preserve"> pops.</w:delText>
        </w:r>
        <w:r w:rsidRPr="00D142EB" w:rsidDel="008873F3">
          <w:delText xml:space="preserve">, </w:delText>
        </w:r>
        <w:r w:rsidR="00366B97" w:rsidRPr="00D142EB" w:rsidDel="008873F3">
          <w:delText>1</w:delText>
        </w:r>
        <w:r w:rsidRPr="00D142EB" w:rsidDel="008873F3">
          <w:delText xml:space="preserve"> sentence</w:delText>
        </w:r>
        <w:r w:rsidR="007A4111" w:rsidRPr="00D142EB" w:rsidDel="008873F3">
          <w:delText>)</w:delText>
        </w:r>
        <w:r w:rsidR="004C1843" w:rsidRPr="00D142EB" w:rsidDel="008873F3">
          <w:delText>, grazing/grubbing behavior</w:delText>
        </w:r>
        <w:r w:rsidR="007A4111" w:rsidRPr="00D142EB" w:rsidDel="008873F3">
          <w:delText xml:space="preserve"> </w:delText>
        </w:r>
        <w:r w:rsidRPr="00D142EB" w:rsidDel="008873F3">
          <w:delText>(</w:delText>
        </w:r>
        <w:r w:rsidR="002A7B0C" w:rsidRPr="00D142EB" w:rsidDel="008873F3">
          <w:delText>~</w:delText>
        </w:r>
        <w:r w:rsidRPr="00D142EB" w:rsidDel="008873F3">
          <w:delText xml:space="preserve">2 sentences, focusing on </w:delText>
        </w:r>
        <w:r w:rsidR="00142A71" w:rsidRPr="00D142EB" w:rsidDel="008873F3">
          <w:delText xml:space="preserve">rhizome removal). </w:delText>
        </w:r>
      </w:del>
    </w:p>
    <w:p w14:paraId="24E9CD58" w14:textId="48783436" w:rsidR="00F3581A" w:rsidRPr="00D142EB" w:rsidDel="008873F3" w:rsidRDefault="003E245E" w:rsidP="00EB5EBB">
      <w:pPr>
        <w:pStyle w:val="CommentText"/>
        <w:numPr>
          <w:ilvl w:val="1"/>
          <w:numId w:val="4"/>
        </w:numPr>
        <w:rPr>
          <w:del w:id="486" w:author="Stefanie Lane" w:date="2023-01-03T14:03:00Z"/>
          <w:sz w:val="22"/>
          <w:szCs w:val="22"/>
        </w:rPr>
      </w:pPr>
      <w:del w:id="487" w:author="Stefanie Lane" w:date="2023-01-03T14:03:00Z">
        <w:r w:rsidRPr="00D142EB" w:rsidDel="008873F3">
          <w:delText>Describe e</w:delText>
        </w:r>
        <w:r w:rsidR="00F3581A" w:rsidRPr="00D142EB" w:rsidDel="008873F3">
          <w:delText>xclosures &amp; passive recovery as a means of restoration</w:delText>
        </w:r>
        <w:r w:rsidR="00142A71" w:rsidRPr="00D142EB" w:rsidDel="008873F3">
          <w:delText xml:space="preserve"> (broadly)</w:delText>
        </w:r>
        <w:r w:rsidR="00C02AB5" w:rsidRPr="00D142EB" w:rsidDel="008873F3">
          <w:delText xml:space="preserve">. </w:delText>
        </w:r>
        <w:r w:rsidR="00B574B2" w:rsidRPr="00D142EB" w:rsidDel="008873F3">
          <w:delText>Recovery</w:delText>
        </w:r>
        <w:r w:rsidR="00142A71" w:rsidRPr="00D142EB" w:rsidDel="008873F3">
          <w:delText xml:space="preserve"> g</w:delText>
        </w:r>
        <w:r w:rsidR="00C02AB5" w:rsidRPr="00D142EB" w:rsidDel="008873F3">
          <w:delText xml:space="preserve">oals target keystone species, or key functional groups. </w:delText>
        </w:r>
      </w:del>
    </w:p>
    <w:p w14:paraId="58ED3D30" w14:textId="3C1F2758" w:rsidR="003A4806" w:rsidRPr="00D142EB" w:rsidRDefault="0089311B">
      <w:pPr>
        <w:ind w:firstLine="720"/>
        <w:pPrChange w:id="488" w:author="Stefanie Lane" w:date="2023-01-03T13:08:00Z">
          <w:pPr>
            <w:pStyle w:val="CommentText"/>
          </w:pPr>
        </w:pPrChange>
      </w:pPr>
      <w:r w:rsidRPr="00D142EB">
        <w:t>The</w:t>
      </w:r>
      <w:r w:rsidR="00D4563B" w:rsidRPr="00D142EB">
        <w:t xml:space="preserve"> main objective </w:t>
      </w:r>
      <w:r w:rsidRPr="00D142EB">
        <w:t>of</w:t>
      </w:r>
      <w:r w:rsidR="00D4563B" w:rsidRPr="00D142EB">
        <w:t xml:space="preserve"> this study was to </w:t>
      </w:r>
      <w:r w:rsidR="005E2115" w:rsidRPr="00D142EB">
        <w:t>understand</w:t>
      </w:r>
      <w:r w:rsidR="001A0659" w:rsidRPr="00D142EB">
        <w:t xml:space="preserve"> composition</w:t>
      </w:r>
      <w:r w:rsidR="006269D0" w:rsidRPr="00D142EB">
        <w:t>al changes</w:t>
      </w:r>
      <w:r w:rsidR="001A0659" w:rsidRPr="00D142EB">
        <w:t xml:space="preserve"> of</w:t>
      </w:r>
      <w:r w:rsidR="005E2115" w:rsidRPr="00D142EB">
        <w:t xml:space="preserve"> </w:t>
      </w:r>
      <w:r w:rsidR="0057056B" w:rsidRPr="00D142EB">
        <w:t>surface seed bank</w:t>
      </w:r>
      <w:r w:rsidR="00607809" w:rsidRPr="00D142EB">
        <w:t>s</w:t>
      </w:r>
      <w:r w:rsidR="0057056B" w:rsidRPr="00D142EB">
        <w:t xml:space="preserve"> and above-ground vegetation</w:t>
      </w:r>
      <w:r w:rsidR="000A104C" w:rsidRPr="00D142EB">
        <w:t xml:space="preserve"> </w:t>
      </w:r>
      <w:r w:rsidR="005E2115" w:rsidRPr="00D142EB">
        <w:t>at discrete stages of recovery since</w:t>
      </w:r>
      <w:r w:rsidR="0057056B" w:rsidRPr="00D142EB">
        <w:t xml:space="preserve"> </w:t>
      </w:r>
      <w:del w:id="489" w:author="Stefanie Lane" w:date="2023-01-04T10:02:00Z">
        <w:r w:rsidR="0057056B" w:rsidRPr="00D142EB" w:rsidDel="00531315">
          <w:delText xml:space="preserve">grazing disturbance and </w:delText>
        </w:r>
      </w:del>
      <w:r w:rsidR="0057056B" w:rsidRPr="00D142EB">
        <w:t>grazing exclusion</w:t>
      </w:r>
      <w:r w:rsidR="00D67837" w:rsidRPr="00D142EB">
        <w:t xml:space="preserve"> in two </w:t>
      </w:r>
      <w:r w:rsidR="00607809" w:rsidRPr="00D142EB">
        <w:t xml:space="preserve">Salish Sea </w:t>
      </w:r>
      <w:r w:rsidR="00D67837" w:rsidRPr="00D142EB">
        <w:t>estuaries</w:t>
      </w:r>
      <w:r w:rsidR="0057056B" w:rsidRPr="00D142EB">
        <w:t xml:space="preserve">. </w:t>
      </w:r>
      <w:r w:rsidR="00BC79D0" w:rsidRPr="00D142EB">
        <w:t xml:space="preserve">We wanted to know if grazing exclusion allows </w:t>
      </w:r>
      <w:r w:rsidR="00D716DA" w:rsidRPr="00D142EB">
        <w:t>species</w:t>
      </w:r>
      <w:r w:rsidR="00BC79D0" w:rsidRPr="00D142EB">
        <w:t xml:space="preserve"> to passively recover to</w:t>
      </w:r>
      <w:r w:rsidR="005A38D3" w:rsidRPr="00D142EB">
        <w:t xml:space="preserve"> a compositional abundance similar to undisturbed sites. </w:t>
      </w:r>
      <w:r w:rsidR="005E58DD" w:rsidRPr="00D142EB">
        <w:t>Traditional succession models would say the</w:t>
      </w:r>
      <w:r w:rsidR="00180B40" w:rsidRPr="00D142EB">
        <w:t xml:space="preserve"> most competitive</w:t>
      </w:r>
      <w:r w:rsidR="0065092B" w:rsidRPr="00D142EB">
        <w:t xml:space="preserve"> </w:t>
      </w:r>
      <w:r w:rsidR="00180B40" w:rsidRPr="00D142EB">
        <w:t xml:space="preserve">species will </w:t>
      </w:r>
      <w:r w:rsidR="00137E0B" w:rsidRPr="00D142EB">
        <w:t xml:space="preserve">increasingly </w:t>
      </w:r>
      <w:r w:rsidR="00180B40" w:rsidRPr="00D142EB">
        <w:t xml:space="preserve">dominate the plant community as time since disturbance increases. </w:t>
      </w:r>
      <w:r w:rsidR="005E58DD" w:rsidRPr="00D142EB">
        <w:t xml:space="preserve">This would particularly </w:t>
      </w:r>
      <w:r w:rsidR="009447A7" w:rsidRPr="00D142EB">
        <w:t xml:space="preserve">be </w:t>
      </w:r>
      <w:r w:rsidR="005E58DD" w:rsidRPr="00D142EB">
        <w:t xml:space="preserve">the case in a clonal ecosystem, where recovery is driven by </w:t>
      </w:r>
      <w:r w:rsidR="009447A7" w:rsidRPr="00D142EB">
        <w:t xml:space="preserve">species spreading clonally </w:t>
      </w:r>
      <w:r w:rsidR="005E58DD" w:rsidRPr="00D142EB">
        <w:t xml:space="preserve">from </w:t>
      </w:r>
      <w:r w:rsidR="009447A7" w:rsidRPr="00D142EB">
        <w:t>adjacent</w:t>
      </w:r>
      <w:r w:rsidR="005E58DD" w:rsidRPr="00D142EB">
        <w:t xml:space="preserve"> undisturbed sites</w:t>
      </w:r>
      <w:r w:rsidR="006269D0" w:rsidRPr="00D142EB">
        <w:t>, in addition to potential recruitment from the seed bank</w:t>
      </w:r>
      <w:r w:rsidR="005E58DD" w:rsidRPr="00D142EB">
        <w:t xml:space="preserve">. If </w:t>
      </w:r>
      <w:r w:rsidR="00320EF7" w:rsidRPr="00D142EB">
        <w:t xml:space="preserve">succession is happening the we </w:t>
      </w:r>
      <w:r w:rsidR="005E58DD" w:rsidRPr="00D142EB">
        <w:t xml:space="preserve">expect: </w:t>
      </w:r>
    </w:p>
    <w:p w14:paraId="1498A9A4" w14:textId="0C27BC4E" w:rsidR="007D7475" w:rsidRPr="00D142EB" w:rsidRDefault="00554053" w:rsidP="007D7475">
      <w:pPr>
        <w:pStyle w:val="ListParagraph"/>
        <w:numPr>
          <w:ilvl w:val="0"/>
          <w:numId w:val="3"/>
        </w:numPr>
        <w:spacing w:after="0" w:line="240" w:lineRule="auto"/>
        <w:contextualSpacing w:val="0"/>
        <w:rPr>
          <w:rFonts w:eastAsia="Times New Roman"/>
        </w:rPr>
      </w:pPr>
      <w:r w:rsidRPr="00D142EB">
        <w:rPr>
          <w:rFonts w:eastAsia="Times New Roman"/>
        </w:rPr>
        <w:t>A</w:t>
      </w:r>
      <w:r w:rsidR="007D7475" w:rsidRPr="00D142EB">
        <w:rPr>
          <w:rFonts w:eastAsia="Times New Roman"/>
        </w:rPr>
        <w:t>bove-ground vegetation at older disturbance sites will be more similar to reference vegetation than recently disturbed (regardless of seed inputs)</w:t>
      </w:r>
      <w:r w:rsidR="00FE4A9F" w:rsidRPr="00D142EB">
        <w:rPr>
          <w:rFonts w:eastAsia="Times New Roman"/>
        </w:rPr>
        <w:t xml:space="preserve">, </w:t>
      </w:r>
      <w:r w:rsidR="006E2800" w:rsidRPr="00D142EB">
        <w:rPr>
          <w:rFonts w:eastAsia="Times New Roman"/>
        </w:rPr>
        <w:t>with respect to</w:t>
      </w:r>
      <w:r w:rsidR="00FE4A9F" w:rsidRPr="00D142EB">
        <w:rPr>
          <w:rFonts w:eastAsia="Times New Roman"/>
        </w:rPr>
        <w:t xml:space="preserve"> compositional abundance of tall, perennial </w:t>
      </w:r>
      <w:r w:rsidR="006E2800" w:rsidRPr="00D142EB">
        <w:rPr>
          <w:rFonts w:eastAsia="Times New Roman"/>
        </w:rPr>
        <w:t>graminoids</w:t>
      </w:r>
      <w:r w:rsidR="00FE4A9F" w:rsidRPr="00D142EB">
        <w:rPr>
          <w:rFonts w:eastAsia="Times New Roman"/>
        </w:rPr>
        <w:t xml:space="preserve"> (TPGs)</w:t>
      </w:r>
      <w:r w:rsidR="008B4EB5" w:rsidRPr="00D142EB">
        <w:rPr>
          <w:rFonts w:eastAsia="Times New Roman"/>
        </w:rPr>
        <w:t xml:space="preserve"> which dominate this ecosystem</w:t>
      </w:r>
      <w:r w:rsidR="00FE4A9F" w:rsidRPr="00D142EB">
        <w:rPr>
          <w:rFonts w:eastAsia="Times New Roman"/>
        </w:rPr>
        <w:t xml:space="preserve">. </w:t>
      </w:r>
    </w:p>
    <w:p w14:paraId="3FB0A7DC" w14:textId="41C25D2C" w:rsidR="007D7475" w:rsidRPr="00D142EB" w:rsidRDefault="00A25079" w:rsidP="00272C20">
      <w:pPr>
        <w:pStyle w:val="ListParagraph"/>
        <w:numPr>
          <w:ilvl w:val="1"/>
          <w:numId w:val="3"/>
        </w:numPr>
        <w:spacing w:after="0" w:line="240" w:lineRule="auto"/>
        <w:contextualSpacing w:val="0"/>
        <w:rPr>
          <w:rFonts w:eastAsia="Times New Roman"/>
        </w:rPr>
      </w:pPr>
      <w:r w:rsidRPr="00D142EB">
        <w:rPr>
          <w:rFonts w:eastAsia="Times New Roman"/>
        </w:rPr>
        <w:t>Alternatively, novel</w:t>
      </w:r>
      <w:r w:rsidR="007D7475" w:rsidRPr="00D142EB">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D142EB" w:rsidRDefault="00272C20" w:rsidP="00272C20">
      <w:pPr>
        <w:pStyle w:val="ListParagraph"/>
        <w:numPr>
          <w:ilvl w:val="0"/>
          <w:numId w:val="3"/>
        </w:numPr>
        <w:spacing w:after="0" w:line="240" w:lineRule="auto"/>
        <w:contextualSpacing w:val="0"/>
        <w:rPr>
          <w:rFonts w:eastAsia="Times New Roman"/>
        </w:rPr>
      </w:pPr>
      <w:r w:rsidRPr="00D142EB">
        <w:rPr>
          <w:rFonts w:eastAsia="Times New Roman"/>
        </w:rPr>
        <w:t>Above-ground vegetation in recently disturbed sites will be highly similar to seed inputs than older disturbance vegetation similarity to seed, or reference vegetation similarity to seed</w:t>
      </w:r>
      <w:r w:rsidR="006E2800" w:rsidRPr="00D142EB">
        <w:rPr>
          <w:rFonts w:eastAsia="Times New Roman"/>
        </w:rPr>
        <w:t xml:space="preserve">, especially with respect to compositional abundance of TPGs. </w:t>
      </w:r>
    </w:p>
    <w:p w14:paraId="587D35F4" w14:textId="77777777" w:rsidR="00272C20" w:rsidRPr="00D142EB" w:rsidDel="006F6D10" w:rsidRDefault="00272C20" w:rsidP="00272C20">
      <w:pPr>
        <w:spacing w:after="0" w:line="240" w:lineRule="auto"/>
        <w:rPr>
          <w:del w:id="490" w:author="Stefanie Lane" w:date="2023-01-04T16:33:00Z"/>
          <w:rFonts w:eastAsia="Times New Roman"/>
        </w:rPr>
      </w:pPr>
    </w:p>
    <w:p w14:paraId="162A61F0" w14:textId="77777777" w:rsidR="00441F56" w:rsidRPr="00D142EB" w:rsidRDefault="00441F56" w:rsidP="00A25079">
      <w:pPr>
        <w:spacing w:after="0" w:line="240" w:lineRule="auto"/>
      </w:pPr>
    </w:p>
    <w:p w14:paraId="21DAD365" w14:textId="4AC34F4F" w:rsidR="00A25079" w:rsidRPr="00D142EB" w:rsidDel="006F6D10" w:rsidRDefault="00A25079" w:rsidP="00A25079">
      <w:pPr>
        <w:spacing w:after="0" w:line="240" w:lineRule="auto"/>
        <w:rPr>
          <w:del w:id="491" w:author="Stefanie Lane" w:date="2023-01-04T16:33:00Z"/>
          <w:rFonts w:eastAsia="Times New Roman"/>
        </w:rPr>
      </w:pPr>
      <w:r w:rsidRPr="00D142EB">
        <w:t xml:space="preserve">From a conservation and land management perspective, we should be cognizant of long-term grazing impacts on </w:t>
      </w:r>
      <w:r w:rsidR="00B86DED" w:rsidRPr="00D142EB">
        <w:t>recovery of plant communities a</w:t>
      </w:r>
      <w:r w:rsidR="00696FAD" w:rsidRPr="00D142EB">
        <w:t>nd</w:t>
      </w:r>
      <w:r w:rsidR="005E0618" w:rsidRPr="00D142EB">
        <w:t xml:space="preserve"> the</w:t>
      </w:r>
      <w:r w:rsidR="00696FAD" w:rsidRPr="00D142EB">
        <w:t xml:space="preserve"> implications for alternate </w:t>
      </w:r>
      <w:r w:rsidRPr="00D142EB">
        <w:t xml:space="preserve">successional </w:t>
      </w:r>
      <w:r w:rsidR="00696FAD" w:rsidRPr="00D142EB">
        <w:t>trajectories</w:t>
      </w:r>
      <w:r w:rsidRPr="00D142EB">
        <w:t>.</w:t>
      </w:r>
      <w:r w:rsidR="00647F06" w:rsidRPr="00D142EB">
        <w:t xml:space="preserve"> This is especially the case in ecosystems that already experience natural and anthropogenic disturbance, such as estuaries</w:t>
      </w:r>
      <w:r w:rsidR="009D5BF7" w:rsidRPr="00D142EB">
        <w:t>,</w:t>
      </w:r>
      <w:r w:rsidR="00647F06" w:rsidRPr="00D142EB">
        <w:t xml:space="preserve"> and wetlands more broadly.</w:t>
      </w:r>
      <w:del w:id="492" w:author="Stefanie Lane" w:date="2023-01-04T16:33:00Z">
        <w:r w:rsidR="00647F06" w:rsidRPr="00D142EB" w:rsidDel="006F6D10">
          <w:delText xml:space="preserve"> </w:delText>
        </w:r>
      </w:del>
    </w:p>
    <w:p w14:paraId="648310E4" w14:textId="1844A8F5" w:rsidR="007D7475" w:rsidRPr="00D142EB" w:rsidDel="006F6D10" w:rsidRDefault="007D7475" w:rsidP="005E58DD">
      <w:pPr>
        <w:pStyle w:val="CommentText"/>
        <w:rPr>
          <w:del w:id="493" w:author="Stefanie Lane" w:date="2023-01-04T16:33:00Z"/>
          <w:sz w:val="22"/>
          <w:szCs w:val="22"/>
        </w:rPr>
      </w:pPr>
    </w:p>
    <w:p w14:paraId="1D128776" w14:textId="6AE38624" w:rsidR="00EF68AC" w:rsidDel="006F6D10" w:rsidRDefault="00EF68AC" w:rsidP="005E58DD">
      <w:pPr>
        <w:pStyle w:val="CommentText"/>
        <w:rPr>
          <w:del w:id="494" w:author="Stefanie Lane" w:date="2023-01-04T16:33:00Z"/>
          <w:sz w:val="22"/>
          <w:szCs w:val="22"/>
        </w:rPr>
      </w:pPr>
    </w:p>
    <w:p w14:paraId="359E0FD6" w14:textId="0CF78AED" w:rsidR="00EF68AC" w:rsidDel="006F6D10" w:rsidRDefault="00EF68AC" w:rsidP="006F6D10">
      <w:pPr>
        <w:spacing w:after="0" w:line="240" w:lineRule="auto"/>
        <w:rPr>
          <w:del w:id="495" w:author="Stefanie Lane" w:date="2023-01-04T16:33:00Z"/>
        </w:rPr>
        <w:pPrChange w:id="496" w:author="Stefanie Lane" w:date="2023-01-04T16:33:00Z">
          <w:pPr>
            <w:pStyle w:val="CommentText"/>
          </w:pPr>
        </w:pPrChange>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626309E" w:rsidR="008A0234" w:rsidDel="0031128D" w:rsidRDefault="0031128D" w:rsidP="008A0234">
      <w:pPr>
        <w:pStyle w:val="ListParagraph"/>
        <w:numPr>
          <w:ilvl w:val="0"/>
          <w:numId w:val="6"/>
        </w:numPr>
        <w:rPr>
          <w:del w:id="497" w:author="Stefanie Lane" w:date="2023-01-04T13:19:00Z"/>
        </w:rPr>
      </w:pPr>
      <w:ins w:id="498" w:author="Stefanie Lane" w:date="2023-01-04T13:19:00Z">
        <w:r>
          <w:tab/>
        </w:r>
      </w:ins>
      <w:del w:id="499" w:author="Stefanie Lane" w:date="2023-01-04T13:19:00Z">
        <w:r w:rsidR="008A0234" w:rsidDel="0031128D">
          <w:delText>Site descriptions of Little Qualicum and Nanaimo River Estuaries as Wildlife Management Areas (</w:delText>
        </w:r>
        <w:commentRangeStart w:id="500"/>
        <w:r w:rsidR="008A0234" w:rsidDel="0031128D">
          <w:delText>map</w:delText>
        </w:r>
        <w:commentRangeEnd w:id="500"/>
        <w:r w:rsidR="00CA17EF" w:rsidDel="0031128D">
          <w:rPr>
            <w:rStyle w:val="CommentReference"/>
          </w:rPr>
          <w:commentReference w:id="500"/>
        </w:r>
        <w:r w:rsidR="008A0234" w:rsidDel="0031128D">
          <w:delText xml:space="preserve">). </w:delText>
        </w:r>
      </w:del>
    </w:p>
    <w:p w14:paraId="48B5085F" w14:textId="4EB52078" w:rsidR="006E03E8" w:rsidDel="006F131F" w:rsidRDefault="00817A32" w:rsidP="008A0234">
      <w:pPr>
        <w:pStyle w:val="ListParagraph"/>
        <w:numPr>
          <w:ilvl w:val="0"/>
          <w:numId w:val="6"/>
        </w:numPr>
        <w:rPr>
          <w:del w:id="501" w:author="Stefanie Lane" w:date="2023-01-04T10:55:00Z"/>
        </w:rPr>
      </w:pPr>
      <w:del w:id="502" w:author="Stefanie Lane" w:date="2023-01-04T10:55:00Z">
        <w:r w:rsidDel="006F131F">
          <w:delText>Grazing exclosure history</w:delText>
        </w:r>
      </w:del>
    </w:p>
    <w:p w14:paraId="7FD78553" w14:textId="0E83DA97" w:rsidR="008A0234" w:rsidDel="00A03098" w:rsidRDefault="008A0234" w:rsidP="006E03E8">
      <w:pPr>
        <w:pStyle w:val="ListParagraph"/>
        <w:numPr>
          <w:ilvl w:val="1"/>
          <w:numId w:val="6"/>
        </w:numPr>
        <w:rPr>
          <w:del w:id="503" w:author="Stefanie Lane" w:date="2023-01-04T10:51:00Z"/>
        </w:rPr>
      </w:pPr>
      <w:del w:id="504" w:author="Stefanie Lane" w:date="2023-01-04T10:51:00Z">
        <w:r w:rsidDel="00A03098">
          <w:delText xml:space="preserve">Wooden fencing was iteratively installed </w:delText>
        </w:r>
        <w:r w:rsidR="003A704A" w:rsidDel="00A03098">
          <w:delText xml:space="preserve">(cite GoMIES?) </w:delText>
        </w:r>
        <w:r w:rsidDel="00A03098">
          <w:delText xml:space="preserve">to physically prevent Canada geese from grazing vegetation, hereafter referred to as ‘exclosures.’ </w:delText>
        </w:r>
      </w:del>
    </w:p>
    <w:p w14:paraId="0A22B2AC" w14:textId="73657B64" w:rsidR="008A0234" w:rsidDel="00A03098" w:rsidRDefault="008A0234" w:rsidP="006E03E8">
      <w:pPr>
        <w:pStyle w:val="ListParagraph"/>
        <w:numPr>
          <w:ilvl w:val="2"/>
          <w:numId w:val="6"/>
        </w:numPr>
        <w:rPr>
          <w:del w:id="505" w:author="Stefanie Lane" w:date="2023-01-04T10:51:00Z"/>
        </w:rPr>
      </w:pPr>
      <w:del w:id="506" w:author="Stefanie Lane" w:date="2023-01-04T10:51:00Z">
        <w:r w:rsidDel="00A03098">
          <w:delText xml:space="preserve">Exclosures were placed opportunistically along channel edges where intensive herbivory was observed to protect remnant marsh platform from further degradation. </w:delText>
        </w:r>
      </w:del>
    </w:p>
    <w:p w14:paraId="702D2B27" w14:textId="11D01082" w:rsidR="008A0234" w:rsidDel="00785DAF" w:rsidRDefault="00BE3518" w:rsidP="00785DAF">
      <w:pPr>
        <w:pStyle w:val="ListParagraph"/>
        <w:numPr>
          <w:ilvl w:val="1"/>
          <w:numId w:val="6"/>
        </w:numPr>
        <w:rPr>
          <w:del w:id="507" w:author="Stefanie Lane" w:date="2023-01-04T10:52:00Z"/>
        </w:rPr>
      </w:pPr>
      <w:del w:id="508" w:author="Stefanie Lane" w:date="2023-01-04T10:55:00Z">
        <w:r w:rsidDel="006F131F">
          <w:delText>Ongong</w:delText>
        </w:r>
        <w:r w:rsidR="008A0234" w:rsidDel="006F131F">
          <w:delText xml:space="preserve"> restoration </w:delText>
        </w:r>
        <w:r w:rsidDel="006F131F">
          <w:delText>strategies</w:delText>
        </w:r>
        <w:r w:rsidR="008A0234" w:rsidDel="006F131F">
          <w:delText xml:space="preserve"> have afforded observation of recovery timepoints 1 and 10 years post-grazing exclusion in two different estuaries (Table 1).  </w:delText>
        </w:r>
      </w:del>
    </w:p>
    <w:p w14:paraId="3E0CDB67" w14:textId="557A96E4" w:rsidR="006757D3" w:rsidRDefault="008A0234" w:rsidP="006757D3">
      <w:pPr>
        <w:rPr>
          <w:ins w:id="509" w:author="Stefanie Lane" w:date="2023-01-04T13:19:00Z"/>
        </w:rPr>
      </w:pPr>
      <w:del w:id="510" w:author="Stefanie Lane" w:date="2023-01-04T10:55:00Z">
        <w:r w:rsidDel="006F131F">
          <w:delText>Exclosure sites</w:delText>
        </w:r>
      </w:del>
      <w:del w:id="511" w:author="Stefanie Lane" w:date="2023-01-04T10:52:00Z">
        <w:r w:rsidDel="00785DAF">
          <w:delText xml:space="preserve"> were selected to represent comparable </w:delText>
        </w:r>
        <w:r w:rsidR="00960EBA" w:rsidDel="00785DAF">
          <w:delText xml:space="preserve">starting conditions of disturbance </w:delText>
        </w:r>
        <w:r w:rsidDel="00785DAF">
          <w:delText>within the exclosures</w:delText>
        </w:r>
      </w:del>
      <w:del w:id="512" w:author="Stefanie Lane" w:date="2023-01-04T10:55:00Z">
        <w:r w:rsidDel="006F131F">
          <w:delText xml:space="preserve">; undisturbed and grubbed sites are not protected by an exclosure. </w:delText>
        </w:r>
      </w:del>
      <w:ins w:id="513" w:author="Stefanie Lane" w:date="2023-01-04T10:33:00Z">
        <w:r w:rsidR="006757D3">
          <w:t xml:space="preserve">The Little Qualicum River Estuary </w:t>
        </w:r>
      </w:ins>
      <w:ins w:id="514" w:author="Stefanie Lane" w:date="2023-01-04T10:34:00Z">
        <w:r w:rsidR="00E8525E">
          <w:t xml:space="preserve">(LQRE) </w:t>
        </w:r>
      </w:ins>
      <w:ins w:id="515" w:author="Stefanie Lane" w:date="2023-01-04T10:33:00Z">
        <w:r w:rsidR="006757D3">
          <w:t>and Nanaimo River Estuary</w:t>
        </w:r>
      </w:ins>
      <w:ins w:id="516" w:author="Stefanie Lane" w:date="2023-01-04T10:34:00Z">
        <w:r w:rsidR="00E8525E">
          <w:t xml:space="preserve"> (NRE)</w:t>
        </w:r>
      </w:ins>
      <w:ins w:id="517" w:author="Stefanie Lane" w:date="2023-01-04T10:33:00Z">
        <w:r w:rsidR="006757D3">
          <w:t xml:space="preserve"> are situated on the east coast of Vancouver Island along the Strait of Georgia</w:t>
        </w:r>
      </w:ins>
      <w:ins w:id="518" w:author="Stefanie Lane" w:date="2023-01-04T10:48:00Z">
        <w:r w:rsidR="00315EB4">
          <w:t xml:space="preserve"> (</w:t>
        </w:r>
      </w:ins>
      <w:ins w:id="519" w:author="Stefanie Lane" w:date="2023-01-04T13:27:00Z">
        <w:r w:rsidR="0033522C">
          <w:fldChar w:fldCharType="begin"/>
        </w:r>
        <w:r w:rsidR="0033522C">
          <w:instrText xml:space="preserve"> REF _Ref123731292 \h </w:instrText>
        </w:r>
      </w:ins>
      <w:r w:rsidR="0033522C">
        <w:fldChar w:fldCharType="separate"/>
      </w:r>
      <w:ins w:id="520" w:author="Stefanie Lane" w:date="2023-01-04T14:50:00Z">
        <w:r w:rsidR="00C534C4">
          <w:t xml:space="preserve">Figure </w:t>
        </w:r>
        <w:r w:rsidR="00C534C4">
          <w:rPr>
            <w:noProof/>
          </w:rPr>
          <w:t>1</w:t>
        </w:r>
      </w:ins>
      <w:ins w:id="521" w:author="Stefanie Lane" w:date="2023-01-04T13:27:00Z">
        <w:r w:rsidR="0033522C">
          <w:fldChar w:fldCharType="end"/>
        </w:r>
      </w:ins>
      <w:ins w:id="522" w:author="Stefanie Lane" w:date="2023-01-04T10:48:00Z">
        <w:r w:rsidR="00315EB4">
          <w:t>)</w:t>
        </w:r>
      </w:ins>
      <w:ins w:id="523" w:author="Stefanie Lane" w:date="2023-01-04T10:33:00Z">
        <w:r w:rsidR="006757D3">
          <w:t xml:space="preserve">. </w:t>
        </w:r>
      </w:ins>
      <w:ins w:id="524" w:author="Stefanie Lane" w:date="2023-01-04T10:34:00Z">
        <w:r w:rsidR="00E8525E">
          <w:t>Both have a history of colonial impacts such as agriculture</w:t>
        </w:r>
      </w:ins>
      <w:ins w:id="525" w:author="Stefanie Lane" w:date="2023-01-04T10:35:00Z">
        <w:r w:rsidR="00C25FF8">
          <w:t xml:space="preserve">, and industrial impacts in the NRE. The LQRE was designated </w:t>
        </w:r>
      </w:ins>
      <w:ins w:id="526" w:author="Stefanie Lane" w:date="2023-01-04T10:36:00Z">
        <w:r w:rsidR="00C25FF8">
          <w:t xml:space="preserve">as a Wildlife Management Area (WMA) in </w:t>
        </w:r>
        <w:r w:rsidR="00C25FF8" w:rsidRPr="00C25FF8">
          <w:rPr>
            <w:highlight w:val="green"/>
            <w:rPrChange w:id="527" w:author="Stefanie Lane" w:date="2023-01-04T10:36:00Z">
              <w:rPr/>
            </w:rPrChange>
          </w:rPr>
          <w:t>YYYY</w:t>
        </w:r>
        <w:r w:rsidR="00C25FF8">
          <w:t xml:space="preserve">, while </w:t>
        </w:r>
        <w:r w:rsidR="005C576E">
          <w:t xml:space="preserve">NRE </w:t>
        </w:r>
      </w:ins>
      <w:ins w:id="528" w:author="Stefanie Lane" w:date="2023-01-04T10:37:00Z">
        <w:r w:rsidR="005C576E">
          <w:t xml:space="preserve">has been designated as a </w:t>
        </w:r>
        <w:commentRangeStart w:id="529"/>
        <w:r w:rsidR="005C576E">
          <w:t>Wildlife Refuge</w:t>
        </w:r>
      </w:ins>
      <w:commentRangeEnd w:id="529"/>
      <w:ins w:id="530" w:author="Stefanie Lane" w:date="2023-01-04T10:38:00Z">
        <w:r w:rsidR="00FE5959">
          <w:rPr>
            <w:rStyle w:val="CommentReference"/>
          </w:rPr>
          <w:commentReference w:id="529"/>
        </w:r>
      </w:ins>
      <w:ins w:id="531" w:author="Stefanie Lane" w:date="2023-01-04T10:37:00Z">
        <w:r w:rsidR="005C576E">
          <w:t xml:space="preserve">. </w:t>
        </w:r>
      </w:ins>
      <w:ins w:id="532" w:author="Stefanie Lane" w:date="2023-01-04T10:39:00Z">
        <w:r w:rsidR="00893D5F">
          <w:t>Because</w:t>
        </w:r>
      </w:ins>
      <w:ins w:id="533" w:author="Stefanie Lane" w:date="2023-01-04T10:38:00Z">
        <w:r w:rsidR="00FE5959">
          <w:t xml:space="preserve"> these designations confer </w:t>
        </w:r>
      </w:ins>
      <w:ins w:id="534" w:author="Stefanie Lane" w:date="2023-01-04T10:39:00Z">
        <w:r w:rsidR="00893D5F">
          <w:t>protection of wildlife habitat</w:t>
        </w:r>
      </w:ins>
      <w:ins w:id="535" w:author="Stefanie Lane" w:date="2023-01-04T10:38:00Z">
        <w:r w:rsidR="00893D5F">
          <w:t xml:space="preserve">, </w:t>
        </w:r>
      </w:ins>
      <w:ins w:id="536" w:author="Stefanie Lane" w:date="2023-01-04T10:39:00Z">
        <w:r w:rsidR="00893D5F">
          <w:t>they have been heavily utilized by resident and migratory waterfowl including CAGO</w:t>
        </w:r>
      </w:ins>
      <w:ins w:id="537" w:author="Stefanie Lane" w:date="2023-01-04T10:40:00Z">
        <w:r w:rsidR="00893D5F">
          <w:t xml:space="preserve"> (</w:t>
        </w:r>
        <w:commentRangeStart w:id="538"/>
        <w:r w:rsidR="00893D5F" w:rsidRPr="00893D5F">
          <w:rPr>
            <w:highlight w:val="lightGray"/>
            <w:rPrChange w:id="539" w:author="Stefanie Lane" w:date="2023-01-04T10:40:00Z">
              <w:rPr/>
            </w:rPrChange>
          </w:rPr>
          <w:t>CITE</w:t>
        </w:r>
        <w:commentRangeEnd w:id="538"/>
        <w:r w:rsidR="00893D5F">
          <w:rPr>
            <w:rStyle w:val="CommentReference"/>
          </w:rPr>
          <w:commentReference w:id="538"/>
        </w:r>
        <w:r w:rsidR="00893D5F">
          <w:t xml:space="preserve">). </w:t>
        </w:r>
        <w:r w:rsidR="00ED0746">
          <w:t>Observation of intensive grazing in the LQRE led to the establishment of exclosures in 2010</w:t>
        </w:r>
      </w:ins>
      <w:ins w:id="540" w:author="Stefanie Lane" w:date="2023-01-04T10:41:00Z">
        <w:r w:rsidR="00043AEF">
          <w:t xml:space="preserve"> as a trial method </w:t>
        </w:r>
      </w:ins>
      <w:ins w:id="541" w:author="Stefanie Lane" w:date="2023-01-04T10:42:00Z">
        <w:r w:rsidR="00043AEF">
          <w:t>to prevent herbivory (</w:t>
        </w:r>
        <w:r w:rsidR="00043AEF" w:rsidRPr="00043AEF">
          <w:rPr>
            <w:highlight w:val="lightGray"/>
            <w:rPrChange w:id="542" w:author="Stefanie Lane" w:date="2023-01-04T10:42:00Z">
              <w:rPr/>
            </w:rPrChange>
          </w:rPr>
          <w:t>DAWE</w:t>
        </w:r>
        <w:r w:rsidR="00043AEF">
          <w:t>?). L</w:t>
        </w:r>
      </w:ins>
      <w:ins w:id="543" w:author="Stefanie Lane" w:date="2023-01-04T10:40:00Z">
        <w:r w:rsidR="00ED0746">
          <w:t>oc</w:t>
        </w:r>
      </w:ins>
      <w:ins w:id="544" w:author="Stefanie Lane" w:date="2023-01-04T10:41:00Z">
        <w:r w:rsidR="00ED0746">
          <w:t xml:space="preserve">al conservation group Guardians </w:t>
        </w:r>
      </w:ins>
      <w:ins w:id="545" w:author="Stefanie Lane" w:date="2023-01-04T10:44:00Z">
        <w:r w:rsidR="00A939A2">
          <w:t xml:space="preserve">of Our Salish Estuaries (formerly Guardians </w:t>
        </w:r>
      </w:ins>
      <w:ins w:id="546" w:author="Stefanie Lane" w:date="2023-01-04T10:41:00Z">
        <w:r w:rsidR="00ED0746">
          <w:t>of Mid-Island Estuary Society</w:t>
        </w:r>
      </w:ins>
      <w:ins w:id="547" w:author="Stefanie Lane" w:date="2023-01-04T10:44:00Z">
        <w:r w:rsidR="00A939A2">
          <w:t>)</w:t>
        </w:r>
      </w:ins>
      <w:ins w:id="548" w:author="Stefanie Lane" w:date="2023-01-04T10:41:00Z">
        <w:r w:rsidR="00ED0746">
          <w:t xml:space="preserve"> continue</w:t>
        </w:r>
        <w:r w:rsidR="00043AEF">
          <w:t>d</w:t>
        </w:r>
        <w:r w:rsidR="00ED0746">
          <w:t xml:space="preserve"> exclosure construction</w:t>
        </w:r>
      </w:ins>
      <w:ins w:id="549" w:author="Stefanie Lane" w:date="2023-01-04T10:42:00Z">
        <w:r w:rsidR="00043AEF">
          <w:t xml:space="preserve"> in both estuaries,</w:t>
        </w:r>
      </w:ins>
      <w:ins w:id="550" w:author="Stefanie Lane" w:date="2023-01-04T10:45:00Z">
        <w:r w:rsidR="00B35871">
          <w:t xml:space="preserve"> opportunistically protecting channel edges </w:t>
        </w:r>
      </w:ins>
      <w:ins w:id="551" w:author="Stefanie Lane" w:date="2023-01-04T10:46:00Z">
        <w:r w:rsidR="004A0DC1">
          <w:t>where herbivory was most intensive to prevent further loss of habitat</w:t>
        </w:r>
      </w:ins>
      <w:ins w:id="552" w:author="Stefanie Lane" w:date="2023-01-04T10:47:00Z">
        <w:r w:rsidR="004A0DC1">
          <w:t xml:space="preserve"> (</w:t>
        </w:r>
        <w:r w:rsidR="004A0DC1" w:rsidRPr="004A0DC1">
          <w:rPr>
            <w:highlight w:val="lightGray"/>
            <w:rPrChange w:id="553" w:author="Stefanie Lane" w:date="2023-01-04T10:47:00Z">
              <w:rPr/>
            </w:rPrChange>
          </w:rPr>
          <w:t>FIG</w:t>
        </w:r>
        <w:r w:rsidR="004A0DC1">
          <w:t>)</w:t>
        </w:r>
      </w:ins>
      <w:ins w:id="554" w:author="Stefanie Lane" w:date="2023-01-04T10:43:00Z">
        <w:r w:rsidR="00EF6E1A">
          <w:t xml:space="preserve">. </w:t>
        </w:r>
      </w:ins>
      <w:ins w:id="555" w:author="Stefanie Lane" w:date="2023-01-04T10:52:00Z">
        <w:r w:rsidR="00785DAF">
          <w:t xml:space="preserve">Exclosures included in this study </w:t>
        </w:r>
        <w:r w:rsidR="00785DAF">
          <w:t>were selected to represent comparable disturbance</w:t>
        </w:r>
      </w:ins>
      <w:ins w:id="556" w:author="Stefanie Lane" w:date="2023-01-04T10:53:00Z">
        <w:r w:rsidR="00880292">
          <w:t xml:space="preserve"> conditions at the time of exclosure construction. </w:t>
        </w:r>
      </w:ins>
      <w:ins w:id="557" w:author="Stefanie Lane" w:date="2023-01-04T10:49:00Z">
        <w:r w:rsidR="00315EB4">
          <w:t xml:space="preserve">Despite efforts to protect </w:t>
        </w:r>
        <w:r w:rsidR="00297582">
          <w:t>marsh and channel edge habitat, herbivory is ongoing a</w:t>
        </w:r>
      </w:ins>
      <w:ins w:id="558" w:author="Stefanie Lane" w:date="2023-01-04T10:50:00Z">
        <w:r w:rsidR="00297582">
          <w:t>nd areas of habitat degraded by excessive grazing/grubbing remain</w:t>
        </w:r>
      </w:ins>
      <w:ins w:id="559" w:author="Stefanie Lane" w:date="2023-01-04T10:53:00Z">
        <w:r w:rsidR="00880292">
          <w:t>; grubbed sites selected for comparison were not protected by an exclosure</w:t>
        </w:r>
      </w:ins>
      <w:ins w:id="560" w:author="Stefanie Lane" w:date="2023-01-04T10:55:00Z">
        <w:r w:rsidR="006F131F">
          <w:t xml:space="preserve"> during the study period</w:t>
        </w:r>
      </w:ins>
      <w:ins w:id="561" w:author="Stefanie Lane" w:date="2023-01-04T10:53:00Z">
        <w:r w:rsidR="00880292">
          <w:t>. Within each estuary,</w:t>
        </w:r>
      </w:ins>
      <w:ins w:id="562" w:author="Stefanie Lane" w:date="2023-01-04T10:54:00Z">
        <w:r w:rsidR="00E42F5E">
          <w:t xml:space="preserve"> ungrazed habitat is typically found further upstream along tidal channels or interior to the channel edge</w:t>
        </w:r>
      </w:ins>
      <w:ins w:id="563" w:author="Stefanie Lane" w:date="2023-01-04T10:55:00Z">
        <w:r w:rsidR="00E42F5E">
          <w:t>, and</w:t>
        </w:r>
      </w:ins>
      <w:ins w:id="564" w:author="Stefanie Lane" w:date="2023-01-04T10:54:00Z">
        <w:r w:rsidR="00E42F5E">
          <w:t xml:space="preserve"> </w:t>
        </w:r>
      </w:ins>
      <w:ins w:id="565" w:author="Stefanie Lane" w:date="2023-01-04T10:55:00Z">
        <w:r w:rsidR="00E42F5E">
          <w:t>were</w:t>
        </w:r>
      </w:ins>
      <w:ins w:id="566" w:author="Stefanie Lane" w:date="2023-01-04T10:54:00Z">
        <w:r w:rsidR="00E42F5E">
          <w:t xml:space="preserve"> not protected by exclosures</w:t>
        </w:r>
      </w:ins>
      <w:ins w:id="567" w:author="Stefanie Lane" w:date="2023-01-04T10:55:00Z">
        <w:r w:rsidR="00E42F5E">
          <w:t xml:space="preserve"> during the study</w:t>
        </w:r>
        <w:r w:rsidR="006F131F">
          <w:t xml:space="preserve"> period</w:t>
        </w:r>
      </w:ins>
      <w:ins w:id="568" w:author="Stefanie Lane" w:date="2023-01-04T10:54:00Z">
        <w:r w:rsidR="00E42F5E">
          <w:t xml:space="preserve">. </w:t>
        </w:r>
      </w:ins>
    </w:p>
    <w:p w14:paraId="17E5101B" w14:textId="77777777" w:rsidR="002174A9" w:rsidRDefault="00DD56A4" w:rsidP="002174A9">
      <w:pPr>
        <w:keepNext/>
        <w:jc w:val="center"/>
        <w:rPr>
          <w:ins w:id="569" w:author="Stefanie Lane" w:date="2023-01-04T13:23:00Z"/>
        </w:rPr>
        <w:pPrChange w:id="570" w:author="Stefanie Lane" w:date="2023-01-04T13:23:00Z">
          <w:pPr>
            <w:jc w:val="center"/>
          </w:pPr>
        </w:pPrChange>
      </w:pPr>
      <w:ins w:id="571" w:author="Stefanie Lane" w:date="2023-01-04T13:21:00Z">
        <w:r>
          <w:rPr>
            <w:noProof/>
          </w:rPr>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ins>
    </w:p>
    <w:p w14:paraId="4EB7EA3B" w14:textId="51EE7A10" w:rsidR="001D5CCE" w:rsidRDefault="002174A9" w:rsidP="002174A9">
      <w:pPr>
        <w:pStyle w:val="Caption"/>
        <w:pPrChange w:id="572" w:author="Stefanie Lane" w:date="2023-01-04T13:23:00Z">
          <w:pPr>
            <w:pStyle w:val="ListParagraph"/>
            <w:numPr>
              <w:ilvl w:val="2"/>
              <w:numId w:val="6"/>
            </w:numPr>
            <w:ind w:left="2160" w:hanging="360"/>
          </w:pPr>
        </w:pPrChange>
      </w:pPr>
      <w:bookmarkStart w:id="573" w:name="_Ref123731292"/>
      <w:ins w:id="574" w:author="Stefanie Lane" w:date="2023-01-04T13:23:00Z">
        <w:r>
          <w:t xml:space="preserve">Figure </w:t>
        </w:r>
        <w:r>
          <w:fldChar w:fldCharType="begin"/>
        </w:r>
        <w:r>
          <w:instrText xml:space="preserve"> SEQ Figure \* ARABIC </w:instrText>
        </w:r>
      </w:ins>
      <w:r>
        <w:fldChar w:fldCharType="separate"/>
      </w:r>
      <w:ins w:id="575" w:author="Stefanie Lane" w:date="2023-01-04T14:50:00Z">
        <w:r w:rsidR="00C534C4">
          <w:rPr>
            <w:noProof/>
          </w:rPr>
          <w:t>1</w:t>
        </w:r>
      </w:ins>
      <w:ins w:id="576" w:author="Stefanie Lane" w:date="2023-01-04T13:23:00Z">
        <w:r>
          <w:fldChar w:fldCharType="end"/>
        </w:r>
        <w:bookmarkEnd w:id="573"/>
        <w:r>
          <w:t xml:space="preserve">. </w:t>
        </w:r>
        <w:r>
          <w:t xml:space="preserve">The Salish Sea </w:t>
        </w:r>
      </w:ins>
      <w:ins w:id="577" w:author="Stefanie Lane" w:date="2023-01-04T13:24:00Z">
        <w:r w:rsidR="00FC53D4">
          <w:t>spans the US-Canadian border</w:t>
        </w:r>
      </w:ins>
      <w:ins w:id="578" w:author="Stefanie Lane" w:date="2023-01-04T13:23:00Z">
        <w:r>
          <w:t xml:space="preserve"> on the Pacific Coast of North America</w:t>
        </w:r>
      </w:ins>
      <w:ins w:id="579" w:author="Stefanie Lane" w:date="2023-01-04T13:26:00Z">
        <w:r w:rsidR="00A27F1F">
          <w:t xml:space="preserve"> (A)</w:t>
        </w:r>
      </w:ins>
      <w:ins w:id="580" w:author="Stefanie Lane" w:date="2023-01-04T13:25:00Z">
        <w:r w:rsidR="00DB4149">
          <w:t xml:space="preserve">. Two estuaries located </w:t>
        </w:r>
      </w:ins>
      <w:ins w:id="581" w:author="Stefanie Lane" w:date="2023-01-04T13:24:00Z">
        <w:r w:rsidR="00FC53D4">
          <w:t>on the southeastern coast of Vancouver Island</w:t>
        </w:r>
      </w:ins>
      <w:ins w:id="582" w:author="Stefanie Lane" w:date="2023-01-04T13:26:00Z">
        <w:r w:rsidR="00DB4149">
          <w:t xml:space="preserve"> (B)</w:t>
        </w:r>
        <w:r w:rsidR="00A27F1F">
          <w:t xml:space="preserve"> were surveyed</w:t>
        </w:r>
      </w:ins>
      <w:ins w:id="583" w:author="Stefanie Lane" w:date="2023-01-04T13:24:00Z">
        <w:r w:rsidR="00FC53D4">
          <w:t xml:space="preserve"> where </w:t>
        </w:r>
      </w:ins>
      <w:ins w:id="584" w:author="Stefanie Lane" w:date="2023-01-04T13:25:00Z">
        <w:r w:rsidR="00DB4149">
          <w:t>grazing disturbance and recover</w:t>
        </w:r>
      </w:ins>
      <w:ins w:id="585" w:author="Stefanie Lane" w:date="2023-01-04T13:26:00Z">
        <w:r w:rsidR="00A27F1F">
          <w:t>y</w:t>
        </w:r>
      </w:ins>
      <w:ins w:id="586" w:author="Stefanie Lane" w:date="2023-01-04T13:25:00Z">
        <w:r w:rsidR="00DB4149">
          <w:t xml:space="preserve"> were observed </w:t>
        </w:r>
      </w:ins>
      <w:ins w:id="587" w:author="Stefanie Lane" w:date="2023-01-04T13:26:00Z">
        <w:r w:rsidR="00A27F1F">
          <w:t xml:space="preserve">in the Nanaimo River Estuary (C) and Little Qualicum River Estuary (D). </w:t>
        </w:r>
      </w:ins>
    </w:p>
    <w:p w14:paraId="3C531D53" w14:textId="1817856B" w:rsidR="00290BD4" w:rsidRDefault="00290BD4">
      <w:pPr>
        <w:rPr>
          <w:ins w:id="588" w:author="Stefanie Lane" w:date="2023-01-04T10:48:00Z"/>
          <w:i/>
          <w:iCs/>
          <w:color w:val="44546A" w:themeColor="text2"/>
          <w:sz w:val="18"/>
          <w:szCs w:val="18"/>
        </w:rPr>
      </w:pPr>
    </w:p>
    <w:p w14:paraId="39C41CAD" w14:textId="1E0C49DF" w:rsidR="008A0234" w:rsidRDefault="008A0234" w:rsidP="008A0234">
      <w:pPr>
        <w:pStyle w:val="Caption"/>
        <w:keepNext/>
      </w:pPr>
      <w:r>
        <w:t xml:space="preserve">Table </w:t>
      </w:r>
      <w:r w:rsidR="00DC4132">
        <w:fldChar w:fldCharType="begin"/>
      </w:r>
      <w:r w:rsidR="00DC4132">
        <w:instrText xml:space="preserve"> SEQ Table \* ARABIC </w:instrText>
      </w:r>
      <w:r w:rsidR="00DC4132">
        <w:fldChar w:fldCharType="separate"/>
      </w:r>
      <w:r w:rsidR="00C534C4">
        <w:rPr>
          <w:noProof/>
        </w:rPr>
        <w:t>1</w:t>
      </w:r>
      <w:r w:rsidR="00DC4132">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126"/>
        <w:gridCol w:w="1740"/>
        <w:gridCol w:w="1332"/>
        <w:gridCol w:w="2556"/>
        <w:gridCol w:w="1189"/>
        <w:gridCol w:w="1300"/>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ins w:id="589" w:author="Stefanie Lane" w:date="2023-01-04T10:50:00Z">
              <w:r w:rsidR="00D043D2">
                <w:rPr>
                  <w:rFonts w:ascii="Calibri" w:eastAsia="Times New Roman" w:hAnsi="Calibri" w:cs="Calibri"/>
                  <w:b/>
                  <w:bCs/>
                  <w:color w:val="000000"/>
                </w:rPr>
                <w:t xml:space="preserve"> (exclosures, or comparably sized area)</w:t>
              </w:r>
            </w:ins>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6ECA163D"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w:t>
            </w:r>
            <w:ins w:id="590" w:author="Stefanie Lane" w:date="2023-01-04T10:51:00Z">
              <w:r w:rsidR="00D043D2">
                <w:rPr>
                  <w:rFonts w:ascii="Calibri" w:eastAsia="Times New Roman" w:hAnsi="Calibri" w:cs="Calibri"/>
                  <w:color w:val="000000"/>
                </w:rPr>
                <w:t>manipulations</w:t>
              </w:r>
            </w:ins>
            <w:del w:id="591" w:author="Stefanie Lane" w:date="2023-01-04T10:51:00Z">
              <w:r w:rsidRPr="00483224" w:rsidDel="00D043D2">
                <w:rPr>
                  <w:rFonts w:ascii="Calibri" w:eastAsia="Times New Roman" w:hAnsi="Calibri" w:cs="Calibri"/>
                  <w:color w:val="000000"/>
                </w:rPr>
                <w:delText>transplants; ruderal vegetation exists</w:delText>
              </w:r>
            </w:del>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1036B3B5" w14:textId="77777777" w:rsidR="00290BD4" w:rsidRDefault="00290BD4">
      <w:pPr>
        <w:rPr>
          <w:ins w:id="592" w:author="Stefanie Lane" w:date="2023-01-04T10:48:00Z"/>
          <w:rFonts w:asciiTheme="majorHAnsi" w:eastAsiaTheme="majorEastAsia" w:hAnsiTheme="majorHAnsi" w:cstheme="majorBidi"/>
          <w:color w:val="2F5496" w:themeColor="accent1" w:themeShade="BF"/>
          <w:sz w:val="26"/>
          <w:szCs w:val="26"/>
        </w:rPr>
      </w:pPr>
      <w:ins w:id="593" w:author="Stefanie Lane" w:date="2023-01-04T10:48:00Z">
        <w:r>
          <w:br w:type="page"/>
        </w:r>
      </w:ins>
    </w:p>
    <w:p w14:paraId="776D27E5" w14:textId="5B98CE7F"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87AA582" w:rsidR="008A0234" w:rsidRDefault="008A0234" w:rsidP="008A0234">
      <w:r>
        <w:t>Two surface seed bank samples were taken from each plot (n = 16 per disturbance condition in each estuary) in summer (July 2020), fall (October 2020), and spring (March 2021). A 10 cm diameter handheld bulb planter (e.g.,</w:t>
      </w:r>
      <w:r w:rsidR="00DC4132">
        <w:fldChar w:fldCharType="begin"/>
      </w:r>
      <w:r w:rsidR="00DC4132">
        <w:instrText xml:space="preserve"> HYPERLINK "https://www.homedepot.com/p/Husky-9-in-Stainless-Steel-Bulb-Planter-GD210314/317436441" </w:instrText>
      </w:r>
      <w:ins w:id="594" w:author="Stefanie Lane" w:date="2023-01-04T14:50:00Z"/>
      <w:r w:rsidR="00DC4132">
        <w:fldChar w:fldCharType="separate"/>
      </w:r>
      <w:r w:rsidRPr="00FE4DD0">
        <w:rPr>
          <w:rStyle w:val="Hyperlink"/>
        </w:rPr>
        <w:t xml:space="preserve"> Husky 9 in. stainless Steel Bulb Planter</w:t>
      </w:r>
      <w:r w:rsidR="0018306E">
        <w:rPr>
          <w:rStyle w:val="Hyperlink"/>
        </w:rPr>
        <w:t>,</w:t>
      </w:r>
      <w:r w:rsidRPr="00FE4DD0">
        <w:rPr>
          <w:rStyle w:val="Hyperlink"/>
        </w:rPr>
        <w:t xml:space="preserve"> Home Depot, USA</w:t>
      </w:r>
      <w:r w:rsidR="00DC4132">
        <w:rPr>
          <w:rStyle w:val="Hyperlink"/>
        </w:rPr>
        <w:fldChar w:fldCharType="end"/>
      </w:r>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595"/>
      <w:r>
        <w:t>herbaria</w:t>
      </w:r>
      <w:commentRangeEnd w:id="595"/>
      <w:r>
        <w:rPr>
          <w:rStyle w:val="CommentReference"/>
        </w:rPr>
        <w:commentReference w:id="595"/>
      </w:r>
      <w:r>
        <w:t xml:space="preserve">. </w:t>
      </w:r>
    </w:p>
    <w:p w14:paraId="66E68CD1" w14:textId="789EDAE9" w:rsidR="008A0234" w:rsidRDefault="008A0234" w:rsidP="008A0234">
      <w:pPr>
        <w:pStyle w:val="Heading2"/>
      </w:pPr>
      <w:commentRangeStart w:id="596"/>
      <w:commentRangeStart w:id="597"/>
      <w:r>
        <w:lastRenderedPageBreak/>
        <w:t>Analysis</w:t>
      </w:r>
      <w:commentRangeEnd w:id="596"/>
      <w:r w:rsidR="00B574A6">
        <w:rPr>
          <w:rStyle w:val="CommentReference"/>
          <w:rFonts w:asciiTheme="minorHAnsi" w:eastAsiaTheme="minorHAnsi" w:hAnsiTheme="minorHAnsi" w:cstheme="minorBidi"/>
          <w:color w:val="auto"/>
        </w:rPr>
        <w:commentReference w:id="596"/>
      </w:r>
      <w:commentRangeEnd w:id="597"/>
      <w:r w:rsidR="00313013">
        <w:rPr>
          <w:rStyle w:val="CommentReference"/>
          <w:rFonts w:asciiTheme="minorHAnsi" w:eastAsiaTheme="minorHAnsi" w:hAnsiTheme="minorHAnsi" w:cstheme="minorBidi"/>
          <w:color w:val="auto"/>
        </w:rPr>
        <w:commentReference w:id="597"/>
      </w:r>
    </w:p>
    <w:p w14:paraId="59F70F02" w14:textId="300E63B3" w:rsidR="002F31EA" w:rsidRDefault="00185845" w:rsidP="00EF68AC">
      <w:r>
        <w:t>Tall,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26501325"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 to fit the</w:t>
      </w:r>
      <w:r w:rsidR="005069D8">
        <w:t xml:space="preserve"> </w:t>
      </w:r>
      <w:r w:rsidR="00C07B01">
        <w:t xml:space="preserve">response of TPG </w:t>
      </w:r>
      <w:r w:rsidR="005069D8">
        <w:t>compositional abundance</w:t>
      </w:r>
      <w:r w:rsidR="00A95591">
        <w:t xml:space="preserve"> to test</w:t>
      </w:r>
      <w:r w:rsidR="006C4BA5">
        <w:t xml:space="preserve"> whether </w:t>
      </w:r>
      <w:del w:id="598" w:author="Stefanie Lane" w:date="2023-01-04T15:10:00Z">
        <w:r w:rsidR="00CC15D4" w:rsidDel="00980B18">
          <w:delText xml:space="preserve">disturbance recovery categories </w:delText>
        </w:r>
      </w:del>
      <w:del w:id="599" w:author="Stefanie Lane" w:date="2023-01-04T15:11:00Z">
        <w:r w:rsidR="006C4BA5" w:rsidDel="00980B18">
          <w:delText>had significantly different s</w:delText>
        </w:r>
      </w:del>
      <w:ins w:id="600" w:author="Stefanie Lane" w:date="2023-01-04T15:11:00Z">
        <w:r w:rsidR="00980B18">
          <w:t>s</w:t>
        </w:r>
      </w:ins>
      <w:r w:rsidR="00CC15D4">
        <w:t>pecies</w:t>
      </w:r>
      <w:r w:rsidR="007A73A4">
        <w:t xml:space="preserve"> </w:t>
      </w:r>
      <w:r w:rsidR="00CC15D4">
        <w:t>compositional abundance</w:t>
      </w:r>
      <w:ins w:id="601" w:author="Stefanie Lane" w:date="2023-01-04T15:11:00Z">
        <w:r w:rsidR="006E02F9">
          <w:t xml:space="preserve"> differed among </w:t>
        </w:r>
        <w:r w:rsidR="006E02F9">
          <w:t>disturbance recovery categories</w:t>
        </w:r>
      </w:ins>
      <w:r w:rsidR="00CC15D4">
        <w:t xml:space="preserve"> in the above-ground and surface seed bank</w:t>
      </w:r>
      <w:r w:rsidR="007A73A4">
        <w:t>, respectively</w:t>
      </w:r>
      <w:r w:rsidR="00C07B01">
        <w:t xml:space="preserve"> (</w:t>
      </w:r>
      <w:r w:rsidR="00C07B01" w:rsidRPr="0010261D">
        <w:rPr>
          <w:highlight w:val="lightGray"/>
        </w:rPr>
        <w:t>package</w:t>
      </w:r>
      <w:r w:rsidR="00C07B01">
        <w:t>)</w:t>
      </w:r>
      <w:r w:rsidR="007A73A4">
        <w:t>.</w:t>
      </w:r>
      <w:r w:rsidR="0010261D">
        <w:t xml:space="preserve"> </w:t>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17C4672D" w:rsidR="00EF68AC" w:rsidRDefault="00EF68AC" w:rsidP="00EF68AC">
      <w:pPr>
        <w:pStyle w:val="Heading1"/>
        <w:rPr>
          <w:ins w:id="602" w:author="Stefanie Lane" w:date="2023-01-04T14:30:00Z"/>
        </w:rPr>
      </w:pPr>
      <w:bookmarkStart w:id="603" w:name="_Hlk116647095"/>
      <w:r>
        <w:lastRenderedPageBreak/>
        <w:t>Results</w:t>
      </w:r>
    </w:p>
    <w:p w14:paraId="25EDD146" w14:textId="0D941CAF" w:rsidR="00AA40AA" w:rsidRDefault="001A3CFA" w:rsidP="00524782">
      <w:pPr>
        <w:ind w:firstLine="720"/>
        <w:rPr>
          <w:ins w:id="604" w:author="Stefanie Lane" w:date="2023-01-04T14:52:00Z"/>
        </w:rPr>
        <w:pPrChange w:id="605" w:author="Stefanie Lane" w:date="2023-01-04T15:37:00Z">
          <w:pPr/>
        </w:pPrChange>
      </w:pPr>
      <w:ins w:id="606" w:author="Stefanie Lane" w:date="2023-01-04T14:46:00Z">
        <w:r>
          <w:t xml:space="preserve">We found </w:t>
        </w:r>
      </w:ins>
      <w:ins w:id="607" w:author="Stefanie Lane" w:date="2023-01-04T14:48:00Z">
        <w:r w:rsidR="00803772">
          <w:t xml:space="preserve">above-ground </w:t>
        </w:r>
      </w:ins>
      <w:ins w:id="608" w:author="Stefanie Lane" w:date="2023-01-04T14:49:00Z">
        <w:r w:rsidR="00022F53">
          <w:t xml:space="preserve">cover </w:t>
        </w:r>
      </w:ins>
      <w:ins w:id="609" w:author="Stefanie Lane" w:date="2023-01-04T14:48:00Z">
        <w:r w:rsidR="00803772">
          <w:t xml:space="preserve">abundance of </w:t>
        </w:r>
      </w:ins>
      <w:ins w:id="610" w:author="Stefanie Lane" w:date="2023-01-04T14:47:00Z">
        <w:r w:rsidR="00803772">
          <w:t>tall, perennial graminoids</w:t>
        </w:r>
      </w:ins>
      <w:ins w:id="611" w:author="Stefanie Lane" w:date="2023-01-04T14:53:00Z">
        <w:r w:rsidR="00837A11">
          <w:t xml:space="preserve"> (TPGs)</w:t>
        </w:r>
      </w:ins>
      <w:ins w:id="612" w:author="Stefanie Lane" w:date="2023-01-04T14:46:00Z">
        <w:r>
          <w:t xml:space="preserve"> </w:t>
        </w:r>
      </w:ins>
      <w:ins w:id="613" w:author="Stefanie Lane" w:date="2023-01-04T14:49:00Z">
        <w:r w:rsidR="00CC6C7B">
          <w:t xml:space="preserve">in 10-year old exclosures </w:t>
        </w:r>
      </w:ins>
      <w:ins w:id="614" w:author="Stefanie Lane" w:date="2023-01-04T14:46:00Z">
        <w:r>
          <w:t>recover</w:t>
        </w:r>
      </w:ins>
      <w:ins w:id="615" w:author="Stefanie Lane" w:date="2023-01-04T14:49:00Z">
        <w:r w:rsidR="00022F53">
          <w:t>ed</w:t>
        </w:r>
      </w:ins>
      <w:ins w:id="616" w:author="Stefanie Lane" w:date="2023-01-04T14:46:00Z">
        <w:r>
          <w:t xml:space="preserve"> to </w:t>
        </w:r>
      </w:ins>
      <w:ins w:id="617" w:author="Stefanie Lane" w:date="2023-01-04T14:47:00Z">
        <w:r>
          <w:t xml:space="preserve">comparable cover abundance </w:t>
        </w:r>
      </w:ins>
      <w:ins w:id="618" w:author="Stefanie Lane" w:date="2023-01-04T14:48:00Z">
        <w:r w:rsidR="00022F53">
          <w:t xml:space="preserve">as found in </w:t>
        </w:r>
      </w:ins>
      <w:ins w:id="619" w:author="Stefanie Lane" w:date="2023-01-04T14:49:00Z">
        <w:r w:rsidR="00022F53">
          <w:t>Undisturbed</w:t>
        </w:r>
      </w:ins>
      <w:ins w:id="620" w:author="Stefanie Lane" w:date="2023-01-04T14:48:00Z">
        <w:r w:rsidR="00022F53">
          <w:t xml:space="preserve"> sites, supporting our first hypothesis</w:t>
        </w:r>
      </w:ins>
      <w:ins w:id="621" w:author="Stefanie Lane" w:date="2023-01-04T14:51:00Z">
        <w:r w:rsidR="0057780C">
          <w:t xml:space="preserve"> </w:t>
        </w:r>
        <w:r w:rsidR="0057780C">
          <w:t>(</w:t>
        </w:r>
        <w:r w:rsidR="0057780C">
          <w:fldChar w:fldCharType="begin"/>
        </w:r>
        <w:r w:rsidR="0057780C">
          <w:instrText xml:space="preserve"> REF _Ref112945173 \h  \* MERGEFORMAT </w:instrText>
        </w:r>
        <w:r w:rsidR="0057780C">
          <w:fldChar w:fldCharType="separate"/>
        </w:r>
        <w:r w:rsidR="0057780C">
          <w:t xml:space="preserve">Figure </w:t>
        </w:r>
        <w:r w:rsidR="0057780C">
          <w:rPr>
            <w:noProof/>
          </w:rPr>
          <w:t>2</w:t>
        </w:r>
        <w:r w:rsidR="0057780C">
          <w:fldChar w:fldCharType="end"/>
        </w:r>
        <w:r w:rsidR="0057780C">
          <w:t>)</w:t>
        </w:r>
      </w:ins>
      <w:ins w:id="622" w:author="Stefanie Lane" w:date="2023-01-04T14:48:00Z">
        <w:r w:rsidR="00022F53">
          <w:t xml:space="preserve">. </w:t>
        </w:r>
      </w:ins>
      <w:ins w:id="623" w:author="Stefanie Lane" w:date="2023-01-04T14:49:00Z">
        <w:r w:rsidR="00022F53">
          <w:t xml:space="preserve">Unsurprisingly, </w:t>
        </w:r>
      </w:ins>
      <w:ins w:id="624" w:author="Stefanie Lane" w:date="2023-01-04T14:51:00Z">
        <w:r w:rsidR="00C534C4">
          <w:t>generalized linear models showed</w:t>
        </w:r>
      </w:ins>
      <w:ins w:id="625" w:author="Stefanie Lane" w:date="2023-01-04T14:49:00Z">
        <w:r w:rsidR="00022F53">
          <w:t xml:space="preserve"> </w:t>
        </w:r>
        <w:r w:rsidR="00CC6C7B">
          <w:t>Grubbed sites</w:t>
        </w:r>
      </w:ins>
      <w:ins w:id="626" w:author="Stefanie Lane" w:date="2023-01-04T14:50:00Z">
        <w:r w:rsidR="00CC6C7B">
          <w:t xml:space="preserve"> had</w:t>
        </w:r>
      </w:ins>
      <w:ins w:id="627" w:author="Stefanie Lane" w:date="2023-01-04T14:49:00Z">
        <w:r w:rsidR="00CC6C7B">
          <w:t xml:space="preserve"> </w:t>
        </w:r>
      </w:ins>
      <w:ins w:id="628" w:author="Stefanie Lane" w:date="2023-01-04T14:50:00Z">
        <w:r w:rsidR="00CC6C7B">
          <w:t xml:space="preserve">significantly lower TPG above-ground cover than Undisturbed sites (p = 0.02), and 1-year old exclosures </w:t>
        </w:r>
        <w:r w:rsidR="00CC6C7B">
          <w:t>had</w:t>
        </w:r>
        <w:r w:rsidR="00CC6C7B">
          <w:t xml:space="preserve"> nearly significant less TPG cover than Undisturbed sites (p = 0.09)</w:t>
        </w:r>
        <w:r w:rsidR="00CC6C7B">
          <w:t xml:space="preserve">. </w:t>
        </w:r>
      </w:ins>
    </w:p>
    <w:p w14:paraId="62544DE6" w14:textId="03292F8F" w:rsidR="0057780C" w:rsidDel="0057780C" w:rsidRDefault="0057780C" w:rsidP="00524782">
      <w:pPr>
        <w:pStyle w:val="NoSpacing"/>
        <w:ind w:firstLine="720"/>
        <w:rPr>
          <w:del w:id="629" w:author="Stefanie Lane" w:date="2023-01-04T14:53:00Z"/>
          <w:moveTo w:id="630" w:author="Stefanie Lane" w:date="2023-01-04T14:52:00Z"/>
        </w:rPr>
        <w:pPrChange w:id="631" w:author="Stefanie Lane" w:date="2023-01-04T15:37:00Z">
          <w:pPr>
            <w:pStyle w:val="NoSpacing"/>
            <w:numPr>
              <w:numId w:val="15"/>
            </w:numPr>
            <w:ind w:left="720" w:hanging="360"/>
          </w:pPr>
        </w:pPrChange>
      </w:pPr>
      <w:ins w:id="632" w:author="Stefanie Lane" w:date="2023-01-04T14:52:00Z">
        <w:r>
          <w:t xml:space="preserve">However, despite the group of tall, perennial graminoids </w:t>
        </w:r>
      </w:ins>
      <w:moveToRangeStart w:id="633" w:author="Stefanie Lane" w:date="2023-01-04T14:52:00Z" w:name="move123736393"/>
      <w:moveTo w:id="634" w:author="Stefanie Lane" w:date="2023-01-04T14:52:00Z">
        <w:r>
          <w:t xml:space="preserve">recovering according to expectation, </w:t>
        </w:r>
      </w:moveTo>
      <w:ins w:id="635" w:author="Stefanie Lane" w:date="2023-01-04T15:09:00Z">
        <w:r w:rsidR="00313013">
          <w:t xml:space="preserve">dominant </w:t>
        </w:r>
      </w:ins>
      <w:moveTo w:id="636" w:author="Stefanie Lane" w:date="2023-01-04T14:52:00Z">
        <w:r>
          <w:t xml:space="preserve">species composition </w:t>
        </w:r>
        <w:del w:id="637" w:author="Stefanie Lane" w:date="2023-01-04T14:53:00Z">
          <w:r w:rsidRPr="00313013" w:rsidDel="00837A11">
            <w:rPr>
              <w:rPrChange w:id="638" w:author="Stefanie Lane" w:date="2023-01-04T15:09:00Z">
                <w:rPr/>
              </w:rPrChange>
            </w:rPr>
            <w:delText xml:space="preserve">has </w:delText>
          </w:r>
        </w:del>
        <w:r w:rsidRPr="00313013">
          <w:rPr>
            <w:rPrChange w:id="639" w:author="Stefanie Lane" w:date="2023-01-04T15:09:00Z">
              <w:rPr/>
            </w:rPrChange>
          </w:rPr>
          <w:t>significantly c</w:t>
        </w:r>
        <w:r>
          <w:t xml:space="preserve">hanged in the above-ground </w:t>
        </w:r>
      </w:moveTo>
      <w:ins w:id="640" w:author="Stefanie Lane" w:date="2023-01-04T14:53:00Z">
        <w:r w:rsidR="00837A11">
          <w:t xml:space="preserve">vegetation </w:t>
        </w:r>
      </w:ins>
      <w:moveTo w:id="641" w:author="Stefanie Lane" w:date="2023-01-04T14:52:00Z">
        <w:r>
          <w:t>and surface seed bank</w:t>
        </w:r>
        <w:del w:id="642" w:author="Stefanie Lane" w:date="2023-01-04T14:54:00Z">
          <w:r w:rsidDel="00837A11">
            <w:delText xml:space="preserve"> (</w:delText>
          </w:r>
          <w:r w:rsidDel="00837A11">
            <w:fldChar w:fldCharType="begin"/>
          </w:r>
          <w:r w:rsidDel="00837A11">
            <w:delInstrText xml:space="preserve"> REF _Ref117853221 \h  \* MERGEFORMAT </w:delInstrText>
          </w:r>
          <w:r w:rsidDel="00837A11">
            <w:fldChar w:fldCharType="separate"/>
          </w:r>
          <w:r w:rsidDel="00837A11">
            <w:delText xml:space="preserve">Table </w:delText>
          </w:r>
          <w:r w:rsidDel="00837A11">
            <w:rPr>
              <w:noProof/>
            </w:rPr>
            <w:delText>2</w:delText>
          </w:r>
          <w:r w:rsidDel="00837A11">
            <w:fldChar w:fldCharType="end"/>
          </w:r>
          <w:r w:rsidDel="00837A11">
            <w:delText>)</w:delText>
          </w:r>
        </w:del>
        <w:del w:id="643" w:author="Stefanie Lane" w:date="2023-01-04T14:56:00Z">
          <w:r w:rsidDel="002740F3">
            <w:delText xml:space="preserve">. </w:delText>
          </w:r>
        </w:del>
        <w:del w:id="644" w:author="Stefanie Lane" w:date="2023-01-04T14:53:00Z">
          <w:r w:rsidDel="0057780C">
            <w:delText xml:space="preserve"> </w:delText>
          </w:r>
        </w:del>
      </w:moveTo>
    </w:p>
    <w:p w14:paraId="6DF36328" w14:textId="7F116513" w:rsidR="006F0263" w:rsidRDefault="0057780C" w:rsidP="00524782">
      <w:pPr>
        <w:pStyle w:val="NoSpacing"/>
        <w:ind w:firstLine="720"/>
        <w:rPr>
          <w:ins w:id="645" w:author="Stefanie Lane" w:date="2023-01-04T14:58:00Z"/>
        </w:rPr>
        <w:pPrChange w:id="646" w:author="Stefanie Lane" w:date="2023-01-04T15:37:00Z">
          <w:pPr>
            <w:pStyle w:val="NoSpacing"/>
          </w:pPr>
        </w:pPrChange>
      </w:pPr>
      <w:moveTo w:id="647" w:author="Stefanie Lane" w:date="2023-01-04T14:52:00Z">
        <w:del w:id="648" w:author="Stefanie Lane" w:date="2023-01-04T14:56:00Z">
          <w:r w:rsidDel="002740F3">
            <w:delText>I</w:delText>
          </w:r>
        </w:del>
      </w:moveTo>
      <w:ins w:id="649" w:author="Stefanie Lane" w:date="2023-01-04T14:56:00Z">
        <w:r w:rsidR="002740F3">
          <w:t>: i</w:t>
        </w:r>
      </w:ins>
      <w:moveTo w:id="650" w:author="Stefanie Lane" w:date="2023-01-04T14:52:00Z">
        <w:r>
          <w:t xml:space="preserve">ndicator species analysis characterized above-ground vegetation in Undisturbed sites by two native TPGs and one native forb, while 10-year old exclosures were characterized by </w:t>
        </w:r>
        <w:del w:id="651" w:author="Stefanie Lane" w:date="2023-01-04T14:53:00Z">
          <w:r w:rsidDel="00837A11">
            <w:delText>an</w:delText>
          </w:r>
        </w:del>
      </w:moveTo>
      <w:ins w:id="652" w:author="Stefanie Lane" w:date="2023-01-04T14:53:00Z">
        <w:r w:rsidR="00837A11">
          <w:t>a single</w:t>
        </w:r>
      </w:ins>
      <w:moveTo w:id="653" w:author="Stefanie Lane" w:date="2023-01-04T14:52:00Z">
        <w:r>
          <w:t xml:space="preserve"> non-native TPG</w:t>
        </w:r>
      </w:moveTo>
      <w:ins w:id="654" w:author="Stefanie Lane" w:date="2023-01-04T14:56:00Z">
        <w:r w:rsidR="002740F3">
          <w:t xml:space="preserve">, </w:t>
        </w:r>
        <w:r w:rsidR="002740F3">
          <w:rPr>
            <w:i/>
          </w:rPr>
          <w:t>Agrostis stolonifera</w:t>
        </w:r>
        <w:r w:rsidR="002740F3">
          <w:t xml:space="preserve"> </w:t>
        </w:r>
      </w:ins>
      <w:moveTo w:id="655" w:author="Stefanie Lane" w:date="2023-01-04T14:52:00Z">
        <w:del w:id="656" w:author="Stefanie Lane" w:date="2023-01-04T14:56:00Z">
          <w:r w:rsidDel="002740F3">
            <w:delText xml:space="preserve">. </w:delText>
          </w:r>
        </w:del>
      </w:moveTo>
      <w:ins w:id="657" w:author="Stefanie Lane" w:date="2023-01-04T14:54:00Z">
        <w:r w:rsidR="00837A11">
          <w:t>(</w:t>
        </w:r>
        <w:r w:rsidR="00837A11">
          <w:fldChar w:fldCharType="begin"/>
        </w:r>
        <w:r w:rsidR="00837A11">
          <w:instrText xml:space="preserve"> REF _Ref117853221 \h  \* MERGEFORMAT </w:instrText>
        </w:r>
        <w:r w:rsidR="00837A11">
          <w:fldChar w:fldCharType="separate"/>
        </w:r>
        <w:r w:rsidR="00837A11">
          <w:t xml:space="preserve">Table </w:t>
        </w:r>
        <w:r w:rsidR="00837A11">
          <w:rPr>
            <w:noProof/>
          </w:rPr>
          <w:t>2</w:t>
        </w:r>
        <w:r w:rsidR="00837A11">
          <w:fldChar w:fldCharType="end"/>
        </w:r>
        <w:r w:rsidR="00837A11">
          <w:t>)</w:t>
        </w:r>
      </w:ins>
      <w:ins w:id="658" w:author="Stefanie Lane" w:date="2023-01-04T14:56:00Z">
        <w:r w:rsidR="002740F3">
          <w:t>.</w:t>
        </w:r>
      </w:ins>
      <w:ins w:id="659" w:author="Stefanie Lane" w:date="2023-01-04T14:54:00Z">
        <w:r w:rsidR="00837A11">
          <w:t xml:space="preserve"> </w:t>
        </w:r>
      </w:ins>
      <w:ins w:id="660" w:author="Stefanie Lane" w:date="2023-01-04T16:21:00Z">
        <w:r w:rsidR="0063062D">
          <w:t xml:space="preserve">This </w:t>
        </w:r>
      </w:ins>
      <w:ins w:id="661" w:author="Stefanie Lane" w:date="2023-01-04T16:22:00Z">
        <w:r w:rsidR="003D03FE">
          <w:t xml:space="preserve">non-native </w:t>
        </w:r>
      </w:ins>
      <w:ins w:id="662" w:author="Stefanie Lane" w:date="2023-01-04T16:21:00Z">
        <w:r w:rsidR="0063062D">
          <w:t xml:space="preserve">species also </w:t>
        </w:r>
        <w:r w:rsidR="0063062D">
          <w:t>characterized the surface seed banks of both the 10-year old exclosures and Undisturbed sites</w:t>
        </w:r>
      </w:ins>
      <w:ins w:id="663" w:author="Stefanie Lane" w:date="2023-01-04T16:22:00Z">
        <w:r w:rsidR="003D03FE">
          <w:t>, lending</w:t>
        </w:r>
      </w:ins>
      <w:ins w:id="664" w:author="Stefanie Lane" w:date="2023-01-04T14:54:00Z">
        <w:r w:rsidR="0064372D">
          <w:t xml:space="preserve"> support </w:t>
        </w:r>
      </w:ins>
      <w:ins w:id="665" w:author="Stefanie Lane" w:date="2023-01-04T14:55:00Z">
        <w:r w:rsidR="00E01BC7">
          <w:t>for</w:t>
        </w:r>
      </w:ins>
      <w:ins w:id="666" w:author="Stefanie Lane" w:date="2023-01-04T14:54:00Z">
        <w:r w:rsidR="0064372D">
          <w:t xml:space="preserve"> our alternative hypothesis that </w:t>
        </w:r>
      </w:ins>
      <w:ins w:id="667" w:author="Stefanie Lane" w:date="2023-01-04T14:55:00Z">
        <w:r w:rsidR="00E01BC7">
          <w:t xml:space="preserve">new competitors </w:t>
        </w:r>
      </w:ins>
      <w:ins w:id="668" w:author="Stefanie Lane" w:date="2023-01-04T14:57:00Z">
        <w:r w:rsidR="002740F3">
          <w:t xml:space="preserve">from the seed bank </w:t>
        </w:r>
        <w:r w:rsidR="00FB2DCE">
          <w:t xml:space="preserve">and/or competitive advantage of a species’ clonal reproduction </w:t>
        </w:r>
      </w:ins>
      <w:moveTo w:id="669" w:author="Stefanie Lane" w:date="2023-01-04T14:52:00Z">
        <w:del w:id="670" w:author="Stefanie Lane" w:date="2023-01-04T14:53:00Z">
          <w:r w:rsidDel="00837A11">
            <w:delText xml:space="preserve">A second native forb may characterize both these disturbance conditions. </w:delText>
          </w:r>
        </w:del>
      </w:moveTo>
      <w:ins w:id="671" w:author="Stefanie Lane" w:date="2023-01-04T14:57:00Z">
        <w:r w:rsidR="00FB2DCE">
          <w:t xml:space="preserve">strategy </w:t>
        </w:r>
      </w:ins>
      <w:ins w:id="672" w:author="Stefanie Lane" w:date="2023-01-04T14:58:00Z">
        <w:r w:rsidR="00FB2DCE">
          <w:t xml:space="preserve">would replace </w:t>
        </w:r>
        <w:r w:rsidR="006F0263">
          <w:t xml:space="preserve">species which dominate in the absence of disturbance, such as </w:t>
        </w:r>
        <w:r w:rsidR="006F0263">
          <w:rPr>
            <w:i/>
          </w:rPr>
          <w:t>Carex lyngbyei</w:t>
        </w:r>
        <w:r w:rsidR="006F0263">
          <w:t xml:space="preserve">. </w:t>
        </w:r>
      </w:ins>
    </w:p>
    <w:p w14:paraId="23E77F90" w14:textId="77777777" w:rsidR="006F0263" w:rsidRDefault="006F0263" w:rsidP="0057780C">
      <w:pPr>
        <w:pStyle w:val="NoSpacing"/>
        <w:rPr>
          <w:ins w:id="673" w:author="Stefanie Lane" w:date="2023-01-04T14:58:00Z"/>
        </w:rPr>
      </w:pPr>
    </w:p>
    <w:p w14:paraId="200DB516" w14:textId="3EDEE7BF" w:rsidR="00837A11" w:rsidDel="00447316" w:rsidRDefault="00447316" w:rsidP="00A53A87">
      <w:pPr>
        <w:pStyle w:val="NoSpacing"/>
        <w:ind w:firstLine="720"/>
        <w:rPr>
          <w:del w:id="674" w:author="Stefanie Lane" w:date="2023-01-04T14:59:00Z"/>
          <w:moveTo w:id="675" w:author="Stefanie Lane" w:date="2023-01-04T14:52:00Z"/>
        </w:rPr>
        <w:pPrChange w:id="676" w:author="Stefanie Lane" w:date="2023-01-04T16:25:00Z">
          <w:pPr>
            <w:pStyle w:val="NoSpacing"/>
            <w:numPr>
              <w:ilvl w:val="1"/>
              <w:numId w:val="15"/>
            </w:numPr>
            <w:ind w:left="1440" w:hanging="360"/>
          </w:pPr>
        </w:pPrChange>
      </w:pPr>
      <w:ins w:id="677" w:author="Stefanie Lane" w:date="2023-01-04T14:59:00Z">
        <w:r>
          <w:t xml:space="preserve">We found the </w:t>
        </w:r>
      </w:ins>
    </w:p>
    <w:moveToRangeEnd w:id="633"/>
    <w:p w14:paraId="0ACF57DE" w14:textId="086D5A90" w:rsidR="00CC6C7B" w:rsidRPr="00C43338" w:rsidDel="00447316" w:rsidRDefault="00CC6C7B" w:rsidP="00A53A87">
      <w:pPr>
        <w:ind w:firstLine="720"/>
        <w:rPr>
          <w:del w:id="678" w:author="Stefanie Lane" w:date="2023-01-04T14:59:00Z"/>
          <w:rPrChange w:id="679" w:author="Stefanie Lane" w:date="2023-01-04T14:30:00Z">
            <w:rPr>
              <w:del w:id="680" w:author="Stefanie Lane" w:date="2023-01-04T14:59:00Z"/>
            </w:rPr>
          </w:rPrChange>
        </w:rPr>
        <w:pPrChange w:id="681" w:author="Stefanie Lane" w:date="2023-01-04T16:25:00Z">
          <w:pPr>
            <w:pStyle w:val="Heading1"/>
          </w:pPr>
        </w:pPrChange>
      </w:pPr>
    </w:p>
    <w:bookmarkEnd w:id="603"/>
    <w:p w14:paraId="55BC4F89" w14:textId="68E937AC" w:rsidR="00B424B5" w:rsidDel="0057780C" w:rsidRDefault="00B424B5" w:rsidP="00A53A87">
      <w:pPr>
        <w:pStyle w:val="NoSpacing"/>
        <w:ind w:firstLine="720"/>
        <w:rPr>
          <w:del w:id="682" w:author="Stefanie Lane" w:date="2023-01-04T14:51:00Z"/>
        </w:rPr>
        <w:pPrChange w:id="683" w:author="Stefanie Lane" w:date="2023-01-04T16:25:00Z">
          <w:pPr>
            <w:pStyle w:val="NoSpacing"/>
            <w:numPr>
              <w:numId w:val="15"/>
            </w:numPr>
            <w:ind w:left="720" w:hanging="360"/>
          </w:pPr>
        </w:pPrChange>
      </w:pPr>
      <w:del w:id="684" w:author="Stefanie Lane" w:date="2023-01-04T14:51:00Z">
        <w:r w:rsidDel="0057780C">
          <w:delText>In above ground vegetation, there is no significant difference in cover abundance of TPGs between 10-year old exclosures and Undisturbed sites (</w:delText>
        </w:r>
        <w:r w:rsidDel="0057780C">
          <w:fldChar w:fldCharType="begin"/>
        </w:r>
        <w:r w:rsidDel="0057780C">
          <w:delInstrText xml:space="preserve"> REF _Ref112945173 \h  \* MERGEFORMAT </w:delInstrText>
        </w:r>
        <w:r w:rsidDel="0057780C">
          <w:fldChar w:fldCharType="separate"/>
        </w:r>
      </w:del>
      <w:del w:id="685" w:author="Stefanie Lane" w:date="2023-01-04T14:50:00Z">
        <w:r w:rsidR="005071E8" w:rsidDel="00C534C4">
          <w:delText xml:space="preserve">Figure </w:delText>
        </w:r>
        <w:r w:rsidR="005071E8" w:rsidDel="00C534C4">
          <w:rPr>
            <w:noProof/>
          </w:rPr>
          <w:delText>1</w:delText>
        </w:r>
      </w:del>
      <w:del w:id="686" w:author="Stefanie Lane" w:date="2023-01-04T14:51:00Z">
        <w:r w:rsidDel="0057780C">
          <w:fldChar w:fldCharType="end"/>
        </w:r>
        <w:r w:rsidDel="0057780C">
          <w:delText xml:space="preserve">). This supports our first hypothesis. </w:delText>
        </w:r>
      </w:del>
    </w:p>
    <w:p w14:paraId="34441822" w14:textId="35D1990F" w:rsidR="00B424B5" w:rsidDel="00C534C4" w:rsidRDefault="00B424B5" w:rsidP="00A53A87">
      <w:pPr>
        <w:pStyle w:val="NoSpacing"/>
        <w:ind w:firstLine="720"/>
        <w:rPr>
          <w:del w:id="687" w:author="Stefanie Lane" w:date="2023-01-04T14:51:00Z"/>
        </w:rPr>
        <w:pPrChange w:id="688" w:author="Stefanie Lane" w:date="2023-01-04T16:25:00Z">
          <w:pPr>
            <w:pStyle w:val="NoSpacing"/>
            <w:numPr>
              <w:ilvl w:val="1"/>
              <w:numId w:val="15"/>
            </w:numPr>
            <w:ind w:left="1440" w:hanging="360"/>
          </w:pPr>
        </w:pPrChange>
      </w:pPr>
      <w:del w:id="689" w:author="Stefanie Lane" w:date="2023-01-04T14:51:00Z">
        <w:r w:rsidDel="00C534C4">
          <w:delText>Not surprisingly, Grubbed sites have</w:delText>
        </w:r>
      </w:del>
      <w:del w:id="690" w:author="Stefanie Lane" w:date="2023-01-04T14:50:00Z">
        <w:r w:rsidDel="00CC6C7B">
          <w:delText xml:space="preserve"> significantly lower TPG </w:delText>
        </w:r>
        <w:r w:rsidR="00603981" w:rsidDel="00CC6C7B">
          <w:delText xml:space="preserve">above-ground </w:delText>
        </w:r>
        <w:r w:rsidDel="00CC6C7B">
          <w:delText>cover than Undisturbed sites (p = 0.0236), and 1-year old exclosures have nearly significant less TPG cover than Undisturbed sites (p = 0.0906)</w:delText>
        </w:r>
      </w:del>
      <w:del w:id="691" w:author="Stefanie Lane" w:date="2023-01-04T14:51:00Z">
        <w:r w:rsidR="00CC688F" w:rsidDel="00C534C4">
          <w:delText xml:space="preserve">; (temp fig at </w:delText>
        </w:r>
        <w:r w:rsidR="00CC688F" w:rsidDel="00C534C4">
          <w:fldChar w:fldCharType="begin"/>
        </w:r>
        <w:r w:rsidR="00CC688F" w:rsidDel="00C534C4">
          <w:delInstrText xml:space="preserve"> REF _Ref119066111 \h </w:delInstrText>
        </w:r>
        <w:r w:rsidR="00CC688F" w:rsidDel="00C534C4">
          <w:fldChar w:fldCharType="separate"/>
        </w:r>
      </w:del>
      <w:del w:id="692" w:author="Stefanie Lane" w:date="2023-01-04T14:50:00Z">
        <w:r w:rsidR="00CC688F" w:rsidDel="00C534C4">
          <w:delText xml:space="preserve">Figure </w:delText>
        </w:r>
        <w:r w:rsidR="00CC688F" w:rsidDel="00C534C4">
          <w:rPr>
            <w:noProof/>
          </w:rPr>
          <w:delText>7</w:delText>
        </w:r>
      </w:del>
      <w:del w:id="693" w:author="Stefanie Lane" w:date="2023-01-04T14:51:00Z">
        <w:r w:rsidR="00CC688F" w:rsidDel="00C534C4">
          <w:fldChar w:fldCharType="end"/>
        </w:r>
        <w:r w:rsidR="00CC688F" w:rsidDel="00C534C4">
          <w:delText>)</w:delText>
        </w:r>
        <w:r w:rsidDel="00C534C4">
          <w:delText xml:space="preserve">. </w:delText>
        </w:r>
      </w:del>
    </w:p>
    <w:p w14:paraId="335E9044" w14:textId="3472127C" w:rsidR="00B424B5" w:rsidDel="00447316" w:rsidRDefault="00B424B5" w:rsidP="00A53A87">
      <w:pPr>
        <w:pStyle w:val="NoSpacing"/>
        <w:ind w:firstLine="720"/>
        <w:rPr>
          <w:del w:id="694" w:author="Stefanie Lane" w:date="2023-01-04T14:59:00Z"/>
        </w:rPr>
        <w:pPrChange w:id="695" w:author="Stefanie Lane" w:date="2023-01-04T16:25:00Z">
          <w:pPr>
            <w:pStyle w:val="NoSpacing"/>
            <w:numPr>
              <w:numId w:val="15"/>
            </w:numPr>
            <w:ind w:left="720" w:hanging="360"/>
          </w:pPr>
        </w:pPrChange>
      </w:pPr>
      <w:del w:id="696" w:author="Stefanie Lane" w:date="2023-01-04T14:59:00Z">
        <w:r w:rsidDel="00447316">
          <w:delText>S</w:delText>
        </w:r>
      </w:del>
      <w:ins w:id="697" w:author="Stefanie Lane" w:date="2023-01-04T14:59:00Z">
        <w:r w:rsidR="00447316">
          <w:t>s</w:t>
        </w:r>
      </w:ins>
      <w:r>
        <w:t>urface seed bank composition of TPGs varied by estuary and disturbance (</w:t>
      </w:r>
      <w:r>
        <w:fldChar w:fldCharType="begin"/>
      </w:r>
      <w:r>
        <w:instrText xml:space="preserve"> REF _Ref112945173 \h  \* MERGEFORMAT </w:instrText>
      </w:r>
      <w:r>
        <w:fldChar w:fldCharType="separate"/>
      </w:r>
      <w:ins w:id="698" w:author="Stefanie Lane" w:date="2023-01-04T14:50:00Z">
        <w:r w:rsidR="00C534C4">
          <w:t xml:space="preserve">Figure </w:t>
        </w:r>
        <w:r w:rsidR="00C534C4">
          <w:rPr>
            <w:noProof/>
          </w:rPr>
          <w:t>2</w:t>
        </w:r>
      </w:ins>
      <w:del w:id="699" w:author="Stefanie Lane" w:date="2023-01-04T14:50:00Z">
        <w:r w:rsidR="005071E8" w:rsidDel="00C534C4">
          <w:delText xml:space="preserve">Figure </w:delText>
        </w:r>
        <w:r w:rsidR="005071E8" w:rsidDel="00C534C4">
          <w:rPr>
            <w:noProof/>
          </w:rPr>
          <w:delText>1</w:delText>
        </w:r>
      </w:del>
      <w:r>
        <w:fldChar w:fldCharType="end"/>
      </w:r>
      <w:r>
        <w:t>).</w:t>
      </w:r>
      <w:del w:id="700" w:author="Stefanie Lane" w:date="2023-01-04T15:00:00Z">
        <w:r w:rsidDel="00315041">
          <w:delText xml:space="preserve"> </w:delText>
        </w:r>
      </w:del>
      <w:ins w:id="701" w:author="Stefanie Lane" w:date="2023-01-04T15:00:00Z">
        <w:r w:rsidR="00315041">
          <w:t xml:space="preserve"> Our g</w:t>
        </w:r>
        <w:r w:rsidR="00447316">
          <w:t xml:space="preserve">eneralized linear models showed </w:t>
        </w:r>
      </w:ins>
    </w:p>
    <w:p w14:paraId="4DD15838" w14:textId="24CCDF9B" w:rsidR="00B424B5" w:rsidDel="00447316" w:rsidRDefault="00B424B5" w:rsidP="00A53A87">
      <w:pPr>
        <w:pStyle w:val="NoSpacing"/>
        <w:ind w:firstLine="720"/>
        <w:rPr>
          <w:del w:id="702" w:author="Stefanie Lane" w:date="2023-01-04T15:00:00Z"/>
        </w:rPr>
        <w:pPrChange w:id="703" w:author="Stefanie Lane" w:date="2023-01-04T16:25:00Z">
          <w:pPr>
            <w:pStyle w:val="NoSpacing"/>
            <w:numPr>
              <w:ilvl w:val="1"/>
              <w:numId w:val="15"/>
            </w:numPr>
            <w:ind w:left="1440" w:hanging="360"/>
          </w:pPr>
        </w:pPrChange>
      </w:pPr>
      <w:r>
        <w:t>Nanaimo</w:t>
      </w:r>
      <w:ins w:id="704" w:author="Stefanie Lane" w:date="2023-01-04T15:00:00Z">
        <w:r w:rsidR="00447316">
          <w:t xml:space="preserve"> River</w:t>
        </w:r>
      </w:ins>
      <w:r>
        <w:t xml:space="preserve"> Estuary had significantly </w:t>
      </w:r>
      <w:r w:rsidR="00C94FCC">
        <w:t>lower TPG seed abundance</w:t>
      </w:r>
      <w:ins w:id="705" w:author="Stefanie Lane" w:date="2023-01-04T15:00:00Z">
        <w:r w:rsidR="00315041">
          <w:t xml:space="preserve"> overall</w:t>
        </w:r>
      </w:ins>
      <w:r w:rsidR="00C94FCC">
        <w:t xml:space="preserve"> </w:t>
      </w:r>
      <w:r>
        <w:t>(p = 0.02</w:t>
      </w:r>
      <w:del w:id="706" w:author="Stefanie Lane" w:date="2023-01-04T15:38:00Z">
        <w:r w:rsidDel="00080F19">
          <w:delText>42</w:delText>
        </w:r>
      </w:del>
      <w:r>
        <w:t>)</w:t>
      </w:r>
      <w:ins w:id="707" w:author="Stefanie Lane" w:date="2023-01-04T15:00:00Z">
        <w:r w:rsidR="00447316">
          <w:t xml:space="preserve">, and </w:t>
        </w:r>
      </w:ins>
      <w:del w:id="708" w:author="Stefanie Lane" w:date="2023-01-04T15:00:00Z">
        <w:r w:rsidDel="00447316">
          <w:delText xml:space="preserve">. </w:delText>
        </w:r>
      </w:del>
    </w:p>
    <w:p w14:paraId="6A6941C5" w14:textId="682B639E" w:rsidR="00315041" w:rsidDel="005820F4" w:rsidRDefault="00B424B5" w:rsidP="00A53A87">
      <w:pPr>
        <w:pStyle w:val="NoSpacing"/>
        <w:ind w:firstLine="720"/>
        <w:rPr>
          <w:del w:id="709" w:author="Stefanie Lane" w:date="2023-01-04T15:02:00Z"/>
        </w:rPr>
        <w:pPrChange w:id="710" w:author="Stefanie Lane" w:date="2023-01-04T16:25:00Z">
          <w:pPr>
            <w:pStyle w:val="NoSpacing"/>
            <w:numPr>
              <w:ilvl w:val="1"/>
              <w:numId w:val="15"/>
            </w:numPr>
            <w:ind w:left="1440" w:hanging="360"/>
          </w:pPr>
        </w:pPrChange>
      </w:pPr>
      <w:r>
        <w:t xml:space="preserve">Grubbed sites have significantly </w:t>
      </w:r>
      <w:r w:rsidR="00886CC9">
        <w:t>lower</w:t>
      </w:r>
      <w:r>
        <w:t xml:space="preserve"> TPG seed</w:t>
      </w:r>
      <w:r w:rsidR="00886CC9">
        <w:t xml:space="preserve"> abundance</w:t>
      </w:r>
      <w:r>
        <w:t>, regardless of estuary (p = 0.05</w:t>
      </w:r>
      <w:del w:id="711" w:author="Stefanie Lane" w:date="2023-01-04T15:38:00Z">
        <w:r w:rsidDel="00080F19">
          <w:delText>53</w:delText>
        </w:r>
      </w:del>
      <w:r>
        <w:t>)</w:t>
      </w:r>
      <w:del w:id="712" w:author="Stefanie Lane" w:date="2023-01-04T15:00:00Z">
        <w:r w:rsidR="00FA116F" w:rsidDel="00447316">
          <w:delText xml:space="preserve">; (temp fig at </w:delText>
        </w:r>
        <w:r w:rsidR="00FA116F" w:rsidDel="00447316">
          <w:fldChar w:fldCharType="begin"/>
        </w:r>
        <w:r w:rsidR="00FA116F" w:rsidDel="00447316">
          <w:delInstrText xml:space="preserve"> REF _Ref119066255 \h </w:delInstrText>
        </w:r>
        <w:r w:rsidR="00FA116F" w:rsidDel="00447316">
          <w:fldChar w:fldCharType="separate"/>
        </w:r>
      </w:del>
      <w:del w:id="713" w:author="Stefanie Lane" w:date="2023-01-04T14:50:00Z">
        <w:r w:rsidR="00FA116F" w:rsidDel="00C534C4">
          <w:delText xml:space="preserve">Figure </w:delText>
        </w:r>
        <w:r w:rsidR="00FA116F" w:rsidDel="00C534C4">
          <w:rPr>
            <w:noProof/>
          </w:rPr>
          <w:delText>8</w:delText>
        </w:r>
      </w:del>
      <w:del w:id="714" w:author="Stefanie Lane" w:date="2023-01-04T15:00:00Z">
        <w:r w:rsidR="00FA116F" w:rsidDel="00447316">
          <w:fldChar w:fldCharType="end"/>
        </w:r>
        <w:r w:rsidR="00FA116F" w:rsidDel="00447316">
          <w:delText>)</w:delText>
        </w:r>
      </w:del>
      <w:r w:rsidR="00FA116F">
        <w:t xml:space="preserve">. </w:t>
      </w:r>
    </w:p>
    <w:p w14:paraId="693B7066" w14:textId="3A368A3D" w:rsidR="00B424B5" w:rsidDel="005820F4" w:rsidRDefault="00B424B5" w:rsidP="00A53A87">
      <w:pPr>
        <w:pStyle w:val="NoSpacing"/>
        <w:ind w:firstLine="720"/>
        <w:rPr>
          <w:del w:id="715" w:author="Stefanie Lane" w:date="2023-01-04T15:02:00Z"/>
          <w:moveFrom w:id="716" w:author="Stefanie Lane" w:date="2023-01-04T14:52:00Z"/>
        </w:rPr>
        <w:pPrChange w:id="717" w:author="Stefanie Lane" w:date="2023-01-04T16:25:00Z">
          <w:pPr>
            <w:pStyle w:val="NoSpacing"/>
            <w:numPr>
              <w:numId w:val="15"/>
            </w:numPr>
            <w:ind w:left="720" w:hanging="360"/>
          </w:pPr>
        </w:pPrChange>
      </w:pPr>
      <w:del w:id="718" w:author="Stefanie Lane" w:date="2023-01-04T15:02:00Z">
        <w:r w:rsidDel="005820F4">
          <w:delText xml:space="preserve">Despite the functional group of TPGs </w:delText>
        </w:r>
      </w:del>
      <w:moveFromRangeStart w:id="719" w:author="Stefanie Lane" w:date="2023-01-04T14:52:00Z" w:name="move123736393"/>
      <w:moveFrom w:id="720" w:author="Stefanie Lane" w:date="2023-01-04T14:52:00Z">
        <w:del w:id="721" w:author="Stefanie Lane" w:date="2023-01-04T15:02:00Z">
          <w:r w:rsidDel="005820F4">
            <w:delText>recovering according to expectation, species composition has significantly changed in the above-ground and surface seed bank (</w:delText>
          </w:r>
          <w:r w:rsidDel="005820F4">
            <w:fldChar w:fldCharType="begin"/>
          </w:r>
          <w:r w:rsidDel="005820F4">
            <w:delInstrText xml:space="preserve"> REF _Ref117853221 \h  \* MERGEFORMAT </w:delInstrText>
          </w:r>
          <w:r w:rsidDel="005820F4">
            <w:fldChar w:fldCharType="separate"/>
          </w:r>
          <w:r w:rsidR="00C534C4" w:rsidDel="005820F4">
            <w:delText xml:space="preserve">Table </w:delText>
          </w:r>
          <w:r w:rsidR="00C534C4" w:rsidDel="005820F4">
            <w:rPr>
              <w:noProof/>
            </w:rPr>
            <w:delText>2</w:delText>
          </w:r>
          <w:r w:rsidDel="005820F4">
            <w:fldChar w:fldCharType="end"/>
          </w:r>
          <w:r w:rsidDel="005820F4">
            <w:delText xml:space="preserve">).  </w:delText>
          </w:r>
        </w:del>
      </w:moveFrom>
    </w:p>
    <w:p w14:paraId="2853E22E" w14:textId="066B105F" w:rsidR="00B424B5" w:rsidDel="005820F4" w:rsidRDefault="00B424B5" w:rsidP="00A53A87">
      <w:pPr>
        <w:pStyle w:val="NoSpacing"/>
        <w:ind w:firstLine="720"/>
        <w:rPr>
          <w:del w:id="722" w:author="Stefanie Lane" w:date="2023-01-04T15:02:00Z"/>
        </w:rPr>
        <w:pPrChange w:id="723" w:author="Stefanie Lane" w:date="2023-01-04T16:25:00Z">
          <w:pPr>
            <w:pStyle w:val="NoSpacing"/>
            <w:numPr>
              <w:ilvl w:val="1"/>
              <w:numId w:val="15"/>
            </w:numPr>
            <w:ind w:left="1440" w:hanging="360"/>
          </w:pPr>
        </w:pPrChange>
      </w:pPr>
      <w:moveFrom w:id="724" w:author="Stefanie Lane" w:date="2023-01-04T14:52:00Z">
        <w:del w:id="725" w:author="Stefanie Lane" w:date="2023-01-04T15:02:00Z">
          <w:r w:rsidDel="005820F4">
            <w:delText xml:space="preserve">Indicator species analysis characterized above-ground vegetation in Undisturbed sites by two native TPGs and one native forb, while 10-year old exclosures were characterized by an </w:delText>
          </w:r>
          <w:r w:rsidR="004F7DEA" w:rsidDel="005820F4">
            <w:delText>non-native</w:delText>
          </w:r>
          <w:r w:rsidDel="005820F4">
            <w:delText xml:space="preserve"> TPG. A second native forb may characterize both these disturbance conditions. </w:delText>
          </w:r>
        </w:del>
      </w:moveFrom>
      <w:moveFromRangeEnd w:id="719"/>
    </w:p>
    <w:p w14:paraId="1C39663A" w14:textId="1B4FFBEB" w:rsidR="00F46D43" w:rsidDel="0047120A" w:rsidRDefault="00B424B5" w:rsidP="00A53A87">
      <w:pPr>
        <w:pStyle w:val="NoSpacing"/>
        <w:ind w:firstLine="720"/>
        <w:rPr>
          <w:del w:id="726" w:author="Stefanie Lane" w:date="2023-01-04T15:40:00Z"/>
        </w:rPr>
        <w:pPrChange w:id="727" w:author="Stefanie Lane" w:date="2023-01-04T16:25:00Z">
          <w:pPr>
            <w:pStyle w:val="NoSpacing"/>
            <w:ind w:firstLine="720"/>
          </w:pPr>
        </w:pPrChange>
      </w:pPr>
      <w:del w:id="728" w:author="Stefanie Lane" w:date="2023-01-04T16:19:00Z">
        <w:r w:rsidDel="00187AB1">
          <w:delText xml:space="preserve">10-year old and Undisturbed sites </w:delText>
        </w:r>
      </w:del>
      <w:del w:id="729" w:author="Stefanie Lane" w:date="2023-01-04T15:03:00Z">
        <w:r w:rsidDel="00A7559A">
          <w:delText xml:space="preserve">were </w:delText>
        </w:r>
      </w:del>
      <w:del w:id="730" w:author="Stefanie Lane" w:date="2023-01-04T15:01:00Z">
        <w:r w:rsidDel="00315041">
          <w:delText xml:space="preserve">both significantly </w:delText>
        </w:r>
      </w:del>
      <w:del w:id="731" w:author="Stefanie Lane" w:date="2023-01-04T15:03:00Z">
        <w:r w:rsidDel="00A7559A">
          <w:delText>characterized by</w:delText>
        </w:r>
      </w:del>
      <w:del w:id="732" w:author="Stefanie Lane" w:date="2023-01-04T16:19:00Z">
        <w:r w:rsidDel="00187AB1">
          <w:delText xml:space="preserve"> </w:delText>
        </w:r>
        <w:r w:rsidR="004F7DEA" w:rsidDel="00187AB1">
          <w:delText>non-native</w:delText>
        </w:r>
        <w:r w:rsidDel="00187AB1">
          <w:delText xml:space="preserve"> TPG in the surface seed bank. </w:delText>
        </w:r>
      </w:del>
    </w:p>
    <w:p w14:paraId="339CC915" w14:textId="630FF505" w:rsidR="00187AB1" w:rsidRPr="0046799A" w:rsidRDefault="00187AB1" w:rsidP="00A53A87">
      <w:pPr>
        <w:ind w:firstLine="720"/>
        <w:rPr>
          <w:ins w:id="733" w:author="Stefanie Lane" w:date="2023-01-04T16:18:00Z"/>
        </w:rPr>
        <w:pPrChange w:id="734" w:author="Stefanie Lane" w:date="2023-01-04T16:25:00Z">
          <w:pPr/>
        </w:pPrChange>
      </w:pPr>
      <w:ins w:id="735" w:author="Stefanie Lane" w:date="2023-01-04T16:18:00Z">
        <w:r>
          <w:t xml:space="preserve">The indicator species for surface seed banks in 10-year old exclosures alone were very similar to the vegetation in Undisturbed sites, while surface seed banks in Undisturbed sites showed some similarity to the above-ground vegetation in Undisturbed sites. Undisturbed sites had the same sedge species, and two native rushes: </w:t>
        </w:r>
        <w:r>
          <w:rPr>
            <w:i/>
          </w:rPr>
          <w:t xml:space="preserve">Juncus articulatus </w:t>
        </w:r>
        <w:r>
          <w:t xml:space="preserve">in the surface seed bank, and </w:t>
        </w:r>
        <w:r>
          <w:rPr>
            <w:i/>
          </w:rPr>
          <w:t>J. balticus</w:t>
        </w:r>
        <w:r>
          <w:t xml:space="preserve"> in above-ground vegetation, in addition to two different forb species. </w:t>
        </w:r>
      </w:ins>
      <w:ins w:id="736" w:author="Stefanie Lane" w:date="2023-01-04T16:22:00Z">
        <w:r w:rsidR="00897EF6">
          <w:t>(</w:t>
        </w:r>
      </w:ins>
      <w:ins w:id="737" w:author="Stefanie Lane" w:date="2023-01-04T16:23:00Z">
        <w:r w:rsidR="00897EF6">
          <w:fldChar w:fldCharType="begin"/>
        </w:r>
        <w:r w:rsidR="00897EF6">
          <w:instrText xml:space="preserve"> REF _Ref117853221 \h </w:instrText>
        </w:r>
      </w:ins>
      <w:r w:rsidR="00897EF6">
        <w:fldChar w:fldCharType="separate"/>
      </w:r>
      <w:ins w:id="738" w:author="Stefanie Lane" w:date="2023-01-04T16:23:00Z">
        <w:r w:rsidR="00897EF6">
          <w:t xml:space="preserve">Table </w:t>
        </w:r>
        <w:r w:rsidR="00897EF6">
          <w:rPr>
            <w:noProof/>
          </w:rPr>
          <w:t>2</w:t>
        </w:r>
        <w:r w:rsidR="00897EF6">
          <w:fldChar w:fldCharType="end"/>
        </w:r>
        <w:r w:rsidR="00897EF6">
          <w:t>)</w:t>
        </w:r>
      </w:ins>
    </w:p>
    <w:p w14:paraId="144F955F" w14:textId="4ADD878F" w:rsidR="00B424B5" w:rsidDel="00A1125C" w:rsidRDefault="00B424B5" w:rsidP="0047120A">
      <w:pPr>
        <w:pStyle w:val="NoSpacing"/>
        <w:ind w:firstLine="720"/>
        <w:rPr>
          <w:del w:id="739" w:author="Stefanie Lane" w:date="2023-01-04T15:07:00Z"/>
        </w:rPr>
        <w:pPrChange w:id="740" w:author="Stefanie Lane" w:date="2023-01-04T15:40:00Z">
          <w:pPr>
            <w:pStyle w:val="NoSpacing"/>
            <w:numPr>
              <w:ilvl w:val="1"/>
              <w:numId w:val="15"/>
            </w:numPr>
            <w:ind w:left="1440" w:hanging="360"/>
          </w:pPr>
        </w:pPrChange>
      </w:pPr>
      <w:del w:id="741" w:author="Stefanie Lane" w:date="2023-01-04T15:40:00Z">
        <w:r w:rsidDel="0047120A">
          <w:delText xml:space="preserve">Surface </w:delText>
        </w:r>
      </w:del>
      <w:del w:id="742" w:author="Stefanie Lane" w:date="2023-01-04T16:18:00Z">
        <w:r w:rsidDel="00187AB1">
          <w:delText xml:space="preserve">seed banks in 10-year old exclosures include native TPG </w:delText>
        </w:r>
        <w:r w:rsidRPr="00B57841" w:rsidDel="00187AB1">
          <w:rPr>
            <w:i/>
          </w:rPr>
          <w:delText xml:space="preserve">Juncus balticus </w:delText>
        </w:r>
        <w:r w:rsidDel="00187AB1">
          <w:delText xml:space="preserve">and native forb </w:delText>
        </w:r>
        <w:r w:rsidRPr="00B57841" w:rsidDel="00187AB1">
          <w:rPr>
            <w:i/>
          </w:rPr>
          <w:delText>Triglochin maritima</w:delText>
        </w:r>
        <w:r w:rsidDel="00187AB1">
          <w:delText xml:space="preserve">, which are the same indicator species as above-ground vegetation in Undisturbed sites. </w:delText>
        </w:r>
      </w:del>
    </w:p>
    <w:p w14:paraId="17228454" w14:textId="456D663E" w:rsidR="00A1125C" w:rsidRDefault="00B424B5" w:rsidP="00941F3A">
      <w:pPr>
        <w:pStyle w:val="NoSpacing"/>
        <w:ind w:firstLine="720"/>
        <w:pPrChange w:id="743" w:author="Stefanie Lane" w:date="2023-01-04T16:20:00Z">
          <w:pPr>
            <w:pStyle w:val="NoSpacing"/>
            <w:numPr>
              <w:ilvl w:val="2"/>
              <w:numId w:val="15"/>
            </w:numPr>
            <w:ind w:left="2160" w:hanging="360"/>
          </w:pPr>
        </w:pPrChange>
      </w:pPr>
      <w:del w:id="744" w:author="Stefanie Lane" w:date="2023-01-04T16:18:00Z">
        <w:r w:rsidDel="00187AB1">
          <w:delText xml:space="preserve">However, the surface seed bank indicator species in 10-year old exclosures are different from the above-ground </w:delText>
        </w:r>
      </w:del>
      <w:del w:id="745" w:author="Stefanie Lane" w:date="2023-01-04T15:08:00Z">
        <w:r w:rsidDel="00A1125C">
          <w:delText xml:space="preserve">counterpart </w:delText>
        </w:r>
      </w:del>
      <w:del w:id="746" w:author="Stefanie Lane" w:date="2023-01-04T16:18:00Z">
        <w:r w:rsidDel="00187AB1">
          <w:delText xml:space="preserve">indicator species in 10-year old exclosures, </w:delText>
        </w:r>
        <w:r w:rsidRPr="00B57841" w:rsidDel="00187AB1">
          <w:rPr>
            <w:i/>
          </w:rPr>
          <w:delText>Agrostis stolonifera</w:delText>
        </w:r>
        <w:r w:rsidDel="00187AB1">
          <w:delText xml:space="preserve">. This suggests competitive recruitment of </w:delText>
        </w:r>
        <w:r w:rsidR="004F7DEA" w:rsidDel="00187AB1">
          <w:delText>non-native</w:delText>
        </w:r>
        <w:r w:rsidDel="00187AB1">
          <w:delText xml:space="preserve"> species following disturbance</w:delText>
        </w:r>
      </w:del>
      <w:del w:id="747" w:author="Stefanie Lane" w:date="2023-01-04T16:20:00Z">
        <w:r w:rsidDel="00941F3A">
          <w:delText xml:space="preserve">.  </w:delText>
        </w:r>
      </w:del>
    </w:p>
    <w:p w14:paraId="55E93DEE" w14:textId="7F568179" w:rsidR="00B424B5" w:rsidDel="00897EF6" w:rsidRDefault="00B424B5" w:rsidP="00D40F0B">
      <w:pPr>
        <w:pStyle w:val="NoSpacing"/>
        <w:ind w:firstLine="720"/>
        <w:rPr>
          <w:del w:id="748" w:author="Stefanie Lane" w:date="2023-01-04T16:23:00Z"/>
        </w:rPr>
        <w:pPrChange w:id="749" w:author="Stefanie Lane" w:date="2023-01-04T15:41:00Z">
          <w:pPr>
            <w:pStyle w:val="NoSpacing"/>
            <w:numPr>
              <w:numId w:val="15"/>
            </w:numPr>
            <w:ind w:left="720" w:hanging="360"/>
          </w:pPr>
        </w:pPrChange>
      </w:pPr>
      <w:commentRangeStart w:id="750"/>
      <w:r>
        <w:t xml:space="preserve">It </w:t>
      </w:r>
      <w:commentRangeEnd w:id="750"/>
      <w:r w:rsidR="00A53A87">
        <w:rPr>
          <w:rStyle w:val="CommentReference"/>
        </w:rPr>
        <w:commentReference w:id="750"/>
      </w:r>
      <w:r>
        <w:t xml:space="preserve">is especially apparent that abundances of species present in the surface seed bank are not </w:t>
      </w:r>
      <w:r w:rsidR="00886CC9">
        <w:t>always 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534C4">
        <w:t xml:space="preserve">Table </w:t>
      </w:r>
      <w:r w:rsidR="00C534C4">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ins w:id="751" w:author="Stefanie Lane" w:date="2023-01-04T14:50:00Z">
        <w:r w:rsidR="00C534C4">
          <w:t xml:space="preserve">Figure </w:t>
        </w:r>
        <w:r w:rsidR="00C534C4">
          <w:rPr>
            <w:noProof/>
          </w:rPr>
          <w:t>3</w:t>
        </w:r>
      </w:ins>
      <w:del w:id="752" w:author="Stefanie Lane" w:date="2023-01-04T14:50:00Z">
        <w:r w:rsidR="00800D4E" w:rsidDel="00C534C4">
          <w:delText xml:space="preserve">Figure </w:delText>
        </w:r>
        <w:r w:rsidR="00800D4E" w:rsidDel="00C534C4">
          <w:rPr>
            <w:noProof/>
          </w:rPr>
          <w:delText>2</w:delText>
        </w:r>
      </w:del>
      <w:r w:rsidR="00800D4E">
        <w:fldChar w:fldCharType="end"/>
      </w:r>
      <w:r>
        <w:t>).</w:t>
      </w:r>
      <w:ins w:id="753" w:author="Stefanie Lane" w:date="2023-01-04T16:23:00Z">
        <w:r w:rsidR="00897EF6">
          <w:t xml:space="preserve"> </w:t>
        </w:r>
      </w:ins>
    </w:p>
    <w:p w14:paraId="6FF9AFEB" w14:textId="3DBB4719" w:rsidR="00B424B5" w:rsidDel="00A53A87" w:rsidRDefault="00B424B5" w:rsidP="00897EF6">
      <w:pPr>
        <w:pStyle w:val="NoSpacing"/>
        <w:ind w:firstLine="720"/>
        <w:rPr>
          <w:del w:id="754" w:author="Stefanie Lane" w:date="2023-01-04T16:25:00Z"/>
        </w:rPr>
        <w:pPrChange w:id="755" w:author="Stefanie Lane" w:date="2023-01-04T16:23:00Z">
          <w:pPr>
            <w:pStyle w:val="NoSpacing"/>
            <w:numPr>
              <w:ilvl w:val="1"/>
              <w:numId w:val="15"/>
            </w:numPr>
            <w:ind w:left="1440" w:hanging="360"/>
          </w:pPr>
        </w:pPrChange>
      </w:pPr>
      <w:r>
        <w:t xml:space="preserve">Grubbed sites and 1-year old exclosures </w:t>
      </w:r>
      <w:del w:id="756" w:author="Stefanie Lane" w:date="2023-01-04T16:23:00Z">
        <w:r w:rsidDel="00897EF6">
          <w:delText xml:space="preserve">have </w:delText>
        </w:r>
      </w:del>
      <w:ins w:id="757" w:author="Stefanie Lane" w:date="2023-01-04T16:23:00Z">
        <w:r w:rsidR="00897EF6">
          <w:t>had</w:t>
        </w:r>
        <w:r w:rsidR="00897EF6">
          <w:t xml:space="preserve"> </w:t>
        </w:r>
      </w:ins>
      <w:del w:id="758" w:author="Stefanie Lane" w:date="2023-01-04T16:24:00Z">
        <w:r w:rsidDel="0009468B">
          <w:delText>greater species richness of</w:delText>
        </w:r>
      </w:del>
      <w:ins w:id="759" w:author="Stefanie Lane" w:date="2023-01-04T16:24:00Z">
        <w:r w:rsidR="0009468B">
          <w:t>more</w:t>
        </w:r>
      </w:ins>
      <w:r>
        <w:t xml:space="preserve"> indicator species in above-ground vegetation, </w:t>
      </w:r>
      <w:del w:id="760" w:author="Stefanie Lane" w:date="2023-01-04T16:24:00Z">
        <w:r w:rsidDel="0009468B">
          <w:delText xml:space="preserve">but </w:delText>
        </w:r>
      </w:del>
      <w:ins w:id="761" w:author="Stefanie Lane" w:date="2023-01-04T16:24:00Z">
        <w:r w:rsidR="0009468B">
          <w:t>while</w:t>
        </w:r>
        <w:r w:rsidR="0009468B">
          <w:t xml:space="preserve"> </w:t>
        </w:r>
      </w:ins>
      <w:r>
        <w:t xml:space="preserve">their surface seed banks </w:t>
      </w:r>
      <w:del w:id="762" w:author="Stefanie Lane" w:date="2023-01-04T16:23:00Z">
        <w:r w:rsidDel="00897EF6">
          <w:delText xml:space="preserve">are </w:delText>
        </w:r>
      </w:del>
      <w:ins w:id="763" w:author="Stefanie Lane" w:date="2023-01-04T16:23:00Z">
        <w:r w:rsidR="00897EF6">
          <w:t>were</w:t>
        </w:r>
        <w:r w:rsidR="00897EF6">
          <w:t xml:space="preserve"> </w:t>
        </w:r>
      </w:ins>
      <w:r>
        <w:t xml:space="preserve">dominated by two species (neither of which </w:t>
      </w:r>
      <w:del w:id="764" w:author="Stefanie Lane" w:date="2023-01-04T16:23:00Z">
        <w:r w:rsidDel="00897EF6">
          <w:delText xml:space="preserve">are </w:delText>
        </w:r>
      </w:del>
      <w:ins w:id="765" w:author="Stefanie Lane" w:date="2023-01-04T16:23:00Z">
        <w:r w:rsidR="00897EF6">
          <w:t>were</w:t>
        </w:r>
        <w:r w:rsidR="00897EF6">
          <w:t xml:space="preserve"> </w:t>
        </w:r>
      </w:ins>
      <w:r>
        <w:t xml:space="preserve">TPGs): </w:t>
      </w:r>
      <w:r>
        <w:rPr>
          <w:i/>
        </w:rPr>
        <w:t>Eleocharis parvula</w:t>
      </w:r>
      <w:r>
        <w:t xml:space="preserve">, and </w:t>
      </w:r>
      <w:r>
        <w:rPr>
          <w:i/>
        </w:rPr>
        <w:t>Spergularia canadensis</w:t>
      </w:r>
      <w:r>
        <w:t xml:space="preserve">. </w:t>
      </w:r>
    </w:p>
    <w:p w14:paraId="58DED01E" w14:textId="4FE97CBF" w:rsidR="00B424B5" w:rsidDel="00A53A87" w:rsidRDefault="00B424B5" w:rsidP="00A53A87">
      <w:pPr>
        <w:pStyle w:val="NoSpacing"/>
        <w:ind w:firstLine="720"/>
        <w:rPr>
          <w:del w:id="766" w:author="Stefanie Lane" w:date="2023-01-04T16:25:00Z"/>
        </w:rPr>
        <w:pPrChange w:id="767" w:author="Stefanie Lane" w:date="2023-01-04T16:25:00Z">
          <w:pPr>
            <w:pStyle w:val="NoSpacing"/>
            <w:numPr>
              <w:ilvl w:val="1"/>
              <w:numId w:val="15"/>
            </w:numPr>
            <w:ind w:left="1440" w:hanging="360"/>
          </w:pPr>
        </w:pPrChange>
      </w:pPr>
      <w:r>
        <w:t xml:space="preserve">Undisturbed sites and 10-year old exclosures </w:t>
      </w:r>
      <w:del w:id="768" w:author="Stefanie Lane" w:date="2023-01-04T16:23:00Z">
        <w:r w:rsidDel="00897EF6">
          <w:delText xml:space="preserve">have </w:delText>
        </w:r>
      </w:del>
      <w:ins w:id="769" w:author="Stefanie Lane" w:date="2023-01-04T16:23:00Z">
        <w:r w:rsidR="00897EF6">
          <w:t>had</w:t>
        </w:r>
        <w:r w:rsidR="00897EF6">
          <w:t xml:space="preserve"> </w:t>
        </w:r>
      </w:ins>
      <w:r>
        <w:t>a greater richness in the surface seed bank</w:t>
      </w:r>
      <w:ins w:id="770" w:author="Stefanie Lane" w:date="2023-01-04T16:24:00Z">
        <w:r w:rsidR="0009468B">
          <w:t xml:space="preserve"> (</w:t>
        </w:r>
        <w:r w:rsidR="0009468B">
          <w:fldChar w:fldCharType="begin"/>
        </w:r>
        <w:r w:rsidR="0009468B">
          <w:instrText xml:space="preserve"> REF _Ref117853221 \h </w:instrText>
        </w:r>
        <w:r w:rsidR="0009468B">
          <w:fldChar w:fldCharType="separate"/>
        </w:r>
        <w:r w:rsidR="0009468B">
          <w:t xml:space="preserve">Table </w:t>
        </w:r>
        <w:r w:rsidR="0009468B">
          <w:rPr>
            <w:noProof/>
          </w:rPr>
          <w:t>2</w:t>
        </w:r>
        <w:r w:rsidR="0009468B">
          <w:fldChar w:fldCharType="end"/>
        </w:r>
        <w:r w:rsidR="0009468B">
          <w:t>)</w:t>
        </w:r>
      </w:ins>
      <w:r>
        <w:t>, with some species of greater abundance similar to the Grubbed and 1-year old exclosures</w:t>
      </w:r>
      <w:ins w:id="771" w:author="Stefanie Lane" w:date="2023-01-04T16:24:00Z">
        <w:r w:rsidR="0009468B">
          <w:t xml:space="preserve"> (</w:t>
        </w:r>
        <w:r w:rsidR="0009468B">
          <w:fldChar w:fldCharType="begin"/>
        </w:r>
        <w:r w:rsidR="0009468B">
          <w:instrText xml:space="preserve"> REF _Ref119065116 \h </w:instrText>
        </w:r>
        <w:r w:rsidR="0009468B">
          <w:fldChar w:fldCharType="separate"/>
        </w:r>
        <w:r w:rsidR="0009468B">
          <w:t xml:space="preserve">Figure </w:t>
        </w:r>
        <w:r w:rsidR="0009468B">
          <w:rPr>
            <w:noProof/>
          </w:rPr>
          <w:t>3</w:t>
        </w:r>
        <w:r w:rsidR="0009468B">
          <w:fldChar w:fldCharType="end"/>
        </w:r>
        <w:r w:rsidR="0009468B">
          <w:t>)</w:t>
        </w:r>
      </w:ins>
      <w:r>
        <w:t xml:space="preserve">. Some TPG seeds had high abundance in the surface seed bank, such as native rush </w:t>
      </w:r>
      <w:r>
        <w:rPr>
          <w:i/>
        </w:rPr>
        <w:t>Juncus balticus</w:t>
      </w:r>
      <w:r>
        <w:t xml:space="preserve">, and </w:t>
      </w:r>
      <w:r w:rsidR="004F7DEA">
        <w:t>non-native</w:t>
      </w:r>
      <w:r>
        <w:t xml:space="preserve"> grass species </w:t>
      </w:r>
      <w:r>
        <w:rPr>
          <w:i/>
        </w:rPr>
        <w:t>A. stolonifera</w:t>
      </w:r>
      <w:r>
        <w:t xml:space="preserve">. </w:t>
      </w:r>
    </w:p>
    <w:p w14:paraId="76E2F193" w14:textId="1DAD8F33" w:rsidR="00B424B5" w:rsidRDefault="00B424B5" w:rsidP="00A53A87">
      <w:pPr>
        <w:pStyle w:val="NoSpacing"/>
        <w:ind w:firstLine="720"/>
        <w:pPrChange w:id="772" w:author="Stefanie Lane" w:date="2023-01-04T16:25:00Z">
          <w:pPr>
            <w:pStyle w:val="NoSpacing"/>
            <w:numPr>
              <w:ilvl w:val="2"/>
              <w:numId w:val="15"/>
            </w:numPr>
            <w:ind w:left="2160" w:hanging="360"/>
          </w:pPr>
        </w:pPrChange>
      </w:pPr>
      <w:r>
        <w:t xml:space="preserve">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lastRenderedPageBreak/>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4D51C9B6" w:rsidR="00B424B5" w:rsidRDefault="00B424B5" w:rsidP="00B424B5">
      <w:pPr>
        <w:pStyle w:val="Caption"/>
      </w:pPr>
      <w:bookmarkStart w:id="773" w:name="_Ref112945173"/>
      <w:r>
        <w:t xml:space="preserve">Figure </w:t>
      </w:r>
      <w:r w:rsidR="00DC4132">
        <w:fldChar w:fldCharType="begin"/>
      </w:r>
      <w:r w:rsidR="00DC4132">
        <w:instrText xml:space="preserve"> SEQ Figure \* ARABIC </w:instrText>
      </w:r>
      <w:r w:rsidR="00DC4132">
        <w:fldChar w:fldCharType="separate"/>
      </w:r>
      <w:ins w:id="774" w:author="Stefanie Lane" w:date="2023-01-04T14:50:00Z">
        <w:r w:rsidR="00C534C4">
          <w:rPr>
            <w:noProof/>
          </w:rPr>
          <w:t>2</w:t>
        </w:r>
      </w:ins>
      <w:del w:id="775" w:author="Stefanie Lane" w:date="2023-01-04T13:23:00Z">
        <w:r w:rsidR="009C177C" w:rsidDel="002174A9">
          <w:rPr>
            <w:noProof/>
          </w:rPr>
          <w:delText>1</w:delText>
        </w:r>
      </w:del>
      <w:r w:rsidR="00DC4132">
        <w:rPr>
          <w:noProof/>
        </w:rPr>
        <w:fldChar w:fldCharType="end"/>
      </w:r>
      <w:bookmarkEnd w:id="773"/>
      <w: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1A322D1B" w:rsidR="00C15E46" w:rsidRDefault="00C15E46" w:rsidP="00B424B5">
      <w:pPr>
        <w:rPr>
          <w:ins w:id="776" w:author="Stefanie Lane" w:date="2023-01-04T16:26:00Z"/>
        </w:rPr>
      </w:pPr>
    </w:p>
    <w:p w14:paraId="11F932BD" w14:textId="77777777" w:rsidR="001B3296" w:rsidRPr="00EF54ED" w:rsidRDefault="001B3296" w:rsidP="00B424B5"/>
    <w:p w14:paraId="19A3F0A2" w14:textId="004DF254" w:rsidR="00B424B5" w:rsidRDefault="00B424B5" w:rsidP="00B424B5">
      <w:pPr>
        <w:pStyle w:val="Caption"/>
        <w:keepNext/>
      </w:pPr>
      <w:bookmarkStart w:id="777" w:name="_Ref117853221"/>
      <w:r>
        <w:lastRenderedPageBreak/>
        <w:t xml:space="preserve">Table </w:t>
      </w:r>
      <w:r w:rsidR="00DC4132">
        <w:fldChar w:fldCharType="begin"/>
      </w:r>
      <w:r w:rsidR="00DC4132">
        <w:instrText xml:space="preserve"> SEQ Table \* ARABIC </w:instrText>
      </w:r>
      <w:r w:rsidR="00DC4132">
        <w:fldChar w:fldCharType="separate"/>
      </w:r>
      <w:r w:rsidR="00C534C4">
        <w:rPr>
          <w:noProof/>
        </w:rPr>
        <w:t>2</w:t>
      </w:r>
      <w:r w:rsidR="00DC4132">
        <w:rPr>
          <w:noProof/>
        </w:rPr>
        <w:fldChar w:fldCharType="end"/>
      </w:r>
      <w:bookmarkEnd w:id="777"/>
      <w:r>
        <w:t xml:space="preserve">. Indicator species analysis </w:t>
      </w:r>
      <w:r w:rsidR="00F11B73">
        <w:t xml:space="preserve">identifies </w:t>
      </w:r>
      <w:r>
        <w:t>which species significantly characterize the above-ground vegetation (left panel) and surface seed bank (right panel) for each disturbance condition, or combination of “recent</w:t>
      </w:r>
      <w:ins w:id="778" w:author="Stefanie Lane" w:date="2023-01-04T15:42:00Z">
        <w:r w:rsidR="00CE5602">
          <w:t>ly disturbed</w:t>
        </w:r>
      </w:ins>
      <w:r>
        <w:t xml:space="preserve">” (1-year old exclosures and Grubbed sites) and “recovered” (10-year old exclosures and Undisturbed sites) disturbance conditions. </w:t>
      </w:r>
      <w:ins w:id="779" w:author="Stefanie Lane" w:date="2023-01-04T15:46:00Z">
        <w:r w:rsidR="005D53AA">
          <w:t>Non-native species are indicated</w:t>
        </w:r>
      </w:ins>
      <w:ins w:id="780" w:author="Stefanie Lane" w:date="2023-01-04T15:45:00Z">
        <w:r w:rsidR="005D53AA">
          <w:t xml:space="preserve"> by (*). </w:t>
        </w:r>
      </w:ins>
    </w:p>
    <w:tbl>
      <w:tblPr>
        <w:tblW w:w="9221" w:type="dxa"/>
        <w:tblLook w:val="04A0" w:firstRow="1" w:lastRow="0" w:firstColumn="1" w:lastColumn="0" w:noHBand="0" w:noVBand="1"/>
      </w:tblPr>
      <w:tblGrid>
        <w:gridCol w:w="1332"/>
        <w:gridCol w:w="2309"/>
        <w:gridCol w:w="830"/>
        <w:gridCol w:w="340"/>
        <w:gridCol w:w="1332"/>
        <w:gridCol w:w="2288"/>
        <w:gridCol w:w="830"/>
      </w:tblGrid>
      <w:tr w:rsidR="008E5F89" w:rsidRPr="008E5F89" w:rsidDel="00287D70" w14:paraId="5DEF4E39" w14:textId="5BDB39CA" w:rsidTr="008E5F89">
        <w:trPr>
          <w:trHeight w:val="370"/>
          <w:del w:id="781" w:author="Stefanie Lane" w:date="2023-01-03T14:10:00Z"/>
        </w:trPr>
        <w:tc>
          <w:tcPr>
            <w:tcW w:w="4461" w:type="dxa"/>
            <w:gridSpan w:val="3"/>
            <w:tcBorders>
              <w:top w:val="nil"/>
              <w:left w:val="nil"/>
              <w:bottom w:val="nil"/>
              <w:right w:val="nil"/>
            </w:tcBorders>
            <w:shd w:val="clear" w:color="auto" w:fill="auto"/>
            <w:noWrap/>
            <w:vAlign w:val="bottom"/>
            <w:hideMark/>
          </w:tcPr>
          <w:p w14:paraId="1B560EF2" w14:textId="7797388F" w:rsidR="008E5F89" w:rsidRPr="008E5F89" w:rsidDel="00287D70" w:rsidRDefault="008E5F89" w:rsidP="008E5F89">
            <w:pPr>
              <w:framePr w:hSpace="180" w:wrap="around" w:vAnchor="text" w:hAnchor="page" w:x="587" w:y="54"/>
              <w:spacing w:after="0" w:line="240" w:lineRule="auto"/>
              <w:jc w:val="center"/>
              <w:rPr>
                <w:del w:id="782" w:author="Stefanie Lane" w:date="2023-01-03T14:10:00Z"/>
                <w:rFonts w:ascii="Calibri" w:eastAsia="Times New Roman" w:hAnsi="Calibri" w:cs="Calibri"/>
                <w:color w:val="000000"/>
                <w:sz w:val="28"/>
                <w:szCs w:val="28"/>
              </w:rPr>
            </w:pPr>
            <w:del w:id="783" w:author="Stefanie Lane" w:date="2023-01-03T14:10:00Z">
              <w:r w:rsidRPr="008E5F89" w:rsidDel="00287D70">
                <w:rPr>
                  <w:rFonts w:ascii="Calibri" w:eastAsia="Times New Roman" w:hAnsi="Calibri" w:cs="Calibri"/>
                  <w:color w:val="000000"/>
                  <w:sz w:val="28"/>
                  <w:szCs w:val="28"/>
                </w:rPr>
                <w:delText>Above Ground Vegetation</w:delText>
              </w:r>
            </w:del>
          </w:p>
        </w:tc>
        <w:tc>
          <w:tcPr>
            <w:tcW w:w="340" w:type="dxa"/>
            <w:tcBorders>
              <w:top w:val="nil"/>
              <w:left w:val="nil"/>
              <w:bottom w:val="nil"/>
              <w:right w:val="nil"/>
            </w:tcBorders>
            <w:shd w:val="clear" w:color="auto" w:fill="auto"/>
            <w:noWrap/>
            <w:vAlign w:val="bottom"/>
            <w:hideMark/>
          </w:tcPr>
          <w:p w14:paraId="4F881DF3" w14:textId="7F61D030" w:rsidR="008E5F89" w:rsidRPr="008E5F89" w:rsidDel="00287D70" w:rsidRDefault="008E5F89" w:rsidP="008E5F89">
            <w:pPr>
              <w:framePr w:hSpace="180" w:wrap="around" w:vAnchor="text" w:hAnchor="page" w:x="587" w:y="54"/>
              <w:spacing w:after="0" w:line="240" w:lineRule="auto"/>
              <w:jc w:val="center"/>
              <w:rPr>
                <w:del w:id="784" w:author="Stefanie Lane" w:date="2023-01-03T14:10:00Z"/>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33F1CA6C" w14:textId="667CC695" w:rsidR="008E5F89" w:rsidRPr="008E5F89" w:rsidDel="00287D70" w:rsidRDefault="008E5F89" w:rsidP="008E5F89">
            <w:pPr>
              <w:framePr w:hSpace="180" w:wrap="around" w:vAnchor="text" w:hAnchor="page" w:x="587" w:y="54"/>
              <w:spacing w:after="0" w:line="240" w:lineRule="auto"/>
              <w:jc w:val="center"/>
              <w:rPr>
                <w:del w:id="785" w:author="Stefanie Lane" w:date="2023-01-03T14:10:00Z"/>
                <w:rFonts w:ascii="Calibri" w:eastAsia="Times New Roman" w:hAnsi="Calibri" w:cs="Calibri"/>
                <w:color w:val="000000"/>
                <w:sz w:val="28"/>
                <w:szCs w:val="28"/>
              </w:rPr>
            </w:pPr>
            <w:del w:id="786" w:author="Stefanie Lane" w:date="2023-01-03T14:10:00Z">
              <w:r w:rsidRPr="008E5F89" w:rsidDel="00287D70">
                <w:rPr>
                  <w:rFonts w:ascii="Calibri" w:eastAsia="Times New Roman" w:hAnsi="Calibri" w:cs="Calibri"/>
                  <w:color w:val="000000"/>
                  <w:sz w:val="28"/>
                  <w:szCs w:val="28"/>
                </w:rPr>
                <w:delText>Below Ground Seed Bank</w:delText>
              </w:r>
            </w:del>
          </w:p>
        </w:tc>
      </w:tr>
      <w:tr w:rsidR="008E5F89" w:rsidRPr="008E5F89" w:rsidDel="00287D70" w14:paraId="66DA8B35" w14:textId="3415DEEE" w:rsidTr="008E5F89">
        <w:trPr>
          <w:trHeight w:val="300"/>
          <w:del w:id="787" w:author="Stefanie Lane" w:date="2023-01-03T14:10:00Z"/>
        </w:trPr>
        <w:tc>
          <w:tcPr>
            <w:tcW w:w="1365" w:type="dxa"/>
            <w:tcBorders>
              <w:top w:val="nil"/>
              <w:left w:val="nil"/>
              <w:bottom w:val="single" w:sz="8" w:space="0" w:color="auto"/>
              <w:right w:val="nil"/>
            </w:tcBorders>
            <w:shd w:val="clear" w:color="auto" w:fill="auto"/>
            <w:vAlign w:val="center"/>
            <w:hideMark/>
          </w:tcPr>
          <w:p w14:paraId="4098DB5D" w14:textId="0444D74C" w:rsidR="008E5F89" w:rsidRPr="008E5F89" w:rsidDel="00287D70" w:rsidRDefault="008E5F89" w:rsidP="008E5F89">
            <w:pPr>
              <w:framePr w:hSpace="180" w:wrap="around" w:vAnchor="text" w:hAnchor="page" w:x="587" w:y="54"/>
              <w:spacing w:after="0" w:line="240" w:lineRule="auto"/>
              <w:jc w:val="center"/>
              <w:rPr>
                <w:del w:id="788" w:author="Stefanie Lane" w:date="2023-01-03T14:10:00Z"/>
                <w:rFonts w:ascii="Calibri" w:eastAsia="Times New Roman" w:hAnsi="Calibri" w:cs="Calibri"/>
                <w:b/>
                <w:bCs/>
                <w:color w:val="000000"/>
              </w:rPr>
            </w:pPr>
            <w:del w:id="789" w:author="Stefanie Lane" w:date="2023-01-03T14:10:00Z">
              <w:r w:rsidRPr="008E5F89" w:rsidDel="00287D70">
                <w:rPr>
                  <w:rFonts w:ascii="Calibri" w:eastAsia="Times New Roman" w:hAnsi="Calibri" w:cs="Calibri"/>
                  <w:b/>
                  <w:bCs/>
                  <w:color w:val="000000"/>
                </w:rPr>
                <w:delText>Disturbance</w:delText>
              </w:r>
            </w:del>
          </w:p>
        </w:tc>
        <w:tc>
          <w:tcPr>
            <w:tcW w:w="2309" w:type="dxa"/>
            <w:tcBorders>
              <w:top w:val="nil"/>
              <w:left w:val="nil"/>
              <w:bottom w:val="single" w:sz="8" w:space="0" w:color="auto"/>
              <w:right w:val="nil"/>
            </w:tcBorders>
            <w:shd w:val="clear" w:color="auto" w:fill="auto"/>
            <w:noWrap/>
            <w:vAlign w:val="center"/>
            <w:hideMark/>
          </w:tcPr>
          <w:p w14:paraId="432465E3" w14:textId="60043B13" w:rsidR="008E5F89" w:rsidRPr="008E5F89" w:rsidDel="00287D70" w:rsidRDefault="008E5F89" w:rsidP="008E5F89">
            <w:pPr>
              <w:framePr w:hSpace="180" w:wrap="around" w:vAnchor="text" w:hAnchor="page" w:x="587" w:y="54"/>
              <w:spacing w:after="0" w:line="240" w:lineRule="auto"/>
              <w:jc w:val="center"/>
              <w:rPr>
                <w:del w:id="790" w:author="Stefanie Lane" w:date="2023-01-03T14:10:00Z"/>
                <w:rFonts w:ascii="Calibri" w:eastAsia="Times New Roman" w:hAnsi="Calibri" w:cs="Calibri"/>
                <w:b/>
                <w:bCs/>
                <w:color w:val="000000"/>
              </w:rPr>
            </w:pPr>
            <w:del w:id="791" w:author="Stefanie Lane" w:date="2023-01-03T14:10:00Z">
              <w:r w:rsidRPr="008E5F89" w:rsidDel="00287D70">
                <w:rPr>
                  <w:rFonts w:ascii="Calibri" w:eastAsia="Times New Roman" w:hAnsi="Calibri" w:cs="Calibri"/>
                  <w:b/>
                  <w:bCs/>
                  <w:color w:val="000000"/>
                </w:rPr>
                <w:delText>Species</w:delText>
              </w:r>
            </w:del>
          </w:p>
        </w:tc>
        <w:tc>
          <w:tcPr>
            <w:tcW w:w="787" w:type="dxa"/>
            <w:tcBorders>
              <w:top w:val="nil"/>
              <w:left w:val="nil"/>
              <w:bottom w:val="single" w:sz="8" w:space="0" w:color="auto"/>
              <w:right w:val="nil"/>
            </w:tcBorders>
            <w:shd w:val="clear" w:color="auto" w:fill="auto"/>
            <w:noWrap/>
            <w:vAlign w:val="center"/>
            <w:hideMark/>
          </w:tcPr>
          <w:p w14:paraId="66658CE7" w14:textId="1D5B3826" w:rsidR="008E5F89" w:rsidRPr="008E5F89" w:rsidDel="00287D70" w:rsidRDefault="008E5F89" w:rsidP="008E5F89">
            <w:pPr>
              <w:framePr w:hSpace="180" w:wrap="around" w:vAnchor="text" w:hAnchor="page" w:x="587" w:y="54"/>
              <w:spacing w:after="0" w:line="240" w:lineRule="auto"/>
              <w:jc w:val="center"/>
              <w:rPr>
                <w:del w:id="792" w:author="Stefanie Lane" w:date="2023-01-03T14:10:00Z"/>
                <w:rFonts w:ascii="Calibri" w:eastAsia="Times New Roman" w:hAnsi="Calibri" w:cs="Calibri"/>
                <w:b/>
                <w:bCs/>
                <w:color w:val="000000"/>
              </w:rPr>
            </w:pPr>
            <w:del w:id="793" w:author="Stefanie Lane" w:date="2023-01-03T14:10:00Z">
              <w:r w:rsidRPr="008E5F89" w:rsidDel="00287D70">
                <w:rPr>
                  <w:rFonts w:ascii="Calibri" w:eastAsia="Times New Roman" w:hAnsi="Calibri" w:cs="Calibri"/>
                  <w:b/>
                  <w:bCs/>
                  <w:color w:val="000000"/>
                </w:rPr>
                <w:delText>p-value</w:delText>
              </w:r>
            </w:del>
          </w:p>
        </w:tc>
        <w:tc>
          <w:tcPr>
            <w:tcW w:w="340" w:type="dxa"/>
            <w:tcBorders>
              <w:top w:val="nil"/>
              <w:left w:val="nil"/>
              <w:bottom w:val="nil"/>
              <w:right w:val="nil"/>
            </w:tcBorders>
            <w:shd w:val="clear" w:color="auto" w:fill="auto"/>
            <w:noWrap/>
            <w:vAlign w:val="bottom"/>
            <w:hideMark/>
          </w:tcPr>
          <w:p w14:paraId="60DB7925" w14:textId="4F85C107" w:rsidR="008E5F89" w:rsidRPr="008E5F89" w:rsidDel="00287D70" w:rsidRDefault="008E5F89" w:rsidP="008E5F89">
            <w:pPr>
              <w:framePr w:hSpace="180" w:wrap="around" w:vAnchor="text" w:hAnchor="page" w:x="587" w:y="54"/>
              <w:spacing w:after="0" w:line="240" w:lineRule="auto"/>
              <w:jc w:val="center"/>
              <w:rPr>
                <w:del w:id="794" w:author="Stefanie Lane" w:date="2023-01-03T14:10:00Z"/>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5EC36A9D" w14:textId="594AFE5C" w:rsidR="008E5F89" w:rsidRPr="008E5F89" w:rsidDel="00287D70" w:rsidRDefault="008E5F89" w:rsidP="008E5F89">
            <w:pPr>
              <w:framePr w:hSpace="180" w:wrap="around" w:vAnchor="text" w:hAnchor="page" w:x="587" w:y="54"/>
              <w:spacing w:after="0" w:line="240" w:lineRule="auto"/>
              <w:jc w:val="center"/>
              <w:rPr>
                <w:del w:id="795" w:author="Stefanie Lane" w:date="2023-01-03T14:10:00Z"/>
                <w:rFonts w:ascii="Calibri" w:eastAsia="Times New Roman" w:hAnsi="Calibri" w:cs="Calibri"/>
                <w:b/>
                <w:bCs/>
                <w:color w:val="000000"/>
              </w:rPr>
            </w:pPr>
            <w:del w:id="796" w:author="Stefanie Lane" w:date="2023-01-03T14:10:00Z">
              <w:r w:rsidRPr="008E5F89" w:rsidDel="00287D70">
                <w:rPr>
                  <w:rFonts w:ascii="Calibri" w:eastAsia="Times New Roman" w:hAnsi="Calibri" w:cs="Calibri"/>
                  <w:b/>
                  <w:bCs/>
                  <w:color w:val="000000"/>
                </w:rPr>
                <w:delText>Disturbance</w:delText>
              </w:r>
            </w:del>
          </w:p>
        </w:tc>
        <w:tc>
          <w:tcPr>
            <w:tcW w:w="2288" w:type="dxa"/>
            <w:tcBorders>
              <w:top w:val="nil"/>
              <w:left w:val="nil"/>
              <w:bottom w:val="single" w:sz="8" w:space="0" w:color="auto"/>
              <w:right w:val="nil"/>
            </w:tcBorders>
            <w:shd w:val="clear" w:color="auto" w:fill="auto"/>
            <w:noWrap/>
            <w:vAlign w:val="center"/>
            <w:hideMark/>
          </w:tcPr>
          <w:p w14:paraId="09DDF1A4" w14:textId="2D0D00F1" w:rsidR="008E5F89" w:rsidRPr="008E5F89" w:rsidDel="00287D70" w:rsidRDefault="008E5F89" w:rsidP="008E5F89">
            <w:pPr>
              <w:framePr w:hSpace="180" w:wrap="around" w:vAnchor="text" w:hAnchor="page" w:x="587" w:y="54"/>
              <w:spacing w:after="0" w:line="240" w:lineRule="auto"/>
              <w:jc w:val="center"/>
              <w:rPr>
                <w:del w:id="797" w:author="Stefanie Lane" w:date="2023-01-03T14:10:00Z"/>
                <w:rFonts w:ascii="Calibri" w:eastAsia="Times New Roman" w:hAnsi="Calibri" w:cs="Calibri"/>
                <w:b/>
                <w:bCs/>
                <w:color w:val="000000"/>
              </w:rPr>
            </w:pPr>
            <w:del w:id="798" w:author="Stefanie Lane" w:date="2023-01-03T14:10:00Z">
              <w:r w:rsidRPr="008E5F89" w:rsidDel="00287D70">
                <w:rPr>
                  <w:rFonts w:ascii="Calibri" w:eastAsia="Times New Roman" w:hAnsi="Calibri" w:cs="Calibri"/>
                  <w:b/>
                  <w:bCs/>
                  <w:color w:val="000000"/>
                </w:rPr>
                <w:delText>Species</w:delText>
              </w:r>
            </w:del>
          </w:p>
        </w:tc>
        <w:tc>
          <w:tcPr>
            <w:tcW w:w="780" w:type="dxa"/>
            <w:tcBorders>
              <w:top w:val="nil"/>
              <w:left w:val="nil"/>
              <w:bottom w:val="single" w:sz="8" w:space="0" w:color="auto"/>
              <w:right w:val="nil"/>
            </w:tcBorders>
            <w:shd w:val="clear" w:color="auto" w:fill="auto"/>
            <w:noWrap/>
            <w:vAlign w:val="center"/>
            <w:hideMark/>
          </w:tcPr>
          <w:p w14:paraId="228BC392" w14:textId="66E9D825" w:rsidR="008E5F89" w:rsidRPr="008E5F89" w:rsidDel="00287D70" w:rsidRDefault="008E5F89" w:rsidP="008E5F89">
            <w:pPr>
              <w:framePr w:hSpace="180" w:wrap="around" w:vAnchor="text" w:hAnchor="page" w:x="587" w:y="54"/>
              <w:spacing w:after="0" w:line="240" w:lineRule="auto"/>
              <w:jc w:val="center"/>
              <w:rPr>
                <w:del w:id="799" w:author="Stefanie Lane" w:date="2023-01-03T14:10:00Z"/>
                <w:rFonts w:ascii="Calibri" w:eastAsia="Times New Roman" w:hAnsi="Calibri" w:cs="Calibri"/>
                <w:b/>
                <w:bCs/>
                <w:color w:val="000000"/>
              </w:rPr>
            </w:pPr>
            <w:del w:id="800" w:author="Stefanie Lane" w:date="2023-01-03T14:10:00Z">
              <w:r w:rsidRPr="008E5F89" w:rsidDel="00287D70">
                <w:rPr>
                  <w:rFonts w:ascii="Calibri" w:eastAsia="Times New Roman" w:hAnsi="Calibri" w:cs="Calibri"/>
                  <w:b/>
                  <w:bCs/>
                  <w:color w:val="000000"/>
                </w:rPr>
                <w:delText>p-value</w:delText>
              </w:r>
            </w:del>
          </w:p>
        </w:tc>
      </w:tr>
      <w:tr w:rsidR="008E5F89" w:rsidRPr="008E5F89" w:rsidDel="00287D70" w14:paraId="08AB5E18" w14:textId="63CFBE89" w:rsidTr="008E5F89">
        <w:trPr>
          <w:trHeight w:val="290"/>
          <w:del w:id="801"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691B61EB" w14:textId="461621FC" w:rsidR="008E5F89" w:rsidRPr="008E5F89" w:rsidDel="00287D70" w:rsidRDefault="008E5F89" w:rsidP="008E5F89">
            <w:pPr>
              <w:framePr w:hSpace="180" w:wrap="around" w:vAnchor="text" w:hAnchor="page" w:x="587" w:y="54"/>
              <w:spacing w:after="0" w:line="240" w:lineRule="auto"/>
              <w:jc w:val="center"/>
              <w:rPr>
                <w:del w:id="802" w:author="Stefanie Lane" w:date="2023-01-03T14:10:00Z"/>
                <w:rFonts w:ascii="Calibri" w:eastAsia="Times New Roman" w:hAnsi="Calibri" w:cs="Calibri"/>
                <w:color w:val="000000"/>
              </w:rPr>
            </w:pPr>
            <w:del w:id="803" w:author="Stefanie Lane" w:date="2023-01-03T14:10:00Z">
              <w:r w:rsidRPr="008E5F89" w:rsidDel="00287D70">
                <w:rPr>
                  <w:rFonts w:ascii="Calibri" w:eastAsia="Times New Roman" w:hAnsi="Calibri" w:cs="Calibri"/>
                  <w:color w:val="000000"/>
                </w:rPr>
                <w:delText>Grubbed</w:delText>
              </w:r>
            </w:del>
          </w:p>
        </w:tc>
        <w:tc>
          <w:tcPr>
            <w:tcW w:w="2309" w:type="dxa"/>
            <w:tcBorders>
              <w:top w:val="nil"/>
              <w:left w:val="nil"/>
              <w:bottom w:val="single" w:sz="4" w:space="0" w:color="auto"/>
              <w:right w:val="nil"/>
            </w:tcBorders>
            <w:shd w:val="clear" w:color="auto" w:fill="auto"/>
            <w:noWrap/>
            <w:vAlign w:val="bottom"/>
            <w:hideMark/>
          </w:tcPr>
          <w:p w14:paraId="5A886343" w14:textId="5A228C00" w:rsidR="008E5F89" w:rsidRPr="008E5F89" w:rsidDel="00287D70" w:rsidRDefault="008E5F89" w:rsidP="008E5F89">
            <w:pPr>
              <w:framePr w:hSpace="180" w:wrap="around" w:vAnchor="text" w:hAnchor="page" w:x="587" w:y="54"/>
              <w:spacing w:after="0" w:line="240" w:lineRule="auto"/>
              <w:rPr>
                <w:del w:id="804" w:author="Stefanie Lane" w:date="2023-01-03T14:10:00Z"/>
                <w:rFonts w:ascii="Calibri" w:eastAsia="Times New Roman" w:hAnsi="Calibri" w:cs="Calibri"/>
                <w:i/>
                <w:iCs/>
                <w:color w:val="000000"/>
              </w:rPr>
            </w:pPr>
            <w:del w:id="805" w:author="Stefanie Lane" w:date="2023-01-03T14:10:00Z">
              <w:r w:rsidRPr="008E5F89" w:rsidDel="00287D70">
                <w:rPr>
                  <w:rFonts w:ascii="Calibri" w:eastAsia="Times New Roman" w:hAnsi="Calibri" w:cs="Calibri"/>
                  <w:i/>
                  <w:iCs/>
                  <w:color w:val="000000"/>
                </w:rPr>
                <w:delText>Eleocharis parvula</w:delText>
              </w:r>
            </w:del>
          </w:p>
        </w:tc>
        <w:tc>
          <w:tcPr>
            <w:tcW w:w="787" w:type="dxa"/>
            <w:tcBorders>
              <w:top w:val="nil"/>
              <w:left w:val="nil"/>
              <w:bottom w:val="single" w:sz="4" w:space="0" w:color="auto"/>
              <w:right w:val="nil"/>
            </w:tcBorders>
            <w:shd w:val="clear" w:color="auto" w:fill="auto"/>
            <w:noWrap/>
            <w:vAlign w:val="bottom"/>
            <w:hideMark/>
          </w:tcPr>
          <w:p w14:paraId="3D54FAF3" w14:textId="7A61B277" w:rsidR="008E5F89" w:rsidRPr="008E5F89" w:rsidDel="00287D70" w:rsidRDefault="008E5F89" w:rsidP="008E5F89">
            <w:pPr>
              <w:framePr w:hSpace="180" w:wrap="around" w:vAnchor="text" w:hAnchor="page" w:x="587" w:y="54"/>
              <w:spacing w:after="0" w:line="240" w:lineRule="auto"/>
              <w:jc w:val="center"/>
              <w:rPr>
                <w:del w:id="806" w:author="Stefanie Lane" w:date="2023-01-03T14:10:00Z"/>
                <w:rFonts w:ascii="Calibri" w:eastAsia="Times New Roman" w:hAnsi="Calibri" w:cs="Calibri"/>
                <w:color w:val="000000"/>
              </w:rPr>
            </w:pPr>
            <w:del w:id="807" w:author="Stefanie Lane" w:date="2023-01-03T14:10:00Z">
              <w:r w:rsidRPr="008E5F89" w:rsidDel="00287D70">
                <w:rPr>
                  <w:rFonts w:ascii="Calibri" w:eastAsia="Times New Roman" w:hAnsi="Calibri" w:cs="Calibri"/>
                  <w:color w:val="000000"/>
                </w:rPr>
                <w:delText>0.0033</w:delText>
              </w:r>
            </w:del>
          </w:p>
        </w:tc>
        <w:tc>
          <w:tcPr>
            <w:tcW w:w="340" w:type="dxa"/>
            <w:tcBorders>
              <w:top w:val="nil"/>
              <w:left w:val="nil"/>
              <w:bottom w:val="nil"/>
              <w:right w:val="nil"/>
            </w:tcBorders>
            <w:shd w:val="clear" w:color="000000" w:fill="E7E6E6"/>
            <w:noWrap/>
            <w:vAlign w:val="bottom"/>
            <w:hideMark/>
          </w:tcPr>
          <w:p w14:paraId="002C0E8E" w14:textId="1108709A" w:rsidR="008E5F89" w:rsidRPr="008E5F89" w:rsidDel="00287D70" w:rsidRDefault="008E5F89" w:rsidP="008E5F89">
            <w:pPr>
              <w:framePr w:hSpace="180" w:wrap="around" w:vAnchor="text" w:hAnchor="page" w:x="587" w:y="54"/>
              <w:spacing w:after="0" w:line="240" w:lineRule="auto"/>
              <w:rPr>
                <w:del w:id="808" w:author="Stefanie Lane" w:date="2023-01-03T14:10:00Z"/>
                <w:rFonts w:ascii="Calibri" w:eastAsia="Times New Roman" w:hAnsi="Calibri" w:cs="Calibri"/>
                <w:color w:val="000000"/>
              </w:rPr>
            </w:pPr>
            <w:del w:id="809"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nil"/>
              <w:left w:val="nil"/>
              <w:bottom w:val="single" w:sz="8" w:space="0" w:color="000000"/>
              <w:right w:val="nil"/>
            </w:tcBorders>
            <w:shd w:val="clear" w:color="auto" w:fill="auto"/>
            <w:vAlign w:val="center"/>
            <w:hideMark/>
          </w:tcPr>
          <w:p w14:paraId="3536FBA2" w14:textId="0BD470AE" w:rsidR="008E5F89" w:rsidRPr="008E5F89" w:rsidDel="00287D70" w:rsidRDefault="008E5F89" w:rsidP="008E5F89">
            <w:pPr>
              <w:framePr w:hSpace="180" w:wrap="around" w:vAnchor="text" w:hAnchor="page" w:x="587" w:y="54"/>
              <w:spacing w:after="0" w:line="240" w:lineRule="auto"/>
              <w:jc w:val="center"/>
              <w:rPr>
                <w:del w:id="810" w:author="Stefanie Lane" w:date="2023-01-03T14:10:00Z"/>
                <w:rFonts w:ascii="Calibri" w:eastAsia="Times New Roman" w:hAnsi="Calibri" w:cs="Calibri"/>
                <w:color w:val="000000"/>
              </w:rPr>
            </w:pPr>
            <w:del w:id="811" w:author="Stefanie Lane" w:date="2023-01-03T14:10:00Z">
              <w:r w:rsidRPr="008E5F89" w:rsidDel="00287D70">
                <w:rPr>
                  <w:rFonts w:ascii="Calibri" w:eastAsia="Times New Roman" w:hAnsi="Calibri" w:cs="Calibri"/>
                  <w:color w:val="000000"/>
                </w:rPr>
                <w:delText>Grubbed</w:delText>
              </w:r>
            </w:del>
          </w:p>
        </w:tc>
        <w:tc>
          <w:tcPr>
            <w:tcW w:w="2288" w:type="dxa"/>
            <w:vMerge w:val="restart"/>
            <w:tcBorders>
              <w:top w:val="nil"/>
              <w:left w:val="nil"/>
              <w:bottom w:val="single" w:sz="8" w:space="0" w:color="000000"/>
              <w:right w:val="nil"/>
            </w:tcBorders>
            <w:shd w:val="clear" w:color="auto" w:fill="auto"/>
            <w:noWrap/>
            <w:vAlign w:val="center"/>
            <w:hideMark/>
          </w:tcPr>
          <w:p w14:paraId="1960497A" w14:textId="6FF3878B" w:rsidR="008E5F89" w:rsidRPr="008E5F89" w:rsidDel="00287D70" w:rsidRDefault="008E5F89" w:rsidP="008E5F89">
            <w:pPr>
              <w:framePr w:hSpace="180" w:wrap="around" w:vAnchor="text" w:hAnchor="page" w:x="587" w:y="54"/>
              <w:spacing w:after="0" w:line="240" w:lineRule="auto"/>
              <w:jc w:val="center"/>
              <w:rPr>
                <w:del w:id="812" w:author="Stefanie Lane" w:date="2023-01-03T14:10:00Z"/>
                <w:rFonts w:ascii="Calibri" w:eastAsia="Times New Roman" w:hAnsi="Calibri" w:cs="Calibri"/>
                <w:i/>
                <w:iCs/>
                <w:color w:val="000000"/>
              </w:rPr>
            </w:pPr>
            <w:del w:id="813" w:author="Stefanie Lane" w:date="2023-01-03T14:10:00Z">
              <w:r w:rsidRPr="008E5F89" w:rsidDel="00287D70">
                <w:rPr>
                  <w:rFonts w:ascii="Calibri" w:eastAsia="Times New Roman" w:hAnsi="Calibri" w:cs="Calibri"/>
                  <w:i/>
                  <w:iCs/>
                  <w:color w:val="000000"/>
                </w:rPr>
                <w:delText>Salicornia depressa</w:delText>
              </w:r>
            </w:del>
          </w:p>
        </w:tc>
        <w:tc>
          <w:tcPr>
            <w:tcW w:w="780" w:type="dxa"/>
            <w:vMerge w:val="restart"/>
            <w:tcBorders>
              <w:top w:val="nil"/>
              <w:left w:val="nil"/>
              <w:bottom w:val="single" w:sz="8" w:space="0" w:color="000000"/>
              <w:right w:val="nil"/>
            </w:tcBorders>
            <w:shd w:val="clear" w:color="auto" w:fill="auto"/>
            <w:noWrap/>
            <w:vAlign w:val="center"/>
            <w:hideMark/>
          </w:tcPr>
          <w:p w14:paraId="1DEF8418" w14:textId="6CA3D282" w:rsidR="008E5F89" w:rsidRPr="008E5F89" w:rsidDel="00287D70" w:rsidRDefault="008E5F89" w:rsidP="008E5F89">
            <w:pPr>
              <w:framePr w:hSpace="180" w:wrap="around" w:vAnchor="text" w:hAnchor="page" w:x="587" w:y="54"/>
              <w:spacing w:after="0" w:line="240" w:lineRule="auto"/>
              <w:jc w:val="center"/>
              <w:rPr>
                <w:del w:id="814" w:author="Stefanie Lane" w:date="2023-01-03T14:10:00Z"/>
                <w:rFonts w:ascii="Calibri" w:eastAsia="Times New Roman" w:hAnsi="Calibri" w:cs="Calibri"/>
                <w:color w:val="000000"/>
              </w:rPr>
            </w:pPr>
            <w:del w:id="815" w:author="Stefanie Lane" w:date="2023-01-03T14:10:00Z">
              <w:r w:rsidRPr="008E5F89" w:rsidDel="00287D70">
                <w:rPr>
                  <w:rFonts w:ascii="Calibri" w:eastAsia="Times New Roman" w:hAnsi="Calibri" w:cs="Calibri"/>
                  <w:color w:val="000000"/>
                </w:rPr>
                <w:delText>0.0072</w:delText>
              </w:r>
            </w:del>
          </w:p>
        </w:tc>
      </w:tr>
      <w:tr w:rsidR="008E5F89" w:rsidRPr="008E5F89" w:rsidDel="00287D70" w14:paraId="38147D34" w14:textId="013B95E0" w:rsidTr="008E5F89">
        <w:trPr>
          <w:trHeight w:val="300"/>
          <w:del w:id="816" w:author="Stefanie Lane" w:date="2023-01-03T14:10:00Z"/>
        </w:trPr>
        <w:tc>
          <w:tcPr>
            <w:tcW w:w="1365" w:type="dxa"/>
            <w:vMerge/>
            <w:tcBorders>
              <w:top w:val="nil"/>
              <w:left w:val="nil"/>
              <w:bottom w:val="single" w:sz="8" w:space="0" w:color="000000"/>
              <w:right w:val="nil"/>
            </w:tcBorders>
            <w:vAlign w:val="center"/>
            <w:hideMark/>
          </w:tcPr>
          <w:p w14:paraId="31457C3C" w14:textId="33CD6A9B" w:rsidR="008E5F89" w:rsidRPr="008E5F89" w:rsidDel="00287D70" w:rsidRDefault="008E5F89" w:rsidP="008E5F89">
            <w:pPr>
              <w:framePr w:hSpace="180" w:wrap="around" w:vAnchor="text" w:hAnchor="page" w:x="587" w:y="54"/>
              <w:spacing w:after="0" w:line="240" w:lineRule="auto"/>
              <w:rPr>
                <w:del w:id="817"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1BBE881" w14:textId="6A7F982B" w:rsidR="008E5F89" w:rsidRPr="008E5F89" w:rsidDel="00287D70" w:rsidRDefault="008E5F89" w:rsidP="008E5F89">
            <w:pPr>
              <w:framePr w:hSpace="180" w:wrap="around" w:vAnchor="text" w:hAnchor="page" w:x="587" w:y="54"/>
              <w:spacing w:after="0" w:line="240" w:lineRule="auto"/>
              <w:rPr>
                <w:del w:id="818" w:author="Stefanie Lane" w:date="2023-01-03T14:10:00Z"/>
                <w:rFonts w:ascii="Calibri" w:eastAsia="Times New Roman" w:hAnsi="Calibri" w:cs="Calibri"/>
                <w:i/>
                <w:iCs/>
                <w:color w:val="000000"/>
              </w:rPr>
            </w:pPr>
            <w:del w:id="819" w:author="Stefanie Lane" w:date="2023-01-03T14:10:00Z">
              <w:r w:rsidRPr="008E5F89" w:rsidDel="00287D70">
                <w:rPr>
                  <w:rFonts w:ascii="Calibri" w:eastAsia="Times New Roman" w:hAnsi="Calibri" w:cs="Calibri"/>
                  <w:i/>
                  <w:iCs/>
                  <w:color w:val="000000"/>
                </w:rPr>
                <w:delText>Cotula coronopifolia*</w:delText>
              </w:r>
            </w:del>
          </w:p>
        </w:tc>
        <w:tc>
          <w:tcPr>
            <w:tcW w:w="787" w:type="dxa"/>
            <w:tcBorders>
              <w:top w:val="nil"/>
              <w:left w:val="nil"/>
              <w:bottom w:val="single" w:sz="8" w:space="0" w:color="auto"/>
              <w:right w:val="nil"/>
            </w:tcBorders>
            <w:shd w:val="clear" w:color="auto" w:fill="auto"/>
            <w:noWrap/>
            <w:vAlign w:val="bottom"/>
            <w:hideMark/>
          </w:tcPr>
          <w:p w14:paraId="30D38D7B" w14:textId="3BFD9DFC" w:rsidR="008E5F89" w:rsidRPr="008E5F89" w:rsidDel="00287D70" w:rsidRDefault="008E5F89" w:rsidP="008E5F89">
            <w:pPr>
              <w:framePr w:hSpace="180" w:wrap="around" w:vAnchor="text" w:hAnchor="page" w:x="587" w:y="54"/>
              <w:spacing w:after="0" w:line="240" w:lineRule="auto"/>
              <w:jc w:val="center"/>
              <w:rPr>
                <w:del w:id="820" w:author="Stefanie Lane" w:date="2023-01-03T14:10:00Z"/>
                <w:rFonts w:ascii="Calibri" w:eastAsia="Times New Roman" w:hAnsi="Calibri" w:cs="Calibri"/>
                <w:color w:val="000000"/>
              </w:rPr>
            </w:pPr>
            <w:del w:id="821" w:author="Stefanie Lane" w:date="2023-01-03T14:10:00Z">
              <w:r w:rsidRPr="008E5F89" w:rsidDel="00287D70">
                <w:rPr>
                  <w:rFonts w:ascii="Calibri" w:eastAsia="Times New Roman" w:hAnsi="Calibri" w:cs="Calibri"/>
                  <w:color w:val="000000"/>
                </w:rPr>
                <w:delText>0.0397</w:delText>
              </w:r>
            </w:del>
          </w:p>
        </w:tc>
        <w:tc>
          <w:tcPr>
            <w:tcW w:w="340" w:type="dxa"/>
            <w:tcBorders>
              <w:top w:val="nil"/>
              <w:left w:val="nil"/>
              <w:bottom w:val="nil"/>
              <w:right w:val="nil"/>
            </w:tcBorders>
            <w:shd w:val="clear" w:color="000000" w:fill="E7E6E6"/>
            <w:noWrap/>
            <w:vAlign w:val="bottom"/>
            <w:hideMark/>
          </w:tcPr>
          <w:p w14:paraId="3EE781BF" w14:textId="0BA2A9C3" w:rsidR="008E5F89" w:rsidRPr="008E5F89" w:rsidDel="00287D70" w:rsidRDefault="008E5F89" w:rsidP="008E5F89">
            <w:pPr>
              <w:framePr w:hSpace="180" w:wrap="around" w:vAnchor="text" w:hAnchor="page" w:x="587" w:y="54"/>
              <w:spacing w:after="0" w:line="240" w:lineRule="auto"/>
              <w:rPr>
                <w:del w:id="822" w:author="Stefanie Lane" w:date="2023-01-03T14:10:00Z"/>
                <w:rFonts w:ascii="Calibri" w:eastAsia="Times New Roman" w:hAnsi="Calibri" w:cs="Calibri"/>
                <w:color w:val="000000"/>
              </w:rPr>
            </w:pPr>
            <w:del w:id="823" w:author="Stefanie Lane" w:date="2023-01-03T14:10:00Z">
              <w:r w:rsidRPr="008E5F89" w:rsidDel="00287D70">
                <w:rPr>
                  <w:rFonts w:ascii="Calibri" w:eastAsia="Times New Roman" w:hAnsi="Calibri" w:cs="Calibri"/>
                  <w:color w:val="000000"/>
                </w:rPr>
                <w:delText> </w:delText>
              </w:r>
            </w:del>
          </w:p>
        </w:tc>
        <w:tc>
          <w:tcPr>
            <w:tcW w:w="1352" w:type="dxa"/>
            <w:vMerge/>
            <w:tcBorders>
              <w:top w:val="nil"/>
              <w:left w:val="nil"/>
              <w:bottom w:val="single" w:sz="8" w:space="0" w:color="000000"/>
              <w:right w:val="nil"/>
            </w:tcBorders>
            <w:vAlign w:val="center"/>
            <w:hideMark/>
          </w:tcPr>
          <w:p w14:paraId="526962F6" w14:textId="7A574FD0" w:rsidR="008E5F89" w:rsidRPr="008E5F89" w:rsidDel="00287D70" w:rsidRDefault="008E5F89" w:rsidP="008E5F89">
            <w:pPr>
              <w:framePr w:hSpace="180" w:wrap="around" w:vAnchor="text" w:hAnchor="page" w:x="587" w:y="54"/>
              <w:spacing w:after="0" w:line="240" w:lineRule="auto"/>
              <w:rPr>
                <w:del w:id="824" w:author="Stefanie Lane" w:date="2023-01-03T14:10:00Z"/>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30066AC2" w14:textId="029DE4B0" w:rsidR="008E5F89" w:rsidRPr="008E5F89" w:rsidDel="00287D70" w:rsidRDefault="008E5F89" w:rsidP="008E5F89">
            <w:pPr>
              <w:framePr w:hSpace="180" w:wrap="around" w:vAnchor="text" w:hAnchor="page" w:x="587" w:y="54"/>
              <w:spacing w:after="0" w:line="240" w:lineRule="auto"/>
              <w:rPr>
                <w:del w:id="825" w:author="Stefanie Lane" w:date="2023-01-03T14:10:00Z"/>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013A63D4" w14:textId="7E5AECCE" w:rsidR="008E5F89" w:rsidRPr="008E5F89" w:rsidDel="00287D70" w:rsidRDefault="008E5F89" w:rsidP="008E5F89">
            <w:pPr>
              <w:framePr w:hSpace="180" w:wrap="around" w:vAnchor="text" w:hAnchor="page" w:x="587" w:y="54"/>
              <w:spacing w:after="0" w:line="240" w:lineRule="auto"/>
              <w:rPr>
                <w:del w:id="826" w:author="Stefanie Lane" w:date="2023-01-03T14:10:00Z"/>
                <w:rFonts w:ascii="Calibri" w:eastAsia="Times New Roman" w:hAnsi="Calibri" w:cs="Calibri"/>
                <w:color w:val="000000"/>
              </w:rPr>
            </w:pPr>
          </w:p>
        </w:tc>
      </w:tr>
      <w:tr w:rsidR="008E5F89" w:rsidRPr="008E5F89" w:rsidDel="00287D70" w14:paraId="6F944F4C" w14:textId="12C3047E" w:rsidTr="008E5F89">
        <w:trPr>
          <w:trHeight w:val="290"/>
          <w:del w:id="827"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05140EC9" w14:textId="65F1604E" w:rsidR="008E5F89" w:rsidRPr="008E5F89" w:rsidDel="00287D70" w:rsidRDefault="008E5F89" w:rsidP="008E5F89">
            <w:pPr>
              <w:framePr w:hSpace="180" w:wrap="around" w:vAnchor="text" w:hAnchor="page" w:x="587" w:y="54"/>
              <w:spacing w:after="0" w:line="240" w:lineRule="auto"/>
              <w:jc w:val="center"/>
              <w:rPr>
                <w:del w:id="828" w:author="Stefanie Lane" w:date="2023-01-03T14:10:00Z"/>
                <w:rFonts w:ascii="Calibri" w:eastAsia="Times New Roman" w:hAnsi="Calibri" w:cs="Calibri"/>
                <w:color w:val="000000"/>
              </w:rPr>
            </w:pPr>
            <w:del w:id="829" w:author="Stefanie Lane" w:date="2023-01-03T14:10:00Z">
              <w:r w:rsidRPr="008E5F89" w:rsidDel="00287D70">
                <w:rPr>
                  <w:rFonts w:ascii="Calibri" w:eastAsia="Times New Roman" w:hAnsi="Calibri" w:cs="Calibri"/>
                  <w:color w:val="000000"/>
                </w:rPr>
                <w:delText>10-year old exclosures</w:delText>
              </w:r>
            </w:del>
          </w:p>
        </w:tc>
        <w:tc>
          <w:tcPr>
            <w:tcW w:w="2309" w:type="dxa"/>
            <w:vMerge w:val="restart"/>
            <w:tcBorders>
              <w:top w:val="nil"/>
              <w:left w:val="nil"/>
              <w:bottom w:val="single" w:sz="8" w:space="0" w:color="000000"/>
              <w:right w:val="nil"/>
            </w:tcBorders>
            <w:shd w:val="clear" w:color="auto" w:fill="auto"/>
            <w:noWrap/>
            <w:vAlign w:val="center"/>
            <w:hideMark/>
          </w:tcPr>
          <w:p w14:paraId="6D87DA42" w14:textId="7808776F" w:rsidR="008E5F89" w:rsidRPr="008E5F89" w:rsidDel="00287D70" w:rsidRDefault="008E5F89" w:rsidP="008E5F89">
            <w:pPr>
              <w:framePr w:hSpace="180" w:wrap="around" w:vAnchor="text" w:hAnchor="page" w:x="587" w:y="54"/>
              <w:spacing w:after="0" w:line="240" w:lineRule="auto"/>
              <w:jc w:val="center"/>
              <w:rPr>
                <w:del w:id="830" w:author="Stefanie Lane" w:date="2023-01-03T14:10:00Z"/>
                <w:rFonts w:ascii="Calibri" w:eastAsia="Times New Roman" w:hAnsi="Calibri" w:cs="Calibri"/>
                <w:i/>
                <w:iCs/>
                <w:color w:val="000000"/>
              </w:rPr>
            </w:pPr>
            <w:del w:id="831" w:author="Stefanie Lane" w:date="2023-01-03T14:10:00Z">
              <w:r w:rsidRPr="008E5F89" w:rsidDel="00287D70">
                <w:rPr>
                  <w:rFonts w:ascii="Calibri" w:eastAsia="Times New Roman" w:hAnsi="Calibri" w:cs="Calibri"/>
                  <w:i/>
                  <w:iCs/>
                  <w:color w:val="000000"/>
                </w:rPr>
                <w:delText>Agrostis stolonifera*</w:delText>
              </w:r>
            </w:del>
          </w:p>
        </w:tc>
        <w:tc>
          <w:tcPr>
            <w:tcW w:w="787" w:type="dxa"/>
            <w:vMerge w:val="restart"/>
            <w:tcBorders>
              <w:top w:val="nil"/>
              <w:left w:val="nil"/>
              <w:bottom w:val="single" w:sz="8" w:space="0" w:color="000000"/>
              <w:right w:val="nil"/>
            </w:tcBorders>
            <w:shd w:val="clear" w:color="auto" w:fill="auto"/>
            <w:noWrap/>
            <w:vAlign w:val="center"/>
            <w:hideMark/>
          </w:tcPr>
          <w:p w14:paraId="0FCCFA62" w14:textId="77DAE697" w:rsidR="008E5F89" w:rsidRPr="008E5F89" w:rsidDel="00287D70" w:rsidRDefault="008E5F89" w:rsidP="008E5F89">
            <w:pPr>
              <w:framePr w:hSpace="180" w:wrap="around" w:vAnchor="text" w:hAnchor="page" w:x="587" w:y="54"/>
              <w:spacing w:after="0" w:line="240" w:lineRule="auto"/>
              <w:jc w:val="center"/>
              <w:rPr>
                <w:del w:id="832" w:author="Stefanie Lane" w:date="2023-01-03T14:10:00Z"/>
                <w:rFonts w:ascii="Calibri" w:eastAsia="Times New Roman" w:hAnsi="Calibri" w:cs="Calibri"/>
                <w:color w:val="000000"/>
              </w:rPr>
            </w:pPr>
            <w:del w:id="833" w:author="Stefanie Lane" w:date="2023-01-03T14:10:00Z">
              <w:r w:rsidRPr="008E5F89" w:rsidDel="00287D70">
                <w:rPr>
                  <w:rFonts w:ascii="Calibri" w:eastAsia="Times New Roman" w:hAnsi="Calibri" w:cs="Calibri"/>
                  <w:color w:val="000000"/>
                </w:rPr>
                <w:delText>0.0001</w:delText>
              </w:r>
            </w:del>
          </w:p>
        </w:tc>
        <w:tc>
          <w:tcPr>
            <w:tcW w:w="340" w:type="dxa"/>
            <w:tcBorders>
              <w:top w:val="nil"/>
              <w:left w:val="nil"/>
              <w:bottom w:val="nil"/>
              <w:right w:val="nil"/>
            </w:tcBorders>
            <w:shd w:val="clear" w:color="000000" w:fill="E7E6E6"/>
            <w:noWrap/>
            <w:vAlign w:val="bottom"/>
            <w:hideMark/>
          </w:tcPr>
          <w:p w14:paraId="45AE445D" w14:textId="23CD2612" w:rsidR="008E5F89" w:rsidRPr="008E5F89" w:rsidDel="00287D70" w:rsidRDefault="008E5F89" w:rsidP="008E5F89">
            <w:pPr>
              <w:framePr w:hSpace="180" w:wrap="around" w:vAnchor="text" w:hAnchor="page" w:x="587" w:y="54"/>
              <w:spacing w:after="0" w:line="240" w:lineRule="auto"/>
              <w:rPr>
                <w:del w:id="834" w:author="Stefanie Lane" w:date="2023-01-03T14:10:00Z"/>
                <w:rFonts w:ascii="Calibri" w:eastAsia="Times New Roman" w:hAnsi="Calibri" w:cs="Calibri"/>
                <w:color w:val="000000"/>
              </w:rPr>
            </w:pPr>
            <w:del w:id="835"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4981778E" w14:textId="23DECFA5" w:rsidR="008E5F89" w:rsidRPr="008E5F89" w:rsidDel="00287D70" w:rsidRDefault="008E5F89" w:rsidP="008E5F89">
            <w:pPr>
              <w:framePr w:hSpace="180" w:wrap="around" w:vAnchor="text" w:hAnchor="page" w:x="587" w:y="54"/>
              <w:spacing w:after="0" w:line="240" w:lineRule="auto"/>
              <w:jc w:val="center"/>
              <w:rPr>
                <w:del w:id="836" w:author="Stefanie Lane" w:date="2023-01-03T14:10:00Z"/>
                <w:rFonts w:ascii="Calibri" w:eastAsia="Times New Roman" w:hAnsi="Calibri" w:cs="Calibri"/>
                <w:color w:val="000000"/>
              </w:rPr>
            </w:pPr>
            <w:del w:id="837" w:author="Stefanie Lane" w:date="2023-01-03T14:10:00Z">
              <w:r w:rsidRPr="008E5F89" w:rsidDel="00287D70">
                <w:rPr>
                  <w:rFonts w:ascii="Calibri" w:eastAsia="Times New Roman" w:hAnsi="Calibri" w:cs="Calibri"/>
                  <w:color w:val="000000"/>
                </w:rPr>
                <w:delText>10-year old exclosures</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06D45F47" w14:textId="35D0B074" w:rsidR="008E5F89" w:rsidRPr="008E5F89" w:rsidDel="00287D70" w:rsidRDefault="008E5F89" w:rsidP="008E5F89">
            <w:pPr>
              <w:framePr w:hSpace="180" w:wrap="around" w:vAnchor="text" w:hAnchor="page" w:x="587" w:y="54"/>
              <w:spacing w:after="0" w:line="240" w:lineRule="auto"/>
              <w:rPr>
                <w:del w:id="838" w:author="Stefanie Lane" w:date="2023-01-03T14:10:00Z"/>
                <w:rFonts w:ascii="Calibri" w:eastAsia="Times New Roman" w:hAnsi="Calibri" w:cs="Calibri"/>
                <w:i/>
                <w:iCs/>
                <w:color w:val="000000"/>
              </w:rPr>
            </w:pPr>
            <w:del w:id="839" w:author="Stefanie Lane" w:date="2023-01-03T14:10:00Z">
              <w:r w:rsidRPr="008E5F89" w:rsidDel="00287D70">
                <w:rPr>
                  <w:rFonts w:ascii="Calibri" w:eastAsia="Times New Roman" w:hAnsi="Calibri" w:cs="Calibri"/>
                  <w:i/>
                  <w:iCs/>
                  <w:color w:val="000000"/>
                </w:rPr>
                <w:delText>Juncus balticus</w:delText>
              </w:r>
            </w:del>
          </w:p>
        </w:tc>
        <w:tc>
          <w:tcPr>
            <w:tcW w:w="780" w:type="dxa"/>
            <w:tcBorders>
              <w:top w:val="single" w:sz="4" w:space="0" w:color="auto"/>
              <w:left w:val="nil"/>
              <w:bottom w:val="single" w:sz="4" w:space="0" w:color="auto"/>
              <w:right w:val="nil"/>
            </w:tcBorders>
            <w:shd w:val="clear" w:color="auto" w:fill="auto"/>
            <w:noWrap/>
            <w:vAlign w:val="bottom"/>
            <w:hideMark/>
          </w:tcPr>
          <w:p w14:paraId="1C57CE5C" w14:textId="220E1EDF" w:rsidR="008E5F89" w:rsidRPr="008E5F89" w:rsidDel="00287D70" w:rsidRDefault="008E5F89" w:rsidP="008E5F89">
            <w:pPr>
              <w:framePr w:hSpace="180" w:wrap="around" w:vAnchor="text" w:hAnchor="page" w:x="587" w:y="54"/>
              <w:spacing w:after="0" w:line="240" w:lineRule="auto"/>
              <w:jc w:val="center"/>
              <w:rPr>
                <w:del w:id="840" w:author="Stefanie Lane" w:date="2023-01-03T14:10:00Z"/>
                <w:rFonts w:ascii="Calibri" w:eastAsia="Times New Roman" w:hAnsi="Calibri" w:cs="Calibri"/>
                <w:color w:val="000000"/>
              </w:rPr>
            </w:pPr>
            <w:del w:id="841" w:author="Stefanie Lane" w:date="2023-01-03T14:10:00Z">
              <w:r w:rsidRPr="008E5F89" w:rsidDel="00287D70">
                <w:rPr>
                  <w:rFonts w:ascii="Calibri" w:eastAsia="Times New Roman" w:hAnsi="Calibri" w:cs="Calibri"/>
                  <w:color w:val="000000"/>
                </w:rPr>
                <w:delText>0.0001</w:delText>
              </w:r>
            </w:del>
          </w:p>
        </w:tc>
      </w:tr>
      <w:tr w:rsidR="008E5F89" w:rsidRPr="008E5F89" w:rsidDel="00287D70" w14:paraId="50F96116" w14:textId="557BE2D1" w:rsidTr="008E5F89">
        <w:trPr>
          <w:trHeight w:val="300"/>
          <w:del w:id="842" w:author="Stefanie Lane" w:date="2023-01-03T14:10:00Z"/>
        </w:trPr>
        <w:tc>
          <w:tcPr>
            <w:tcW w:w="1365" w:type="dxa"/>
            <w:vMerge/>
            <w:tcBorders>
              <w:top w:val="nil"/>
              <w:left w:val="nil"/>
              <w:bottom w:val="single" w:sz="8" w:space="0" w:color="000000"/>
              <w:right w:val="nil"/>
            </w:tcBorders>
            <w:vAlign w:val="center"/>
            <w:hideMark/>
          </w:tcPr>
          <w:p w14:paraId="27B31970" w14:textId="5E900115" w:rsidR="008E5F89" w:rsidRPr="008E5F89" w:rsidDel="00287D70" w:rsidRDefault="008E5F89" w:rsidP="008E5F89">
            <w:pPr>
              <w:framePr w:hSpace="180" w:wrap="around" w:vAnchor="text" w:hAnchor="page" w:x="587" w:y="54"/>
              <w:spacing w:after="0" w:line="240" w:lineRule="auto"/>
              <w:rPr>
                <w:del w:id="843" w:author="Stefanie Lane" w:date="2023-01-03T14:10:00Z"/>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1CE396DC" w14:textId="55865C04" w:rsidR="008E5F89" w:rsidRPr="008E5F89" w:rsidDel="00287D70" w:rsidRDefault="008E5F89" w:rsidP="008E5F89">
            <w:pPr>
              <w:framePr w:hSpace="180" w:wrap="around" w:vAnchor="text" w:hAnchor="page" w:x="587" w:y="54"/>
              <w:spacing w:after="0" w:line="240" w:lineRule="auto"/>
              <w:rPr>
                <w:del w:id="844" w:author="Stefanie Lane" w:date="2023-01-03T14:10:00Z"/>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621F4019" w14:textId="1E84FA0B" w:rsidR="008E5F89" w:rsidRPr="008E5F89" w:rsidDel="00287D70" w:rsidRDefault="008E5F89" w:rsidP="008E5F89">
            <w:pPr>
              <w:framePr w:hSpace="180" w:wrap="around" w:vAnchor="text" w:hAnchor="page" w:x="587" w:y="54"/>
              <w:spacing w:after="0" w:line="240" w:lineRule="auto"/>
              <w:rPr>
                <w:del w:id="845" w:author="Stefanie Lane" w:date="2023-01-03T14:10:00Z"/>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63EAF88A" w14:textId="6E7943BF" w:rsidR="008E5F89" w:rsidRPr="008E5F89" w:rsidDel="00287D70" w:rsidRDefault="008E5F89" w:rsidP="008E5F89">
            <w:pPr>
              <w:framePr w:hSpace="180" w:wrap="around" w:vAnchor="text" w:hAnchor="page" w:x="587" w:y="54"/>
              <w:spacing w:after="0" w:line="240" w:lineRule="auto"/>
              <w:rPr>
                <w:del w:id="846" w:author="Stefanie Lane" w:date="2023-01-03T14:10:00Z"/>
                <w:rFonts w:ascii="Calibri" w:eastAsia="Times New Roman" w:hAnsi="Calibri" w:cs="Calibri"/>
                <w:color w:val="000000"/>
              </w:rPr>
            </w:pPr>
            <w:del w:id="847"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484DB0D5" w14:textId="3D28E8BA" w:rsidR="008E5F89" w:rsidRPr="008E5F89" w:rsidDel="00287D70" w:rsidRDefault="008E5F89" w:rsidP="008E5F89">
            <w:pPr>
              <w:framePr w:hSpace="180" w:wrap="around" w:vAnchor="text" w:hAnchor="page" w:x="587" w:y="54"/>
              <w:spacing w:after="0" w:line="240" w:lineRule="auto"/>
              <w:rPr>
                <w:del w:id="848"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6785A807" w14:textId="6575089A" w:rsidR="008E5F89" w:rsidRPr="008E5F89" w:rsidDel="00287D70" w:rsidRDefault="008E5F89" w:rsidP="008E5F89">
            <w:pPr>
              <w:framePr w:hSpace="180" w:wrap="around" w:vAnchor="text" w:hAnchor="page" w:x="587" w:y="54"/>
              <w:spacing w:after="0" w:line="240" w:lineRule="auto"/>
              <w:rPr>
                <w:del w:id="849" w:author="Stefanie Lane" w:date="2023-01-03T14:10:00Z"/>
                <w:rFonts w:ascii="Calibri" w:eastAsia="Times New Roman" w:hAnsi="Calibri" w:cs="Calibri"/>
                <w:i/>
                <w:iCs/>
                <w:color w:val="000000"/>
              </w:rPr>
            </w:pPr>
            <w:del w:id="850" w:author="Stefanie Lane" w:date="2023-01-03T14:10:00Z">
              <w:r w:rsidRPr="008E5F89" w:rsidDel="00287D70">
                <w:rPr>
                  <w:rFonts w:ascii="Calibri" w:eastAsia="Times New Roman" w:hAnsi="Calibri" w:cs="Calibri"/>
                  <w:i/>
                  <w:iCs/>
                  <w:color w:val="000000"/>
                </w:rPr>
                <w:delText>Triglochin maritima</w:delText>
              </w:r>
            </w:del>
          </w:p>
        </w:tc>
        <w:tc>
          <w:tcPr>
            <w:tcW w:w="780" w:type="dxa"/>
            <w:tcBorders>
              <w:top w:val="nil"/>
              <w:left w:val="nil"/>
              <w:bottom w:val="single" w:sz="8" w:space="0" w:color="auto"/>
              <w:right w:val="nil"/>
            </w:tcBorders>
            <w:shd w:val="clear" w:color="auto" w:fill="auto"/>
            <w:noWrap/>
            <w:vAlign w:val="bottom"/>
            <w:hideMark/>
          </w:tcPr>
          <w:p w14:paraId="0D8C0DC8" w14:textId="55D7DE66" w:rsidR="008E5F89" w:rsidRPr="008E5F89" w:rsidDel="00287D70" w:rsidRDefault="008E5F89" w:rsidP="008E5F89">
            <w:pPr>
              <w:framePr w:hSpace="180" w:wrap="around" w:vAnchor="text" w:hAnchor="page" w:x="587" w:y="54"/>
              <w:spacing w:after="0" w:line="240" w:lineRule="auto"/>
              <w:jc w:val="center"/>
              <w:rPr>
                <w:del w:id="851" w:author="Stefanie Lane" w:date="2023-01-03T14:10:00Z"/>
                <w:rFonts w:ascii="Calibri" w:eastAsia="Times New Roman" w:hAnsi="Calibri" w:cs="Calibri"/>
                <w:color w:val="000000"/>
              </w:rPr>
            </w:pPr>
            <w:del w:id="852" w:author="Stefanie Lane" w:date="2023-01-03T14:10:00Z">
              <w:r w:rsidRPr="008E5F89" w:rsidDel="00287D70">
                <w:rPr>
                  <w:rFonts w:ascii="Calibri" w:eastAsia="Times New Roman" w:hAnsi="Calibri" w:cs="Calibri"/>
                  <w:color w:val="000000"/>
                </w:rPr>
                <w:delText>0.0458</w:delText>
              </w:r>
            </w:del>
          </w:p>
        </w:tc>
      </w:tr>
      <w:tr w:rsidR="008E5F89" w:rsidRPr="008E5F89" w:rsidDel="00287D70" w14:paraId="29E29229" w14:textId="25DD3AB2" w:rsidTr="008E5F89">
        <w:trPr>
          <w:trHeight w:val="290"/>
          <w:del w:id="853"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0A0E6203" w14:textId="0CB95E1F" w:rsidR="008E5F89" w:rsidRPr="008E5F89" w:rsidDel="00287D70" w:rsidRDefault="008E5F89" w:rsidP="008E5F89">
            <w:pPr>
              <w:framePr w:hSpace="180" w:wrap="around" w:vAnchor="text" w:hAnchor="page" w:x="587" w:y="54"/>
              <w:spacing w:after="0" w:line="240" w:lineRule="auto"/>
              <w:jc w:val="center"/>
              <w:rPr>
                <w:del w:id="854" w:author="Stefanie Lane" w:date="2023-01-03T14:10:00Z"/>
                <w:rFonts w:ascii="Calibri" w:eastAsia="Times New Roman" w:hAnsi="Calibri" w:cs="Calibri"/>
                <w:color w:val="000000"/>
              </w:rPr>
            </w:pPr>
            <w:del w:id="855" w:author="Stefanie Lane" w:date="2023-01-03T14:10:00Z">
              <w:r w:rsidRPr="008E5F89" w:rsidDel="00287D70">
                <w:rPr>
                  <w:rFonts w:ascii="Calibri" w:eastAsia="Times New Roman" w:hAnsi="Calibri" w:cs="Calibri"/>
                  <w:color w:val="000000"/>
                </w:rPr>
                <w:delText>Reference</w:delText>
              </w:r>
            </w:del>
          </w:p>
        </w:tc>
        <w:tc>
          <w:tcPr>
            <w:tcW w:w="2309" w:type="dxa"/>
            <w:tcBorders>
              <w:top w:val="nil"/>
              <w:left w:val="nil"/>
              <w:bottom w:val="single" w:sz="4" w:space="0" w:color="auto"/>
              <w:right w:val="nil"/>
            </w:tcBorders>
            <w:shd w:val="clear" w:color="auto" w:fill="auto"/>
            <w:noWrap/>
            <w:vAlign w:val="bottom"/>
            <w:hideMark/>
          </w:tcPr>
          <w:p w14:paraId="64D2B879" w14:textId="3E5C77D8" w:rsidR="008E5F89" w:rsidRPr="008E5F89" w:rsidDel="00287D70" w:rsidRDefault="008E5F89" w:rsidP="008E5F89">
            <w:pPr>
              <w:framePr w:hSpace="180" w:wrap="around" w:vAnchor="text" w:hAnchor="page" w:x="587" w:y="54"/>
              <w:spacing w:after="0" w:line="240" w:lineRule="auto"/>
              <w:rPr>
                <w:del w:id="856" w:author="Stefanie Lane" w:date="2023-01-03T14:10:00Z"/>
                <w:rFonts w:ascii="Calibri" w:eastAsia="Times New Roman" w:hAnsi="Calibri" w:cs="Calibri"/>
                <w:i/>
                <w:iCs/>
                <w:color w:val="000000"/>
              </w:rPr>
            </w:pPr>
            <w:del w:id="857" w:author="Stefanie Lane" w:date="2023-01-03T14:10:00Z">
              <w:r w:rsidRPr="008E5F89" w:rsidDel="00287D70">
                <w:rPr>
                  <w:rFonts w:ascii="Calibri" w:eastAsia="Times New Roman" w:hAnsi="Calibri" w:cs="Calibri"/>
                  <w:i/>
                  <w:iCs/>
                  <w:color w:val="000000"/>
                </w:rPr>
                <w:delText>Juncus balticus</w:delText>
              </w:r>
            </w:del>
          </w:p>
        </w:tc>
        <w:tc>
          <w:tcPr>
            <w:tcW w:w="787" w:type="dxa"/>
            <w:tcBorders>
              <w:top w:val="nil"/>
              <w:left w:val="nil"/>
              <w:bottom w:val="single" w:sz="4" w:space="0" w:color="auto"/>
              <w:right w:val="nil"/>
            </w:tcBorders>
            <w:shd w:val="clear" w:color="auto" w:fill="auto"/>
            <w:noWrap/>
            <w:vAlign w:val="bottom"/>
            <w:hideMark/>
          </w:tcPr>
          <w:p w14:paraId="02FBDA52" w14:textId="7C6E763A" w:rsidR="008E5F89" w:rsidRPr="008E5F89" w:rsidDel="00287D70" w:rsidRDefault="008E5F89" w:rsidP="008E5F89">
            <w:pPr>
              <w:framePr w:hSpace="180" w:wrap="around" w:vAnchor="text" w:hAnchor="page" w:x="587" w:y="54"/>
              <w:spacing w:after="0" w:line="240" w:lineRule="auto"/>
              <w:jc w:val="center"/>
              <w:rPr>
                <w:del w:id="858" w:author="Stefanie Lane" w:date="2023-01-03T14:10:00Z"/>
                <w:rFonts w:ascii="Calibri" w:eastAsia="Times New Roman" w:hAnsi="Calibri" w:cs="Calibri"/>
                <w:color w:val="000000"/>
              </w:rPr>
            </w:pPr>
            <w:del w:id="859" w:author="Stefanie Lane" w:date="2023-01-03T14:10:00Z">
              <w:r w:rsidRPr="008E5F89" w:rsidDel="00287D70">
                <w:rPr>
                  <w:rFonts w:ascii="Calibri" w:eastAsia="Times New Roman" w:hAnsi="Calibri" w:cs="Calibri"/>
                  <w:color w:val="000000"/>
                </w:rPr>
                <w:delText>0.0192</w:delText>
              </w:r>
            </w:del>
          </w:p>
        </w:tc>
        <w:tc>
          <w:tcPr>
            <w:tcW w:w="340" w:type="dxa"/>
            <w:tcBorders>
              <w:top w:val="nil"/>
              <w:left w:val="nil"/>
              <w:bottom w:val="nil"/>
              <w:right w:val="nil"/>
            </w:tcBorders>
            <w:shd w:val="clear" w:color="000000" w:fill="E7E6E6"/>
            <w:noWrap/>
            <w:vAlign w:val="bottom"/>
            <w:hideMark/>
          </w:tcPr>
          <w:p w14:paraId="12F31F88" w14:textId="34BA8A54" w:rsidR="008E5F89" w:rsidRPr="008E5F89" w:rsidDel="00287D70" w:rsidRDefault="008E5F89" w:rsidP="008E5F89">
            <w:pPr>
              <w:framePr w:hSpace="180" w:wrap="around" w:vAnchor="text" w:hAnchor="page" w:x="587" w:y="54"/>
              <w:spacing w:after="0" w:line="240" w:lineRule="auto"/>
              <w:rPr>
                <w:del w:id="860" w:author="Stefanie Lane" w:date="2023-01-03T14:10:00Z"/>
                <w:rFonts w:ascii="Calibri" w:eastAsia="Times New Roman" w:hAnsi="Calibri" w:cs="Calibri"/>
                <w:color w:val="000000"/>
              </w:rPr>
            </w:pPr>
            <w:del w:id="861"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140D708A" w14:textId="73598AB6" w:rsidR="008E5F89" w:rsidRPr="008E5F89" w:rsidDel="00287D70" w:rsidRDefault="008E5F89" w:rsidP="008E5F89">
            <w:pPr>
              <w:framePr w:hSpace="180" w:wrap="around" w:vAnchor="text" w:hAnchor="page" w:x="587" w:y="54"/>
              <w:spacing w:after="0" w:line="240" w:lineRule="auto"/>
              <w:jc w:val="center"/>
              <w:rPr>
                <w:del w:id="862" w:author="Stefanie Lane" w:date="2023-01-03T14:10:00Z"/>
                <w:rFonts w:ascii="Calibri" w:eastAsia="Times New Roman" w:hAnsi="Calibri" w:cs="Calibri"/>
                <w:color w:val="000000"/>
              </w:rPr>
            </w:pPr>
            <w:del w:id="863" w:author="Stefanie Lane" w:date="2023-01-03T14:10:00Z">
              <w:r w:rsidRPr="008E5F89" w:rsidDel="00287D70">
                <w:rPr>
                  <w:rFonts w:ascii="Calibri" w:eastAsia="Times New Roman" w:hAnsi="Calibri" w:cs="Calibri"/>
                  <w:color w:val="000000"/>
                </w:rPr>
                <w:delText>Reference</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62A3173A" w14:textId="4D2B4BEC" w:rsidR="008E5F89" w:rsidRPr="008E5F89" w:rsidDel="00287D70" w:rsidRDefault="008E5F89" w:rsidP="008E5F89">
            <w:pPr>
              <w:framePr w:hSpace="180" w:wrap="around" w:vAnchor="text" w:hAnchor="page" w:x="587" w:y="54"/>
              <w:spacing w:after="0" w:line="240" w:lineRule="auto"/>
              <w:rPr>
                <w:del w:id="864" w:author="Stefanie Lane" w:date="2023-01-03T14:10:00Z"/>
                <w:rFonts w:ascii="Calibri" w:eastAsia="Times New Roman" w:hAnsi="Calibri" w:cs="Calibri"/>
                <w:i/>
                <w:iCs/>
                <w:color w:val="000000"/>
              </w:rPr>
            </w:pPr>
            <w:del w:id="865" w:author="Stefanie Lane" w:date="2023-01-03T14:10:00Z">
              <w:r w:rsidRPr="008E5F89" w:rsidDel="00287D70">
                <w:rPr>
                  <w:rFonts w:ascii="Calibri" w:eastAsia="Times New Roman" w:hAnsi="Calibri" w:cs="Calibri"/>
                  <w:i/>
                  <w:iCs/>
                  <w:color w:val="000000"/>
                </w:rPr>
                <w:delText>Carex lyngbyei</w:delText>
              </w:r>
            </w:del>
          </w:p>
        </w:tc>
        <w:tc>
          <w:tcPr>
            <w:tcW w:w="780" w:type="dxa"/>
            <w:tcBorders>
              <w:top w:val="single" w:sz="4" w:space="0" w:color="auto"/>
              <w:left w:val="nil"/>
              <w:bottom w:val="single" w:sz="4" w:space="0" w:color="auto"/>
              <w:right w:val="nil"/>
            </w:tcBorders>
            <w:shd w:val="clear" w:color="auto" w:fill="auto"/>
            <w:noWrap/>
            <w:vAlign w:val="bottom"/>
            <w:hideMark/>
          </w:tcPr>
          <w:p w14:paraId="25BEF5A5" w14:textId="110C747B" w:rsidR="008E5F89" w:rsidRPr="008E5F89" w:rsidDel="00287D70" w:rsidRDefault="008E5F89" w:rsidP="008E5F89">
            <w:pPr>
              <w:framePr w:hSpace="180" w:wrap="around" w:vAnchor="text" w:hAnchor="page" w:x="587" w:y="54"/>
              <w:spacing w:after="0" w:line="240" w:lineRule="auto"/>
              <w:jc w:val="center"/>
              <w:rPr>
                <w:del w:id="866" w:author="Stefanie Lane" w:date="2023-01-03T14:10:00Z"/>
                <w:rFonts w:ascii="Calibri" w:eastAsia="Times New Roman" w:hAnsi="Calibri" w:cs="Calibri"/>
                <w:color w:val="000000"/>
              </w:rPr>
            </w:pPr>
            <w:del w:id="867" w:author="Stefanie Lane" w:date="2023-01-03T14:10:00Z">
              <w:r w:rsidRPr="008E5F89" w:rsidDel="00287D70">
                <w:rPr>
                  <w:rFonts w:ascii="Calibri" w:eastAsia="Times New Roman" w:hAnsi="Calibri" w:cs="Calibri"/>
                  <w:color w:val="000000"/>
                </w:rPr>
                <w:delText>0.0156</w:delText>
              </w:r>
            </w:del>
          </w:p>
        </w:tc>
      </w:tr>
      <w:tr w:rsidR="008E5F89" w:rsidRPr="008E5F89" w:rsidDel="00287D70" w14:paraId="20B43119" w14:textId="3D222524" w:rsidTr="008E5F89">
        <w:trPr>
          <w:trHeight w:val="290"/>
          <w:del w:id="868" w:author="Stefanie Lane" w:date="2023-01-03T14:10:00Z"/>
        </w:trPr>
        <w:tc>
          <w:tcPr>
            <w:tcW w:w="1365" w:type="dxa"/>
            <w:vMerge/>
            <w:tcBorders>
              <w:top w:val="nil"/>
              <w:left w:val="nil"/>
              <w:bottom w:val="single" w:sz="8" w:space="0" w:color="000000"/>
              <w:right w:val="nil"/>
            </w:tcBorders>
            <w:vAlign w:val="center"/>
            <w:hideMark/>
          </w:tcPr>
          <w:p w14:paraId="740DF2DA" w14:textId="3321985B" w:rsidR="008E5F89" w:rsidRPr="008E5F89" w:rsidDel="00287D70" w:rsidRDefault="008E5F89" w:rsidP="008E5F89">
            <w:pPr>
              <w:framePr w:hSpace="180" w:wrap="around" w:vAnchor="text" w:hAnchor="page" w:x="587" w:y="54"/>
              <w:spacing w:after="0" w:line="240" w:lineRule="auto"/>
              <w:rPr>
                <w:del w:id="869" w:author="Stefanie Lane" w:date="2023-01-03T14:10:00Z"/>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562A8BBB" w14:textId="2ADE9ECC" w:rsidR="008E5F89" w:rsidRPr="008E5F89" w:rsidDel="00287D70" w:rsidRDefault="008E5F89" w:rsidP="008E5F89">
            <w:pPr>
              <w:framePr w:hSpace="180" w:wrap="around" w:vAnchor="text" w:hAnchor="page" w:x="587" w:y="54"/>
              <w:spacing w:after="0" w:line="240" w:lineRule="auto"/>
              <w:rPr>
                <w:del w:id="870" w:author="Stefanie Lane" w:date="2023-01-03T14:10:00Z"/>
                <w:rFonts w:ascii="Calibri" w:eastAsia="Times New Roman" w:hAnsi="Calibri" w:cs="Calibri"/>
                <w:i/>
                <w:iCs/>
                <w:color w:val="000000"/>
              </w:rPr>
            </w:pPr>
            <w:del w:id="871" w:author="Stefanie Lane" w:date="2023-01-03T14:10:00Z">
              <w:r w:rsidRPr="008E5F89" w:rsidDel="00287D70">
                <w:rPr>
                  <w:rFonts w:ascii="Calibri" w:eastAsia="Times New Roman" w:hAnsi="Calibri" w:cs="Calibri"/>
                  <w:i/>
                  <w:iCs/>
                  <w:color w:val="000000"/>
                </w:rPr>
                <w:delText>Carex lyngbyei</w:delText>
              </w:r>
            </w:del>
          </w:p>
        </w:tc>
        <w:tc>
          <w:tcPr>
            <w:tcW w:w="787" w:type="dxa"/>
            <w:tcBorders>
              <w:top w:val="nil"/>
              <w:left w:val="nil"/>
              <w:bottom w:val="single" w:sz="4" w:space="0" w:color="auto"/>
              <w:right w:val="nil"/>
            </w:tcBorders>
            <w:shd w:val="clear" w:color="auto" w:fill="auto"/>
            <w:noWrap/>
            <w:vAlign w:val="bottom"/>
            <w:hideMark/>
          </w:tcPr>
          <w:p w14:paraId="393F6C8F" w14:textId="397EB361" w:rsidR="008E5F89" w:rsidRPr="008E5F89" w:rsidDel="00287D70" w:rsidRDefault="008E5F89" w:rsidP="008E5F89">
            <w:pPr>
              <w:framePr w:hSpace="180" w:wrap="around" w:vAnchor="text" w:hAnchor="page" w:x="587" w:y="54"/>
              <w:spacing w:after="0" w:line="240" w:lineRule="auto"/>
              <w:jc w:val="center"/>
              <w:rPr>
                <w:del w:id="872" w:author="Stefanie Lane" w:date="2023-01-03T14:10:00Z"/>
                <w:rFonts w:ascii="Calibri" w:eastAsia="Times New Roman" w:hAnsi="Calibri" w:cs="Calibri"/>
                <w:color w:val="000000"/>
              </w:rPr>
            </w:pPr>
            <w:del w:id="873" w:author="Stefanie Lane" w:date="2023-01-03T14:10:00Z">
              <w:r w:rsidRPr="008E5F89" w:rsidDel="00287D70">
                <w:rPr>
                  <w:rFonts w:ascii="Calibri" w:eastAsia="Times New Roman" w:hAnsi="Calibri" w:cs="Calibri"/>
                  <w:color w:val="000000"/>
                </w:rPr>
                <w:delText>0.0240</w:delText>
              </w:r>
            </w:del>
          </w:p>
        </w:tc>
        <w:tc>
          <w:tcPr>
            <w:tcW w:w="340" w:type="dxa"/>
            <w:tcBorders>
              <w:top w:val="nil"/>
              <w:left w:val="nil"/>
              <w:bottom w:val="nil"/>
              <w:right w:val="nil"/>
            </w:tcBorders>
            <w:shd w:val="clear" w:color="000000" w:fill="E7E6E6"/>
            <w:noWrap/>
            <w:vAlign w:val="bottom"/>
            <w:hideMark/>
          </w:tcPr>
          <w:p w14:paraId="51348BCE" w14:textId="4CB45DB7" w:rsidR="008E5F89" w:rsidRPr="008E5F89" w:rsidDel="00287D70" w:rsidRDefault="008E5F89" w:rsidP="008E5F89">
            <w:pPr>
              <w:framePr w:hSpace="180" w:wrap="around" w:vAnchor="text" w:hAnchor="page" w:x="587" w:y="54"/>
              <w:spacing w:after="0" w:line="240" w:lineRule="auto"/>
              <w:rPr>
                <w:del w:id="874" w:author="Stefanie Lane" w:date="2023-01-03T14:10:00Z"/>
                <w:rFonts w:ascii="Calibri" w:eastAsia="Times New Roman" w:hAnsi="Calibri" w:cs="Calibri"/>
                <w:color w:val="000000"/>
              </w:rPr>
            </w:pPr>
            <w:del w:id="875"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67E44037" w14:textId="3E7C0847" w:rsidR="008E5F89" w:rsidRPr="008E5F89" w:rsidDel="00287D70" w:rsidRDefault="008E5F89" w:rsidP="008E5F89">
            <w:pPr>
              <w:framePr w:hSpace="180" w:wrap="around" w:vAnchor="text" w:hAnchor="page" w:x="587" w:y="54"/>
              <w:spacing w:after="0" w:line="240" w:lineRule="auto"/>
              <w:rPr>
                <w:del w:id="876" w:author="Stefanie Lane" w:date="2023-01-03T14:10:00Z"/>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3A806AC7" w14:textId="37565A9E" w:rsidR="008E5F89" w:rsidRPr="008E5F89" w:rsidDel="00287D70" w:rsidRDefault="008E5F89" w:rsidP="008E5F89">
            <w:pPr>
              <w:framePr w:hSpace="180" w:wrap="around" w:vAnchor="text" w:hAnchor="page" w:x="587" w:y="54"/>
              <w:spacing w:after="0" w:line="240" w:lineRule="auto"/>
              <w:rPr>
                <w:del w:id="877" w:author="Stefanie Lane" w:date="2023-01-03T14:10:00Z"/>
                <w:rFonts w:ascii="Calibri" w:eastAsia="Times New Roman" w:hAnsi="Calibri" w:cs="Calibri"/>
                <w:i/>
                <w:iCs/>
                <w:color w:val="000000"/>
              </w:rPr>
            </w:pPr>
            <w:del w:id="878" w:author="Stefanie Lane" w:date="2023-01-03T14:10:00Z">
              <w:r w:rsidRPr="008E5F89" w:rsidDel="00287D70">
                <w:rPr>
                  <w:rFonts w:ascii="Calibri" w:eastAsia="Times New Roman" w:hAnsi="Calibri" w:cs="Calibri"/>
                  <w:i/>
                  <w:iCs/>
                  <w:color w:val="000000"/>
                </w:rPr>
                <w:delText>Cotula coronopifolia*</w:delText>
              </w:r>
            </w:del>
          </w:p>
        </w:tc>
        <w:tc>
          <w:tcPr>
            <w:tcW w:w="780" w:type="dxa"/>
            <w:tcBorders>
              <w:top w:val="nil"/>
              <w:left w:val="nil"/>
              <w:bottom w:val="single" w:sz="4" w:space="0" w:color="auto"/>
              <w:right w:val="nil"/>
            </w:tcBorders>
            <w:shd w:val="clear" w:color="auto" w:fill="auto"/>
            <w:noWrap/>
            <w:vAlign w:val="bottom"/>
            <w:hideMark/>
          </w:tcPr>
          <w:p w14:paraId="6B8D243D" w14:textId="06DF3C8A" w:rsidR="008E5F89" w:rsidRPr="008E5F89" w:rsidDel="00287D70" w:rsidRDefault="008E5F89" w:rsidP="008E5F89">
            <w:pPr>
              <w:framePr w:hSpace="180" w:wrap="around" w:vAnchor="text" w:hAnchor="page" w:x="587" w:y="54"/>
              <w:spacing w:after="0" w:line="240" w:lineRule="auto"/>
              <w:jc w:val="center"/>
              <w:rPr>
                <w:del w:id="879" w:author="Stefanie Lane" w:date="2023-01-03T14:10:00Z"/>
                <w:rFonts w:ascii="Calibri" w:eastAsia="Times New Roman" w:hAnsi="Calibri" w:cs="Calibri"/>
                <w:color w:val="000000"/>
              </w:rPr>
            </w:pPr>
            <w:del w:id="880" w:author="Stefanie Lane" w:date="2023-01-03T14:10:00Z">
              <w:r w:rsidRPr="008E5F89" w:rsidDel="00287D70">
                <w:rPr>
                  <w:rFonts w:ascii="Calibri" w:eastAsia="Times New Roman" w:hAnsi="Calibri" w:cs="Calibri"/>
                  <w:color w:val="000000"/>
                </w:rPr>
                <w:delText>0.0342</w:delText>
              </w:r>
            </w:del>
          </w:p>
        </w:tc>
      </w:tr>
      <w:tr w:rsidR="008E5F89" w:rsidRPr="008E5F89" w:rsidDel="00287D70" w14:paraId="4531F65F" w14:textId="186D4F88" w:rsidTr="008E5F89">
        <w:trPr>
          <w:trHeight w:val="300"/>
          <w:del w:id="881" w:author="Stefanie Lane" w:date="2023-01-03T14:10:00Z"/>
        </w:trPr>
        <w:tc>
          <w:tcPr>
            <w:tcW w:w="1365" w:type="dxa"/>
            <w:vMerge/>
            <w:tcBorders>
              <w:top w:val="nil"/>
              <w:left w:val="nil"/>
              <w:bottom w:val="single" w:sz="8" w:space="0" w:color="000000"/>
              <w:right w:val="nil"/>
            </w:tcBorders>
            <w:vAlign w:val="center"/>
            <w:hideMark/>
          </w:tcPr>
          <w:p w14:paraId="3BCC4627" w14:textId="61F7B9F5" w:rsidR="008E5F89" w:rsidRPr="008E5F89" w:rsidDel="00287D70" w:rsidRDefault="008E5F89" w:rsidP="008E5F89">
            <w:pPr>
              <w:framePr w:hSpace="180" w:wrap="around" w:vAnchor="text" w:hAnchor="page" w:x="587" w:y="54"/>
              <w:spacing w:after="0" w:line="240" w:lineRule="auto"/>
              <w:rPr>
                <w:del w:id="882"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6AC173E" w14:textId="77A5CAB6" w:rsidR="008E5F89" w:rsidRPr="008E5F89" w:rsidDel="00287D70" w:rsidRDefault="008E5F89" w:rsidP="008E5F89">
            <w:pPr>
              <w:framePr w:hSpace="180" w:wrap="around" w:vAnchor="text" w:hAnchor="page" w:x="587" w:y="54"/>
              <w:spacing w:after="0" w:line="240" w:lineRule="auto"/>
              <w:rPr>
                <w:del w:id="883" w:author="Stefanie Lane" w:date="2023-01-03T14:10:00Z"/>
                <w:rFonts w:ascii="Calibri" w:eastAsia="Times New Roman" w:hAnsi="Calibri" w:cs="Calibri"/>
                <w:i/>
                <w:iCs/>
                <w:color w:val="000000"/>
              </w:rPr>
            </w:pPr>
            <w:del w:id="884" w:author="Stefanie Lane" w:date="2023-01-03T14:10:00Z">
              <w:r w:rsidRPr="008E5F89" w:rsidDel="00287D70">
                <w:rPr>
                  <w:rFonts w:ascii="Calibri" w:eastAsia="Times New Roman" w:hAnsi="Calibri" w:cs="Calibri"/>
                  <w:i/>
                  <w:iCs/>
                  <w:color w:val="000000"/>
                </w:rPr>
                <w:delText>Triglochin maritima</w:delText>
              </w:r>
            </w:del>
          </w:p>
        </w:tc>
        <w:tc>
          <w:tcPr>
            <w:tcW w:w="787" w:type="dxa"/>
            <w:tcBorders>
              <w:top w:val="nil"/>
              <w:left w:val="nil"/>
              <w:bottom w:val="single" w:sz="8" w:space="0" w:color="auto"/>
              <w:right w:val="nil"/>
            </w:tcBorders>
            <w:shd w:val="clear" w:color="auto" w:fill="auto"/>
            <w:noWrap/>
            <w:vAlign w:val="bottom"/>
            <w:hideMark/>
          </w:tcPr>
          <w:p w14:paraId="33046D88" w14:textId="2E5E98BC" w:rsidR="008E5F89" w:rsidRPr="008E5F89" w:rsidDel="00287D70" w:rsidRDefault="008E5F89" w:rsidP="008E5F89">
            <w:pPr>
              <w:framePr w:hSpace="180" w:wrap="around" w:vAnchor="text" w:hAnchor="page" w:x="587" w:y="54"/>
              <w:spacing w:after="0" w:line="240" w:lineRule="auto"/>
              <w:jc w:val="center"/>
              <w:rPr>
                <w:del w:id="885" w:author="Stefanie Lane" w:date="2023-01-03T14:10:00Z"/>
                <w:rFonts w:ascii="Calibri" w:eastAsia="Times New Roman" w:hAnsi="Calibri" w:cs="Calibri"/>
                <w:color w:val="000000"/>
              </w:rPr>
            </w:pPr>
            <w:del w:id="886" w:author="Stefanie Lane" w:date="2023-01-03T14:10:00Z">
              <w:r w:rsidRPr="008E5F89" w:rsidDel="00287D70">
                <w:rPr>
                  <w:rFonts w:ascii="Calibri" w:eastAsia="Times New Roman" w:hAnsi="Calibri" w:cs="Calibri"/>
                  <w:color w:val="000000"/>
                </w:rPr>
                <w:delText>0.0395</w:delText>
              </w:r>
            </w:del>
          </w:p>
        </w:tc>
        <w:tc>
          <w:tcPr>
            <w:tcW w:w="340" w:type="dxa"/>
            <w:tcBorders>
              <w:top w:val="nil"/>
              <w:left w:val="nil"/>
              <w:bottom w:val="nil"/>
              <w:right w:val="nil"/>
            </w:tcBorders>
            <w:shd w:val="clear" w:color="000000" w:fill="E7E6E6"/>
            <w:noWrap/>
            <w:vAlign w:val="bottom"/>
            <w:hideMark/>
          </w:tcPr>
          <w:p w14:paraId="4BEAC33C" w14:textId="7E163E6F" w:rsidR="008E5F89" w:rsidRPr="008E5F89" w:rsidDel="00287D70" w:rsidRDefault="008E5F89" w:rsidP="008E5F89">
            <w:pPr>
              <w:framePr w:hSpace="180" w:wrap="around" w:vAnchor="text" w:hAnchor="page" w:x="587" w:y="54"/>
              <w:spacing w:after="0" w:line="240" w:lineRule="auto"/>
              <w:rPr>
                <w:del w:id="887" w:author="Stefanie Lane" w:date="2023-01-03T14:10:00Z"/>
                <w:rFonts w:ascii="Calibri" w:eastAsia="Times New Roman" w:hAnsi="Calibri" w:cs="Calibri"/>
                <w:color w:val="000000"/>
              </w:rPr>
            </w:pPr>
            <w:del w:id="888"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0850C3EB" w14:textId="366615DF" w:rsidR="008E5F89" w:rsidRPr="008E5F89" w:rsidDel="00287D70" w:rsidRDefault="008E5F89" w:rsidP="008E5F89">
            <w:pPr>
              <w:framePr w:hSpace="180" w:wrap="around" w:vAnchor="text" w:hAnchor="page" w:x="587" w:y="54"/>
              <w:spacing w:after="0" w:line="240" w:lineRule="auto"/>
              <w:rPr>
                <w:del w:id="889"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D78D029" w14:textId="0561D512" w:rsidR="008E5F89" w:rsidRPr="008E5F89" w:rsidDel="00287D70" w:rsidRDefault="008E5F89" w:rsidP="008E5F89">
            <w:pPr>
              <w:framePr w:hSpace="180" w:wrap="around" w:vAnchor="text" w:hAnchor="page" w:x="587" w:y="54"/>
              <w:spacing w:after="0" w:line="240" w:lineRule="auto"/>
              <w:rPr>
                <w:del w:id="890" w:author="Stefanie Lane" w:date="2023-01-03T14:10:00Z"/>
                <w:rFonts w:ascii="Calibri" w:eastAsia="Times New Roman" w:hAnsi="Calibri" w:cs="Calibri"/>
                <w:i/>
                <w:iCs/>
                <w:color w:val="000000"/>
              </w:rPr>
            </w:pPr>
            <w:del w:id="891" w:author="Stefanie Lane" w:date="2023-01-03T14:10:00Z">
              <w:r w:rsidRPr="008E5F89" w:rsidDel="00287D70">
                <w:rPr>
                  <w:rFonts w:ascii="Calibri" w:eastAsia="Times New Roman" w:hAnsi="Calibri" w:cs="Calibri"/>
                  <w:i/>
                  <w:iCs/>
                  <w:color w:val="000000"/>
                </w:rPr>
                <w:delText>Juncus articulatus</w:delText>
              </w:r>
            </w:del>
          </w:p>
        </w:tc>
        <w:tc>
          <w:tcPr>
            <w:tcW w:w="780" w:type="dxa"/>
            <w:tcBorders>
              <w:top w:val="nil"/>
              <w:left w:val="nil"/>
              <w:bottom w:val="single" w:sz="8" w:space="0" w:color="auto"/>
              <w:right w:val="nil"/>
            </w:tcBorders>
            <w:shd w:val="clear" w:color="auto" w:fill="auto"/>
            <w:noWrap/>
            <w:vAlign w:val="bottom"/>
            <w:hideMark/>
          </w:tcPr>
          <w:p w14:paraId="3ED67ACE" w14:textId="1537CAD7" w:rsidR="008E5F89" w:rsidRPr="008E5F89" w:rsidDel="00287D70" w:rsidRDefault="008E5F89" w:rsidP="008E5F89">
            <w:pPr>
              <w:framePr w:hSpace="180" w:wrap="around" w:vAnchor="text" w:hAnchor="page" w:x="587" w:y="54"/>
              <w:spacing w:after="0" w:line="240" w:lineRule="auto"/>
              <w:jc w:val="center"/>
              <w:rPr>
                <w:del w:id="892" w:author="Stefanie Lane" w:date="2023-01-03T14:10:00Z"/>
                <w:rFonts w:ascii="Calibri" w:eastAsia="Times New Roman" w:hAnsi="Calibri" w:cs="Calibri"/>
                <w:color w:val="000000"/>
              </w:rPr>
            </w:pPr>
            <w:del w:id="893" w:author="Stefanie Lane" w:date="2023-01-03T14:10:00Z">
              <w:r w:rsidRPr="008E5F89" w:rsidDel="00287D70">
                <w:rPr>
                  <w:rFonts w:ascii="Calibri" w:eastAsia="Times New Roman" w:hAnsi="Calibri" w:cs="Calibri"/>
                  <w:color w:val="000000"/>
                </w:rPr>
                <w:delText>0.0449</w:delText>
              </w:r>
            </w:del>
          </w:p>
        </w:tc>
      </w:tr>
      <w:tr w:rsidR="008E5F89" w:rsidRPr="008E5F89" w:rsidDel="00287D70" w14:paraId="0A533004" w14:textId="5EA84A28" w:rsidTr="008E5F89">
        <w:trPr>
          <w:trHeight w:val="290"/>
          <w:del w:id="894"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28C56392" w14:textId="343F3905" w:rsidR="008E5F89" w:rsidRPr="008E5F89" w:rsidDel="00287D70" w:rsidRDefault="008E5F89" w:rsidP="008E5F89">
            <w:pPr>
              <w:framePr w:hSpace="180" w:wrap="around" w:vAnchor="text" w:hAnchor="page" w:x="587" w:y="54"/>
              <w:spacing w:after="0" w:line="240" w:lineRule="auto"/>
              <w:jc w:val="center"/>
              <w:rPr>
                <w:del w:id="895" w:author="Stefanie Lane" w:date="2023-01-03T14:10:00Z"/>
                <w:rFonts w:ascii="Calibri" w:eastAsia="Times New Roman" w:hAnsi="Calibri" w:cs="Calibri"/>
                <w:color w:val="000000"/>
              </w:rPr>
            </w:pPr>
            <w:del w:id="896" w:author="Stefanie Lane" w:date="2023-01-03T14:10:00Z">
              <w:r w:rsidRPr="008E5F89" w:rsidDel="00287D70">
                <w:rPr>
                  <w:rFonts w:ascii="Calibri" w:eastAsia="Times New Roman" w:hAnsi="Calibri" w:cs="Calibri"/>
                  <w:color w:val="000000"/>
                </w:rPr>
                <w:delText>1-year old exclosures + Grubbed</w:delText>
              </w:r>
            </w:del>
          </w:p>
        </w:tc>
        <w:tc>
          <w:tcPr>
            <w:tcW w:w="2309" w:type="dxa"/>
            <w:tcBorders>
              <w:top w:val="nil"/>
              <w:left w:val="nil"/>
              <w:bottom w:val="single" w:sz="4" w:space="0" w:color="auto"/>
              <w:right w:val="nil"/>
            </w:tcBorders>
            <w:shd w:val="clear" w:color="auto" w:fill="auto"/>
            <w:noWrap/>
            <w:vAlign w:val="bottom"/>
            <w:hideMark/>
          </w:tcPr>
          <w:p w14:paraId="37898F56" w14:textId="787B4CC7" w:rsidR="008E5F89" w:rsidRPr="008E5F89" w:rsidDel="00287D70" w:rsidRDefault="008E5F89" w:rsidP="008E5F89">
            <w:pPr>
              <w:framePr w:hSpace="180" w:wrap="around" w:vAnchor="text" w:hAnchor="page" w:x="587" w:y="54"/>
              <w:spacing w:after="0" w:line="240" w:lineRule="auto"/>
              <w:rPr>
                <w:del w:id="897" w:author="Stefanie Lane" w:date="2023-01-03T14:10:00Z"/>
                <w:rFonts w:ascii="Calibri" w:eastAsia="Times New Roman" w:hAnsi="Calibri" w:cs="Calibri"/>
                <w:i/>
                <w:iCs/>
                <w:color w:val="000000"/>
              </w:rPr>
            </w:pPr>
            <w:del w:id="898" w:author="Stefanie Lane" w:date="2023-01-03T14:10:00Z">
              <w:r w:rsidRPr="008E5F89" w:rsidDel="00287D70">
                <w:rPr>
                  <w:rFonts w:ascii="Calibri" w:eastAsia="Times New Roman" w:hAnsi="Calibri" w:cs="Calibri"/>
                  <w:i/>
                  <w:iCs/>
                  <w:color w:val="000000"/>
                </w:rPr>
                <w:delText>Spergularia canadensis</w:delText>
              </w:r>
            </w:del>
          </w:p>
        </w:tc>
        <w:tc>
          <w:tcPr>
            <w:tcW w:w="787" w:type="dxa"/>
            <w:tcBorders>
              <w:top w:val="nil"/>
              <w:left w:val="nil"/>
              <w:bottom w:val="single" w:sz="4" w:space="0" w:color="auto"/>
              <w:right w:val="nil"/>
            </w:tcBorders>
            <w:shd w:val="clear" w:color="auto" w:fill="auto"/>
            <w:noWrap/>
            <w:vAlign w:val="bottom"/>
            <w:hideMark/>
          </w:tcPr>
          <w:p w14:paraId="334CB208" w14:textId="2D3D77F0" w:rsidR="008E5F89" w:rsidRPr="008E5F89" w:rsidDel="00287D70" w:rsidRDefault="008E5F89" w:rsidP="008E5F89">
            <w:pPr>
              <w:framePr w:hSpace="180" w:wrap="around" w:vAnchor="text" w:hAnchor="page" w:x="587" w:y="54"/>
              <w:spacing w:after="0" w:line="240" w:lineRule="auto"/>
              <w:jc w:val="center"/>
              <w:rPr>
                <w:del w:id="899" w:author="Stefanie Lane" w:date="2023-01-03T14:10:00Z"/>
                <w:rFonts w:ascii="Calibri" w:eastAsia="Times New Roman" w:hAnsi="Calibri" w:cs="Calibri"/>
                <w:color w:val="000000"/>
              </w:rPr>
            </w:pPr>
            <w:del w:id="900" w:author="Stefanie Lane" w:date="2023-01-03T14:10:00Z">
              <w:r w:rsidRPr="008E5F89" w:rsidDel="00287D70">
                <w:rPr>
                  <w:rFonts w:ascii="Calibri" w:eastAsia="Times New Roman" w:hAnsi="Calibri" w:cs="Calibri"/>
                  <w:color w:val="000000"/>
                </w:rPr>
                <w:delText>0.0091</w:delText>
              </w:r>
            </w:del>
          </w:p>
        </w:tc>
        <w:tc>
          <w:tcPr>
            <w:tcW w:w="340" w:type="dxa"/>
            <w:tcBorders>
              <w:top w:val="nil"/>
              <w:left w:val="nil"/>
              <w:bottom w:val="nil"/>
              <w:right w:val="nil"/>
            </w:tcBorders>
            <w:shd w:val="clear" w:color="000000" w:fill="E7E6E6"/>
            <w:noWrap/>
            <w:vAlign w:val="bottom"/>
            <w:hideMark/>
          </w:tcPr>
          <w:p w14:paraId="2056A3F1" w14:textId="2A2EFF97" w:rsidR="008E5F89" w:rsidRPr="008E5F89" w:rsidDel="00287D70" w:rsidRDefault="008E5F89" w:rsidP="008E5F89">
            <w:pPr>
              <w:framePr w:hSpace="180" w:wrap="around" w:vAnchor="text" w:hAnchor="page" w:x="587" w:y="54"/>
              <w:spacing w:after="0" w:line="240" w:lineRule="auto"/>
              <w:rPr>
                <w:del w:id="901" w:author="Stefanie Lane" w:date="2023-01-03T14:10:00Z"/>
                <w:rFonts w:ascii="Calibri" w:eastAsia="Times New Roman" w:hAnsi="Calibri" w:cs="Calibri"/>
                <w:color w:val="000000"/>
              </w:rPr>
            </w:pPr>
            <w:del w:id="902"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36DC0F85" w14:textId="68100FAE" w:rsidR="008E5F89" w:rsidRPr="008E5F89" w:rsidDel="00287D70" w:rsidRDefault="008E5F89" w:rsidP="008E5F89">
            <w:pPr>
              <w:framePr w:hSpace="180" w:wrap="around" w:vAnchor="text" w:hAnchor="page" w:x="587" w:y="54"/>
              <w:spacing w:after="0" w:line="240" w:lineRule="auto"/>
              <w:jc w:val="center"/>
              <w:rPr>
                <w:del w:id="903" w:author="Stefanie Lane" w:date="2023-01-03T14:10:00Z"/>
                <w:rFonts w:ascii="Calibri" w:eastAsia="Times New Roman" w:hAnsi="Calibri" w:cs="Calibri"/>
                <w:color w:val="000000"/>
              </w:rPr>
            </w:pPr>
            <w:del w:id="904" w:author="Stefanie Lane" w:date="2023-01-03T14:10:00Z">
              <w:r w:rsidRPr="008E5F89" w:rsidDel="00287D70">
                <w:rPr>
                  <w:rFonts w:ascii="Calibri" w:eastAsia="Times New Roman" w:hAnsi="Calibri" w:cs="Calibri"/>
                  <w:color w:val="000000"/>
                </w:rPr>
                <w:delText>1-year old exclosures + Grubbed</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334C3949" w14:textId="4B367F85" w:rsidR="008E5F89" w:rsidRPr="008E5F89" w:rsidDel="00287D70" w:rsidRDefault="008E5F89" w:rsidP="008E5F89">
            <w:pPr>
              <w:framePr w:hSpace="180" w:wrap="around" w:vAnchor="text" w:hAnchor="page" w:x="587" w:y="54"/>
              <w:spacing w:after="0" w:line="240" w:lineRule="auto"/>
              <w:rPr>
                <w:del w:id="905" w:author="Stefanie Lane" w:date="2023-01-03T14:10:00Z"/>
                <w:rFonts w:ascii="Calibri" w:eastAsia="Times New Roman" w:hAnsi="Calibri" w:cs="Calibri"/>
                <w:i/>
                <w:iCs/>
                <w:color w:val="000000"/>
              </w:rPr>
            </w:pPr>
            <w:del w:id="906" w:author="Stefanie Lane" w:date="2023-01-03T14:10:00Z">
              <w:r w:rsidRPr="008E5F89" w:rsidDel="00287D70">
                <w:rPr>
                  <w:rFonts w:ascii="Calibri" w:eastAsia="Times New Roman" w:hAnsi="Calibri" w:cs="Calibri"/>
                  <w:i/>
                  <w:iCs/>
                  <w:color w:val="000000"/>
                </w:rPr>
                <w:delText>Eleocharis parvula</w:delText>
              </w:r>
            </w:del>
          </w:p>
        </w:tc>
        <w:tc>
          <w:tcPr>
            <w:tcW w:w="780" w:type="dxa"/>
            <w:tcBorders>
              <w:top w:val="single" w:sz="4" w:space="0" w:color="auto"/>
              <w:left w:val="nil"/>
              <w:bottom w:val="single" w:sz="4" w:space="0" w:color="auto"/>
              <w:right w:val="nil"/>
            </w:tcBorders>
            <w:shd w:val="clear" w:color="auto" w:fill="auto"/>
            <w:noWrap/>
            <w:vAlign w:val="bottom"/>
            <w:hideMark/>
          </w:tcPr>
          <w:p w14:paraId="0E3E6271" w14:textId="04C6EE15" w:rsidR="008E5F89" w:rsidRPr="008E5F89" w:rsidDel="00287D70" w:rsidRDefault="008E5F89" w:rsidP="008E5F89">
            <w:pPr>
              <w:framePr w:hSpace="180" w:wrap="around" w:vAnchor="text" w:hAnchor="page" w:x="587" w:y="54"/>
              <w:spacing w:after="0" w:line="240" w:lineRule="auto"/>
              <w:jc w:val="center"/>
              <w:rPr>
                <w:del w:id="907" w:author="Stefanie Lane" w:date="2023-01-03T14:10:00Z"/>
                <w:rFonts w:ascii="Calibri" w:eastAsia="Times New Roman" w:hAnsi="Calibri" w:cs="Calibri"/>
                <w:color w:val="000000"/>
              </w:rPr>
            </w:pPr>
            <w:del w:id="908" w:author="Stefanie Lane" w:date="2023-01-03T14:10:00Z">
              <w:r w:rsidRPr="008E5F89" w:rsidDel="00287D70">
                <w:rPr>
                  <w:rFonts w:ascii="Calibri" w:eastAsia="Times New Roman" w:hAnsi="Calibri" w:cs="Calibri"/>
                  <w:color w:val="000000"/>
                </w:rPr>
                <w:delText>0.0160</w:delText>
              </w:r>
            </w:del>
          </w:p>
        </w:tc>
      </w:tr>
      <w:tr w:rsidR="008E5F89" w:rsidRPr="008E5F89" w:rsidDel="00287D70" w14:paraId="26CAD517" w14:textId="3E7950A8" w:rsidTr="008E5F89">
        <w:trPr>
          <w:trHeight w:val="300"/>
          <w:del w:id="909" w:author="Stefanie Lane" w:date="2023-01-03T14:10:00Z"/>
        </w:trPr>
        <w:tc>
          <w:tcPr>
            <w:tcW w:w="1365" w:type="dxa"/>
            <w:vMerge/>
            <w:tcBorders>
              <w:top w:val="nil"/>
              <w:left w:val="nil"/>
              <w:bottom w:val="single" w:sz="8" w:space="0" w:color="000000"/>
              <w:right w:val="nil"/>
            </w:tcBorders>
            <w:vAlign w:val="center"/>
            <w:hideMark/>
          </w:tcPr>
          <w:p w14:paraId="3465CE50" w14:textId="7931D903" w:rsidR="008E5F89" w:rsidRPr="008E5F89" w:rsidDel="00287D70" w:rsidRDefault="008E5F89" w:rsidP="008E5F89">
            <w:pPr>
              <w:framePr w:hSpace="180" w:wrap="around" w:vAnchor="text" w:hAnchor="page" w:x="587" w:y="54"/>
              <w:spacing w:after="0" w:line="240" w:lineRule="auto"/>
              <w:rPr>
                <w:del w:id="910"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40A8AA21" w14:textId="085F4B4B" w:rsidR="008E5F89" w:rsidRPr="008E5F89" w:rsidDel="00287D70" w:rsidRDefault="008E5F89" w:rsidP="008E5F89">
            <w:pPr>
              <w:framePr w:hSpace="180" w:wrap="around" w:vAnchor="text" w:hAnchor="page" w:x="587" w:y="54"/>
              <w:spacing w:after="0" w:line="240" w:lineRule="auto"/>
              <w:rPr>
                <w:del w:id="911" w:author="Stefanie Lane" w:date="2023-01-03T14:10:00Z"/>
                <w:rFonts w:ascii="Calibri" w:eastAsia="Times New Roman" w:hAnsi="Calibri" w:cs="Calibri"/>
                <w:i/>
                <w:iCs/>
                <w:color w:val="000000"/>
              </w:rPr>
            </w:pPr>
            <w:del w:id="912" w:author="Stefanie Lane" w:date="2023-01-03T14:10:00Z">
              <w:r w:rsidRPr="008E5F89" w:rsidDel="00287D70">
                <w:rPr>
                  <w:rFonts w:ascii="Calibri" w:eastAsia="Times New Roman" w:hAnsi="Calibri" w:cs="Calibri"/>
                  <w:i/>
                  <w:iCs/>
                  <w:color w:val="000000"/>
                </w:rPr>
                <w:delText>Glaux maritima</w:delText>
              </w:r>
            </w:del>
          </w:p>
        </w:tc>
        <w:tc>
          <w:tcPr>
            <w:tcW w:w="787" w:type="dxa"/>
            <w:tcBorders>
              <w:top w:val="nil"/>
              <w:left w:val="nil"/>
              <w:bottom w:val="single" w:sz="8" w:space="0" w:color="auto"/>
              <w:right w:val="nil"/>
            </w:tcBorders>
            <w:shd w:val="clear" w:color="auto" w:fill="auto"/>
            <w:noWrap/>
            <w:vAlign w:val="bottom"/>
            <w:hideMark/>
          </w:tcPr>
          <w:p w14:paraId="21939061" w14:textId="4AD831D2" w:rsidR="008E5F89" w:rsidRPr="008E5F89" w:rsidDel="00287D70" w:rsidRDefault="008E5F89" w:rsidP="008E5F89">
            <w:pPr>
              <w:framePr w:hSpace="180" w:wrap="around" w:vAnchor="text" w:hAnchor="page" w:x="587" w:y="54"/>
              <w:spacing w:after="0" w:line="240" w:lineRule="auto"/>
              <w:jc w:val="center"/>
              <w:rPr>
                <w:del w:id="913" w:author="Stefanie Lane" w:date="2023-01-03T14:10:00Z"/>
                <w:rFonts w:ascii="Calibri" w:eastAsia="Times New Roman" w:hAnsi="Calibri" w:cs="Calibri"/>
                <w:color w:val="000000"/>
              </w:rPr>
            </w:pPr>
            <w:del w:id="914" w:author="Stefanie Lane" w:date="2023-01-03T14:10:00Z">
              <w:r w:rsidRPr="008E5F89" w:rsidDel="00287D70">
                <w:rPr>
                  <w:rFonts w:ascii="Calibri" w:eastAsia="Times New Roman" w:hAnsi="Calibri" w:cs="Calibri"/>
                  <w:color w:val="000000"/>
                </w:rPr>
                <w:delText>0.0264</w:delText>
              </w:r>
            </w:del>
          </w:p>
        </w:tc>
        <w:tc>
          <w:tcPr>
            <w:tcW w:w="340" w:type="dxa"/>
            <w:tcBorders>
              <w:top w:val="nil"/>
              <w:left w:val="nil"/>
              <w:bottom w:val="nil"/>
              <w:right w:val="nil"/>
            </w:tcBorders>
            <w:shd w:val="clear" w:color="000000" w:fill="E7E6E6"/>
            <w:noWrap/>
            <w:vAlign w:val="bottom"/>
            <w:hideMark/>
          </w:tcPr>
          <w:p w14:paraId="35168B4B" w14:textId="62FC1A42" w:rsidR="008E5F89" w:rsidRPr="008E5F89" w:rsidDel="00287D70" w:rsidRDefault="008E5F89" w:rsidP="008E5F89">
            <w:pPr>
              <w:framePr w:hSpace="180" w:wrap="around" w:vAnchor="text" w:hAnchor="page" w:x="587" w:y="54"/>
              <w:spacing w:after="0" w:line="240" w:lineRule="auto"/>
              <w:rPr>
                <w:del w:id="915" w:author="Stefanie Lane" w:date="2023-01-03T14:10:00Z"/>
                <w:rFonts w:ascii="Calibri" w:eastAsia="Times New Roman" w:hAnsi="Calibri" w:cs="Calibri"/>
                <w:color w:val="000000"/>
              </w:rPr>
            </w:pPr>
            <w:del w:id="916"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3CEA7C9C" w14:textId="7C882F10" w:rsidR="008E5F89" w:rsidRPr="008E5F89" w:rsidDel="00287D70" w:rsidRDefault="008E5F89" w:rsidP="008E5F89">
            <w:pPr>
              <w:framePr w:hSpace="180" w:wrap="around" w:vAnchor="text" w:hAnchor="page" w:x="587" w:y="54"/>
              <w:spacing w:after="0" w:line="240" w:lineRule="auto"/>
              <w:rPr>
                <w:del w:id="917"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0ABB47A3" w14:textId="0F8277E5" w:rsidR="008E5F89" w:rsidRPr="008E5F89" w:rsidDel="00287D70" w:rsidRDefault="008E5F89" w:rsidP="008E5F89">
            <w:pPr>
              <w:framePr w:hSpace="180" w:wrap="around" w:vAnchor="text" w:hAnchor="page" w:x="587" w:y="54"/>
              <w:spacing w:after="0" w:line="240" w:lineRule="auto"/>
              <w:rPr>
                <w:del w:id="918" w:author="Stefanie Lane" w:date="2023-01-03T14:10:00Z"/>
                <w:rFonts w:ascii="Calibri" w:eastAsia="Times New Roman" w:hAnsi="Calibri" w:cs="Calibri"/>
                <w:i/>
                <w:iCs/>
                <w:color w:val="000000"/>
              </w:rPr>
            </w:pPr>
            <w:del w:id="919" w:author="Stefanie Lane" w:date="2023-01-03T14:10:00Z">
              <w:r w:rsidRPr="008E5F89" w:rsidDel="00287D70">
                <w:rPr>
                  <w:rFonts w:ascii="Calibri" w:eastAsia="Times New Roman" w:hAnsi="Calibri" w:cs="Calibri"/>
                  <w:i/>
                  <w:iCs/>
                  <w:color w:val="000000"/>
                </w:rPr>
                <w:delText>Spergularia canadensis</w:delText>
              </w:r>
            </w:del>
          </w:p>
        </w:tc>
        <w:tc>
          <w:tcPr>
            <w:tcW w:w="780" w:type="dxa"/>
            <w:tcBorders>
              <w:top w:val="nil"/>
              <w:left w:val="nil"/>
              <w:bottom w:val="single" w:sz="8" w:space="0" w:color="auto"/>
              <w:right w:val="nil"/>
            </w:tcBorders>
            <w:shd w:val="clear" w:color="auto" w:fill="auto"/>
            <w:noWrap/>
            <w:vAlign w:val="bottom"/>
            <w:hideMark/>
          </w:tcPr>
          <w:p w14:paraId="4DB7FF52" w14:textId="1B3E4211" w:rsidR="008E5F89" w:rsidRPr="008E5F89" w:rsidDel="00287D70" w:rsidRDefault="008E5F89" w:rsidP="008E5F89">
            <w:pPr>
              <w:framePr w:hSpace="180" w:wrap="around" w:vAnchor="text" w:hAnchor="page" w:x="587" w:y="54"/>
              <w:spacing w:after="0" w:line="240" w:lineRule="auto"/>
              <w:jc w:val="center"/>
              <w:rPr>
                <w:del w:id="920" w:author="Stefanie Lane" w:date="2023-01-03T14:10:00Z"/>
                <w:rFonts w:ascii="Calibri" w:eastAsia="Times New Roman" w:hAnsi="Calibri" w:cs="Calibri"/>
                <w:color w:val="000000"/>
              </w:rPr>
            </w:pPr>
            <w:del w:id="921" w:author="Stefanie Lane" w:date="2023-01-03T14:10:00Z">
              <w:r w:rsidRPr="008E5F89" w:rsidDel="00287D70">
                <w:rPr>
                  <w:rFonts w:ascii="Calibri" w:eastAsia="Times New Roman" w:hAnsi="Calibri" w:cs="Calibri"/>
                  <w:color w:val="000000"/>
                </w:rPr>
                <w:delText>0.0270</w:delText>
              </w:r>
            </w:del>
          </w:p>
        </w:tc>
      </w:tr>
      <w:tr w:rsidR="008E5F89" w:rsidRPr="008E5F89" w:rsidDel="00287D70" w14:paraId="5CCC9E2D" w14:textId="108DD953" w:rsidTr="008E5F89">
        <w:trPr>
          <w:trHeight w:val="880"/>
          <w:del w:id="922" w:author="Stefanie Lane" w:date="2023-01-03T14:10:00Z"/>
        </w:trPr>
        <w:tc>
          <w:tcPr>
            <w:tcW w:w="1365" w:type="dxa"/>
            <w:tcBorders>
              <w:top w:val="nil"/>
              <w:left w:val="nil"/>
              <w:bottom w:val="single" w:sz="8" w:space="0" w:color="auto"/>
              <w:right w:val="nil"/>
            </w:tcBorders>
            <w:shd w:val="clear" w:color="auto" w:fill="auto"/>
            <w:vAlign w:val="bottom"/>
            <w:hideMark/>
          </w:tcPr>
          <w:p w14:paraId="4E5DA733" w14:textId="4F1805A3" w:rsidR="008E5F89" w:rsidRPr="008E5F89" w:rsidDel="00287D70" w:rsidRDefault="008E5F89" w:rsidP="008E5F89">
            <w:pPr>
              <w:framePr w:hSpace="180" w:wrap="around" w:vAnchor="text" w:hAnchor="page" w:x="587" w:y="54"/>
              <w:spacing w:after="0" w:line="240" w:lineRule="auto"/>
              <w:rPr>
                <w:del w:id="923" w:author="Stefanie Lane" w:date="2023-01-03T14:10:00Z"/>
                <w:rFonts w:ascii="Calibri" w:eastAsia="Times New Roman" w:hAnsi="Calibri" w:cs="Calibri"/>
                <w:color w:val="000000"/>
              </w:rPr>
            </w:pPr>
            <w:del w:id="924" w:author="Stefanie Lane" w:date="2023-01-03T14:10:00Z">
              <w:r w:rsidRPr="008E5F89" w:rsidDel="00287D70">
                <w:rPr>
                  <w:rFonts w:ascii="Calibri" w:eastAsia="Times New Roman" w:hAnsi="Calibri" w:cs="Calibri"/>
                  <w:color w:val="000000"/>
                </w:rPr>
                <w:delText>10-year old exclosures + Undisturbed</w:delText>
              </w:r>
            </w:del>
          </w:p>
        </w:tc>
        <w:tc>
          <w:tcPr>
            <w:tcW w:w="2309" w:type="dxa"/>
            <w:tcBorders>
              <w:top w:val="nil"/>
              <w:left w:val="nil"/>
              <w:bottom w:val="single" w:sz="8" w:space="0" w:color="auto"/>
              <w:right w:val="nil"/>
            </w:tcBorders>
            <w:shd w:val="clear" w:color="auto" w:fill="auto"/>
            <w:noWrap/>
            <w:vAlign w:val="center"/>
            <w:hideMark/>
          </w:tcPr>
          <w:p w14:paraId="79E4332E" w14:textId="679D186D" w:rsidR="008E5F89" w:rsidRPr="008E5F89" w:rsidDel="00287D70" w:rsidRDefault="008E5F89" w:rsidP="008E5F89">
            <w:pPr>
              <w:framePr w:hSpace="180" w:wrap="around" w:vAnchor="text" w:hAnchor="page" w:x="587" w:y="54"/>
              <w:spacing w:after="0" w:line="240" w:lineRule="auto"/>
              <w:rPr>
                <w:del w:id="925" w:author="Stefanie Lane" w:date="2023-01-03T14:10:00Z"/>
                <w:rFonts w:ascii="Calibri" w:eastAsia="Times New Roman" w:hAnsi="Calibri" w:cs="Calibri"/>
                <w:i/>
                <w:iCs/>
                <w:color w:val="000000"/>
              </w:rPr>
            </w:pPr>
            <w:del w:id="926" w:author="Stefanie Lane" w:date="2023-01-03T14:10:00Z">
              <w:r w:rsidRPr="008E5F89" w:rsidDel="00287D70">
                <w:rPr>
                  <w:rFonts w:ascii="Calibri" w:eastAsia="Times New Roman" w:hAnsi="Calibri" w:cs="Calibri"/>
                  <w:i/>
                  <w:iCs/>
                  <w:color w:val="000000"/>
                </w:rPr>
                <w:delText>Potentilla pacifica</w:delText>
              </w:r>
            </w:del>
          </w:p>
        </w:tc>
        <w:tc>
          <w:tcPr>
            <w:tcW w:w="787" w:type="dxa"/>
            <w:tcBorders>
              <w:top w:val="nil"/>
              <w:left w:val="nil"/>
              <w:bottom w:val="single" w:sz="8" w:space="0" w:color="auto"/>
              <w:right w:val="nil"/>
            </w:tcBorders>
            <w:shd w:val="clear" w:color="auto" w:fill="auto"/>
            <w:noWrap/>
            <w:vAlign w:val="center"/>
            <w:hideMark/>
          </w:tcPr>
          <w:p w14:paraId="428C5BE1" w14:textId="10BF021D" w:rsidR="008E5F89" w:rsidRPr="008E5F89" w:rsidDel="00287D70" w:rsidRDefault="008E5F89" w:rsidP="008E5F89">
            <w:pPr>
              <w:framePr w:hSpace="180" w:wrap="around" w:vAnchor="text" w:hAnchor="page" w:x="587" w:y="54"/>
              <w:spacing w:after="0" w:line="240" w:lineRule="auto"/>
              <w:jc w:val="center"/>
              <w:rPr>
                <w:del w:id="927" w:author="Stefanie Lane" w:date="2023-01-03T14:10:00Z"/>
                <w:rFonts w:ascii="Calibri" w:eastAsia="Times New Roman" w:hAnsi="Calibri" w:cs="Calibri"/>
                <w:color w:val="000000"/>
              </w:rPr>
            </w:pPr>
            <w:del w:id="928" w:author="Stefanie Lane" w:date="2023-01-03T14:10:00Z">
              <w:r w:rsidRPr="008E5F89" w:rsidDel="00287D70">
                <w:rPr>
                  <w:rFonts w:ascii="Calibri" w:eastAsia="Times New Roman" w:hAnsi="Calibri" w:cs="Calibri"/>
                  <w:color w:val="000000"/>
                </w:rPr>
                <w:delText>0.0048</w:delText>
              </w:r>
            </w:del>
          </w:p>
        </w:tc>
        <w:tc>
          <w:tcPr>
            <w:tcW w:w="340" w:type="dxa"/>
            <w:tcBorders>
              <w:top w:val="nil"/>
              <w:left w:val="nil"/>
              <w:bottom w:val="nil"/>
              <w:right w:val="nil"/>
            </w:tcBorders>
            <w:shd w:val="clear" w:color="000000" w:fill="E7E6E6"/>
            <w:noWrap/>
            <w:vAlign w:val="center"/>
            <w:hideMark/>
          </w:tcPr>
          <w:p w14:paraId="1DAD9D6F" w14:textId="0AC0D753" w:rsidR="008E5F89" w:rsidRPr="008E5F89" w:rsidDel="00287D70" w:rsidRDefault="008E5F89" w:rsidP="008E5F89">
            <w:pPr>
              <w:framePr w:hSpace="180" w:wrap="around" w:vAnchor="text" w:hAnchor="page" w:x="587" w:y="54"/>
              <w:spacing w:after="0" w:line="240" w:lineRule="auto"/>
              <w:rPr>
                <w:del w:id="929" w:author="Stefanie Lane" w:date="2023-01-03T14:10:00Z"/>
                <w:rFonts w:ascii="Calibri" w:eastAsia="Times New Roman" w:hAnsi="Calibri" w:cs="Calibri"/>
                <w:color w:val="000000"/>
              </w:rPr>
            </w:pPr>
            <w:del w:id="930" w:author="Stefanie Lane" w:date="2023-01-03T14:10:00Z">
              <w:r w:rsidRPr="008E5F89" w:rsidDel="00287D70">
                <w:rPr>
                  <w:rFonts w:ascii="Calibri" w:eastAsia="Times New Roman" w:hAnsi="Calibri" w:cs="Calibri"/>
                  <w:color w:val="000000"/>
                </w:rPr>
                <w:delText> </w:delText>
              </w:r>
            </w:del>
          </w:p>
        </w:tc>
        <w:tc>
          <w:tcPr>
            <w:tcW w:w="1352" w:type="dxa"/>
            <w:tcBorders>
              <w:top w:val="single" w:sz="4" w:space="0" w:color="auto"/>
              <w:left w:val="nil"/>
              <w:bottom w:val="single" w:sz="8" w:space="0" w:color="auto"/>
              <w:right w:val="nil"/>
            </w:tcBorders>
            <w:shd w:val="clear" w:color="auto" w:fill="auto"/>
            <w:vAlign w:val="center"/>
            <w:hideMark/>
          </w:tcPr>
          <w:p w14:paraId="287D64DF" w14:textId="6626C8F8" w:rsidR="008E5F89" w:rsidRPr="008E5F89" w:rsidDel="00287D70" w:rsidRDefault="008E5F89" w:rsidP="008E5F89">
            <w:pPr>
              <w:framePr w:hSpace="180" w:wrap="around" w:vAnchor="text" w:hAnchor="page" w:x="587" w:y="54"/>
              <w:spacing w:after="0" w:line="240" w:lineRule="auto"/>
              <w:rPr>
                <w:del w:id="931" w:author="Stefanie Lane" w:date="2023-01-03T14:10:00Z"/>
                <w:rFonts w:ascii="Calibri" w:eastAsia="Times New Roman" w:hAnsi="Calibri" w:cs="Calibri"/>
                <w:color w:val="000000"/>
              </w:rPr>
            </w:pPr>
            <w:del w:id="932" w:author="Stefanie Lane" w:date="2023-01-03T14:10:00Z">
              <w:r w:rsidRPr="008E5F89" w:rsidDel="00287D70">
                <w:rPr>
                  <w:rFonts w:ascii="Calibri" w:eastAsia="Times New Roman" w:hAnsi="Calibri" w:cs="Calibri"/>
                  <w:color w:val="000000"/>
                </w:rPr>
                <w:delText>10-year old exclosures + Undisturbed</w:delText>
              </w:r>
            </w:del>
          </w:p>
        </w:tc>
        <w:tc>
          <w:tcPr>
            <w:tcW w:w="2288" w:type="dxa"/>
            <w:tcBorders>
              <w:top w:val="single" w:sz="4" w:space="0" w:color="auto"/>
              <w:left w:val="nil"/>
              <w:bottom w:val="single" w:sz="8" w:space="0" w:color="auto"/>
              <w:right w:val="nil"/>
            </w:tcBorders>
            <w:shd w:val="clear" w:color="auto" w:fill="auto"/>
            <w:noWrap/>
            <w:vAlign w:val="center"/>
            <w:hideMark/>
          </w:tcPr>
          <w:p w14:paraId="6D9385AB" w14:textId="78F8D07F" w:rsidR="008E5F89" w:rsidRPr="008E5F89" w:rsidDel="00287D70" w:rsidRDefault="008E5F89" w:rsidP="008E5F89">
            <w:pPr>
              <w:framePr w:hSpace="180" w:wrap="around" w:vAnchor="text" w:hAnchor="page" w:x="587" w:y="54"/>
              <w:spacing w:after="0" w:line="240" w:lineRule="auto"/>
              <w:rPr>
                <w:del w:id="933" w:author="Stefanie Lane" w:date="2023-01-03T14:10:00Z"/>
                <w:rFonts w:ascii="Calibri" w:eastAsia="Times New Roman" w:hAnsi="Calibri" w:cs="Calibri"/>
                <w:i/>
                <w:iCs/>
                <w:color w:val="000000"/>
              </w:rPr>
            </w:pPr>
            <w:del w:id="934" w:author="Stefanie Lane" w:date="2023-01-03T14:10:00Z">
              <w:r w:rsidRPr="008E5F89" w:rsidDel="00287D70">
                <w:rPr>
                  <w:rFonts w:ascii="Calibri" w:eastAsia="Times New Roman" w:hAnsi="Calibri" w:cs="Calibri"/>
                  <w:i/>
                  <w:iCs/>
                  <w:color w:val="000000"/>
                </w:rPr>
                <w:delText>Agrostis stolonifera*</w:delText>
              </w:r>
            </w:del>
          </w:p>
        </w:tc>
        <w:tc>
          <w:tcPr>
            <w:tcW w:w="780" w:type="dxa"/>
            <w:tcBorders>
              <w:top w:val="single" w:sz="4" w:space="0" w:color="auto"/>
              <w:left w:val="nil"/>
              <w:bottom w:val="single" w:sz="8" w:space="0" w:color="auto"/>
              <w:right w:val="nil"/>
            </w:tcBorders>
            <w:shd w:val="clear" w:color="auto" w:fill="auto"/>
            <w:noWrap/>
            <w:vAlign w:val="center"/>
            <w:hideMark/>
          </w:tcPr>
          <w:p w14:paraId="4F7BD5F9" w14:textId="7C638262" w:rsidR="008E5F89" w:rsidRPr="008E5F89" w:rsidDel="00287D70" w:rsidRDefault="008E5F89" w:rsidP="008E5F89">
            <w:pPr>
              <w:framePr w:hSpace="180" w:wrap="around" w:vAnchor="text" w:hAnchor="page" w:x="587" w:y="54"/>
              <w:spacing w:after="0" w:line="240" w:lineRule="auto"/>
              <w:jc w:val="center"/>
              <w:rPr>
                <w:del w:id="935" w:author="Stefanie Lane" w:date="2023-01-03T14:10:00Z"/>
                <w:rFonts w:ascii="Calibri" w:eastAsia="Times New Roman" w:hAnsi="Calibri" w:cs="Calibri"/>
                <w:color w:val="000000"/>
              </w:rPr>
            </w:pPr>
            <w:del w:id="936" w:author="Stefanie Lane" w:date="2023-01-03T14:10:00Z">
              <w:r w:rsidRPr="008E5F89" w:rsidDel="00287D70">
                <w:rPr>
                  <w:rFonts w:ascii="Calibri" w:eastAsia="Times New Roman" w:hAnsi="Calibri" w:cs="Calibri"/>
                  <w:color w:val="000000"/>
                </w:rPr>
                <w:delText>0.0003</w:delText>
              </w:r>
            </w:del>
          </w:p>
        </w:tc>
      </w:tr>
    </w:tbl>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6E8D9777" w:rsidR="00C60574" w:rsidRPr="00C60574" w:rsidRDefault="00C60574" w:rsidP="00C60574">
            <w:pPr>
              <w:spacing w:after="0" w:line="240" w:lineRule="auto"/>
              <w:jc w:val="center"/>
              <w:rPr>
                <w:rFonts w:ascii="Calibri" w:eastAsia="Times New Roman" w:hAnsi="Calibri" w:cs="Calibri"/>
                <w:color w:val="000000"/>
                <w:sz w:val="28"/>
                <w:szCs w:val="28"/>
              </w:rPr>
            </w:pPr>
            <w:del w:id="937" w:author="Stefanie Lane" w:date="2023-01-04T15:48:00Z">
              <w:r w:rsidRPr="00C60574" w:rsidDel="00C57BAB">
                <w:rPr>
                  <w:rFonts w:ascii="Calibri" w:eastAsia="Times New Roman" w:hAnsi="Calibri" w:cs="Calibri"/>
                  <w:color w:val="000000"/>
                  <w:sz w:val="28"/>
                  <w:szCs w:val="28"/>
                </w:rPr>
                <w:delText>Below Ground</w:delText>
              </w:r>
            </w:del>
            <w:ins w:id="938" w:author="Stefanie Lane" w:date="2023-01-04T15:48:00Z">
              <w:r w:rsidR="00C57BAB">
                <w:rPr>
                  <w:rFonts w:ascii="Calibri" w:eastAsia="Times New Roman" w:hAnsi="Calibri" w:cs="Calibri"/>
                  <w:color w:val="000000"/>
                  <w:sz w:val="28"/>
                  <w:szCs w:val="28"/>
                </w:rPr>
                <w:t>Surface</w:t>
              </w:r>
            </w:ins>
            <w:r w:rsidRPr="00C60574">
              <w:rPr>
                <w:rFonts w:ascii="Calibri" w:eastAsia="Times New Roman" w:hAnsi="Calibri" w:cs="Calibri"/>
                <w:color w:val="000000"/>
                <w:sz w:val="28"/>
                <w:szCs w:val="28"/>
              </w:rPr>
              <w:t xml:space="preserve">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209FFFEF" w14:textId="77777777" w:rsidR="007D0634" w:rsidRDefault="007D0634" w:rsidP="00B424B5">
      <w:pPr>
        <w:rPr>
          <w:ins w:id="939" w:author="Stefanie Lane" w:date="2023-01-04T15:48:00Z"/>
        </w:rPr>
      </w:pPr>
    </w:p>
    <w:p w14:paraId="0EC28D82" w14:textId="3E07A66F" w:rsidR="00377677" w:rsidDel="0075292D" w:rsidRDefault="00377677" w:rsidP="00B424B5">
      <w:pPr>
        <w:rPr>
          <w:del w:id="940" w:author="Stefanie Lane" w:date="2023-01-04T16:18:00Z"/>
        </w:rPr>
      </w:pPr>
    </w:p>
    <w:p w14:paraId="53260693" w14:textId="593D4E73" w:rsidR="00B424B5" w:rsidRDefault="00456BEC" w:rsidP="00B424B5">
      <w:pPr>
        <w:keepNext/>
      </w:pPr>
      <w:r>
        <w:rPr>
          <w:noProof/>
        </w:rPr>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0A1C0F9E" w:rsidR="00B424B5" w:rsidRDefault="00B424B5" w:rsidP="00B424B5">
      <w:pPr>
        <w:pStyle w:val="Caption"/>
      </w:pPr>
      <w:bookmarkStart w:id="941" w:name="_Ref119065116"/>
      <w:commentRangeStart w:id="942"/>
      <w:commentRangeStart w:id="943"/>
      <w:r>
        <w:t xml:space="preserve">Figure </w:t>
      </w:r>
      <w:commentRangeEnd w:id="942"/>
      <w:r>
        <w:rPr>
          <w:rStyle w:val="CommentReference"/>
          <w:i w:val="0"/>
          <w:iCs w:val="0"/>
          <w:color w:val="auto"/>
        </w:rPr>
        <w:commentReference w:id="942"/>
      </w:r>
      <w:commentRangeEnd w:id="943"/>
      <w:r w:rsidR="00C9088E">
        <w:rPr>
          <w:rStyle w:val="CommentReference"/>
          <w:i w:val="0"/>
          <w:iCs w:val="0"/>
          <w:color w:val="auto"/>
        </w:rPr>
        <w:commentReference w:id="943"/>
      </w:r>
      <w:r w:rsidR="00DC4132">
        <w:fldChar w:fldCharType="begin"/>
      </w:r>
      <w:r w:rsidR="00DC4132">
        <w:instrText xml:space="preserve"> SEQ Figure \* ARABIC </w:instrText>
      </w:r>
      <w:r w:rsidR="00DC4132">
        <w:fldChar w:fldCharType="separate"/>
      </w:r>
      <w:ins w:id="944" w:author="Stefanie Lane" w:date="2023-01-04T14:50:00Z">
        <w:r w:rsidR="00C534C4">
          <w:rPr>
            <w:noProof/>
          </w:rPr>
          <w:t>3</w:t>
        </w:r>
      </w:ins>
      <w:del w:id="945" w:author="Stefanie Lane" w:date="2023-01-04T13:23:00Z">
        <w:r w:rsidR="009C177C" w:rsidDel="002174A9">
          <w:rPr>
            <w:noProof/>
          </w:rPr>
          <w:delText>2</w:delText>
        </w:r>
      </w:del>
      <w:r w:rsidR="00DC4132">
        <w:rPr>
          <w:noProof/>
        </w:rPr>
        <w:fldChar w:fldCharType="end"/>
      </w:r>
      <w:bookmarkEnd w:id="941"/>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Del="007C5A7F" w:rsidRDefault="00B424B5" w:rsidP="00B424B5">
      <w:pPr>
        <w:rPr>
          <w:del w:id="946" w:author="Stefanie Lane" w:date="2023-01-04T16:15:00Z"/>
        </w:rPr>
      </w:pPr>
    </w:p>
    <w:p w14:paraId="3573EE1D" w14:textId="77777777" w:rsidR="001E38AF" w:rsidRDefault="001E38AF" w:rsidP="001E38AF">
      <w:pPr>
        <w:pStyle w:val="NoSpacing"/>
        <w:rPr>
          <w:ins w:id="947" w:author="Stefanie Lane" w:date="2023-01-04T15:44:00Z"/>
        </w:rPr>
      </w:pPr>
    </w:p>
    <w:p w14:paraId="3B82A2E8" w14:textId="77777777" w:rsidR="001E38AF" w:rsidRDefault="001E38AF" w:rsidP="001E38AF">
      <w:pPr>
        <w:pStyle w:val="NoSpacing"/>
        <w:rPr>
          <w:ins w:id="948" w:author="Stefanie Lane" w:date="2023-01-04T15:44:00Z"/>
        </w:rPr>
      </w:pPr>
    </w:p>
    <w:p w14:paraId="1FE0FB23" w14:textId="7942466D" w:rsidR="001E38AF" w:rsidRDefault="001E38AF" w:rsidP="001B3296">
      <w:pPr>
        <w:pStyle w:val="NoSpacing"/>
        <w:rPr>
          <w:ins w:id="949" w:author="Stefanie Lane" w:date="2023-01-04T15:44:00Z"/>
        </w:rPr>
        <w:pPrChange w:id="950" w:author="Stefanie Lane" w:date="2023-01-04T16:26:00Z">
          <w:pPr>
            <w:pStyle w:val="NoSpacing"/>
            <w:numPr>
              <w:ilvl w:val="2"/>
              <w:numId w:val="15"/>
            </w:numPr>
            <w:ind w:left="2160" w:hanging="360"/>
          </w:pPr>
        </w:pPrChange>
      </w:pPr>
      <w:ins w:id="951" w:author="Stefanie Lane" w:date="2023-01-04T15:44:00Z">
        <w:r>
          <w:t xml:space="preserve"> </w:t>
        </w:r>
      </w:ins>
    </w:p>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501F80F7" w:rsidR="002835C7" w:rsidRDefault="00AD74FD" w:rsidP="00AD74FD">
      <w:pPr>
        <w:pStyle w:val="Caption"/>
      </w:pPr>
      <w:commentRangeStart w:id="952"/>
      <w:commentRangeStart w:id="953"/>
      <w:r>
        <w:t xml:space="preserve">Figure </w:t>
      </w:r>
      <w:commentRangeEnd w:id="952"/>
      <w:r w:rsidR="00AE4BF0">
        <w:rPr>
          <w:rStyle w:val="CommentReference"/>
          <w:i w:val="0"/>
          <w:iCs w:val="0"/>
          <w:color w:val="auto"/>
        </w:rPr>
        <w:commentReference w:id="952"/>
      </w:r>
      <w:commentRangeEnd w:id="953"/>
      <w:r w:rsidR="00C9088E">
        <w:rPr>
          <w:rStyle w:val="CommentReference"/>
          <w:i w:val="0"/>
          <w:iCs w:val="0"/>
          <w:color w:val="auto"/>
        </w:rPr>
        <w:commentReference w:id="953"/>
      </w:r>
      <w:r w:rsidR="00DC4132">
        <w:fldChar w:fldCharType="begin"/>
      </w:r>
      <w:r w:rsidR="00DC4132">
        <w:instrText xml:space="preserve"> SEQ Figure \* ARABIC </w:instrText>
      </w:r>
      <w:r w:rsidR="00DC4132">
        <w:fldChar w:fldCharType="separate"/>
      </w:r>
      <w:ins w:id="954" w:author="Stefanie Lane" w:date="2023-01-04T14:50:00Z">
        <w:r w:rsidR="00C534C4">
          <w:rPr>
            <w:noProof/>
          </w:rPr>
          <w:t>4</w:t>
        </w:r>
      </w:ins>
      <w:del w:id="955" w:author="Stefanie Lane" w:date="2023-01-04T13:23:00Z">
        <w:r w:rsidR="009C177C" w:rsidDel="002174A9">
          <w:rPr>
            <w:noProof/>
          </w:rPr>
          <w:delText>3</w:delText>
        </w:r>
      </w:del>
      <w:r w:rsidR="00DC4132">
        <w:rPr>
          <w:noProof/>
        </w:rPr>
        <w:fldChar w:fldCharType="end"/>
      </w:r>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74D047C0" w14:textId="28A4B4F3" w:rsidR="00B424B5" w:rsidRDefault="00B424B5" w:rsidP="00B424B5">
      <w:pPr>
        <w:pStyle w:val="Heading1"/>
      </w:pPr>
      <w:r>
        <w:lastRenderedPageBreak/>
        <w:t>Discussion</w:t>
      </w:r>
    </w:p>
    <w:p w14:paraId="755D8E41" w14:textId="7DF7DAEC" w:rsidR="00B424B5" w:rsidRDefault="00B424B5" w:rsidP="00C534C4">
      <w:pPr>
        <w:ind w:firstLine="360"/>
      </w:pPr>
      <w:r>
        <w:t xml:space="preserve">We sought to understand whether </w:t>
      </w:r>
      <w:del w:id="956" w:author="Stefanie Lane" w:date="2023-01-04T16:28:00Z">
        <w:r w:rsidR="00396346" w:rsidDel="0036041D">
          <w:delText xml:space="preserve">the </w:delText>
        </w:r>
      </w:del>
      <w:r>
        <w:t>dominant</w:t>
      </w:r>
      <w:del w:id="957" w:author="Stefanie Lane" w:date="2023-01-04T16:28:00Z">
        <w:r w:rsidDel="0036041D">
          <w:delText xml:space="preserve"> plant </w:delText>
        </w:r>
        <w:r w:rsidDel="00DA38F7">
          <w:delText xml:space="preserve">functional </w:delText>
        </w:r>
        <w:r w:rsidDel="0036041D">
          <w:delText>group</w:delText>
        </w:r>
      </w:del>
      <w:r w:rsidR="00396346">
        <w:t xml:space="preserve"> ‘tall, perennial graminoids’ (TPGs)</w:t>
      </w:r>
      <w:r>
        <w:t xml:space="preserve"> recover</w:t>
      </w:r>
      <w:r w:rsidR="00396346">
        <w:t>s</w:t>
      </w:r>
      <w:r>
        <w:t xml:space="preserve"> following disturbance, and whether surface seed bank composition reflects above-ground vegetation composition. </w:t>
      </w:r>
      <w:r w:rsidR="00B54581">
        <w:t xml:space="preserve">It is evident that </w:t>
      </w:r>
      <w:r w:rsidR="00161CC4">
        <w:t xml:space="preserve">extensive grazing and grubbing behavior of Canada geese remove TPGs from the habitat, to the point of converting habitat dominated by rhizomatous TPGs to mudflat characterized by ruderal </w:t>
      </w:r>
      <w:r w:rsidR="00A258F7">
        <w:t>forbs and short graminoids (</w:t>
      </w:r>
      <w:r w:rsidR="00A258F7">
        <w:fldChar w:fldCharType="begin"/>
      </w:r>
      <w:r w:rsidR="00A258F7">
        <w:instrText xml:space="preserve"> REF _Ref117853221 \h </w:instrText>
      </w:r>
      <w:r w:rsidR="00A258F7">
        <w:fldChar w:fldCharType="separate"/>
      </w:r>
      <w:r w:rsidR="00C534C4">
        <w:t xml:space="preserve">Table </w:t>
      </w:r>
      <w:r w:rsidR="00C534C4">
        <w:rPr>
          <w:noProof/>
        </w:rPr>
        <w:t>2</w:t>
      </w:r>
      <w:r w:rsidR="00A258F7">
        <w:fldChar w:fldCharType="end"/>
      </w:r>
      <w:r w:rsidR="00A258F7">
        <w:t xml:space="preserve">). </w:t>
      </w:r>
      <w:r w:rsidR="00620C40">
        <w:t xml:space="preserve">While it may seem unnecessary to state this change in composition following herbivory, </w:t>
      </w:r>
      <w:r w:rsidR="00D42F40">
        <w:t>it</w:t>
      </w:r>
      <w:ins w:id="958" w:author="Stefanie Lane" w:date="2023-01-03T14:15:00Z">
        <w:r w:rsidR="008A1439">
          <w:t xml:space="preserve"> is important to emphasize that this</w:t>
        </w:r>
      </w:ins>
      <w:r w:rsidR="00D42F40">
        <w:t xml:space="preserve"> affects the habitat’s regenerative capacity by removing clona</w:t>
      </w:r>
      <w:del w:id="959" w:author="Stefanie Lane" w:date="2023-01-03T14:14:00Z">
        <w:r w:rsidR="00D42F40" w:rsidDel="00CB0D9E">
          <w:delText>l pro</w:delText>
        </w:r>
        <w:r w:rsidR="008C2463" w:rsidDel="00CB0D9E">
          <w:delText>pagules</w:delText>
        </w:r>
      </w:del>
      <w:ins w:id="960" w:author="Stefanie Lane" w:date="2023-01-03T14:14:00Z">
        <w:r w:rsidR="00CB0D9E">
          <w:t>lly-reproductive rhizomes</w:t>
        </w:r>
      </w:ins>
      <w:r w:rsidR="008C2463">
        <w:t xml:space="preserve"> and </w:t>
      </w:r>
      <w:ins w:id="961" w:author="Stefanie Lane" w:date="2023-01-03T14:15:00Z">
        <w:r w:rsidR="00E17241">
          <w:t xml:space="preserve">leads to </w:t>
        </w:r>
      </w:ins>
      <w:ins w:id="962" w:author="Stefanie Lane" w:date="2023-01-03T14:16:00Z">
        <w:r w:rsidR="00E17241">
          <w:t>a</w:t>
        </w:r>
        <w:r w:rsidR="00DD4017">
          <w:t xml:space="preserve"> dearth of native graminoid species in the </w:t>
        </w:r>
      </w:ins>
      <w:del w:id="963" w:author="Stefanie Lane" w:date="2023-01-03T14:16:00Z">
        <w:r w:rsidR="008C2463" w:rsidDel="00441A89">
          <w:delText xml:space="preserve">altering </w:delText>
        </w:r>
      </w:del>
      <w:r w:rsidR="008C2463">
        <w:t>surface seed bank</w:t>
      </w:r>
      <w:del w:id="964" w:author="Stefanie Lane" w:date="2023-01-03T14:16:00Z">
        <w:r w:rsidR="008C2463" w:rsidDel="00DD4017">
          <w:delText xml:space="preserve"> composition</w:delText>
        </w:r>
      </w:del>
      <w:r w:rsidR="008C2463">
        <w:t xml:space="preserve">. </w:t>
      </w:r>
    </w:p>
    <w:p w14:paraId="2127370C" w14:textId="5308FA35" w:rsidR="00B424B5" w:rsidDel="009401BA" w:rsidRDefault="00B424B5">
      <w:pPr>
        <w:ind w:firstLine="360"/>
        <w:rPr>
          <w:del w:id="965" w:author="Stefanie Lane" w:date="2023-01-03T14:12:00Z"/>
        </w:rPr>
        <w:pPrChange w:id="966" w:author="Stefanie Lane" w:date="2023-01-03T14:12:00Z">
          <w:pPr>
            <w:pStyle w:val="ListParagraph"/>
            <w:numPr>
              <w:numId w:val="14"/>
            </w:numPr>
            <w:ind w:hanging="360"/>
          </w:pPr>
        </w:pPrChange>
      </w:pPr>
      <w:r>
        <w:t xml:space="preserve">We found that TPG functional group recovered according to our expectations, but with different compositional </w:t>
      </w:r>
      <w:del w:id="967" w:author="Stefanie Lane" w:date="2023-01-04T16:29:00Z">
        <w:r w:rsidDel="009F2476">
          <w:delText>characteristics</w:delText>
        </w:r>
      </w:del>
      <w:ins w:id="968" w:author="Stefanie Lane" w:date="2023-01-04T16:29:00Z">
        <w:r w:rsidR="009F2476">
          <w:t>abundances</w:t>
        </w:r>
      </w:ins>
      <w:r>
        <w:t xml:space="preserve">. Notably, </w:t>
      </w:r>
      <w:r w:rsidR="004F7DEA">
        <w:t>non-native</w:t>
      </w:r>
      <w:r>
        <w:t xml:space="preserve"> species </w:t>
      </w:r>
      <w:r w:rsidRPr="009401BA">
        <w:rPr>
          <w:i/>
        </w:rPr>
        <w:t>Agrostis stolonifera</w:t>
      </w:r>
      <w:r>
        <w:t xml:space="preserve"> dominates above-ground vegetation 10 years following grazing exclusion. </w:t>
      </w:r>
    </w:p>
    <w:p w14:paraId="78777C55" w14:textId="0288C4EB" w:rsidR="00B424B5" w:rsidDel="009401BA" w:rsidRDefault="00B424B5">
      <w:pPr>
        <w:ind w:firstLine="360"/>
        <w:rPr>
          <w:del w:id="969" w:author="Stefanie Lane" w:date="2023-01-03T14:12:00Z"/>
        </w:rPr>
        <w:pPrChange w:id="970" w:author="Stefanie Lane" w:date="2023-01-03T14:12:00Z">
          <w:pPr>
            <w:pStyle w:val="ListParagraph"/>
            <w:numPr>
              <w:numId w:val="14"/>
            </w:numPr>
            <w:ind w:hanging="360"/>
          </w:pPr>
        </w:pPrChange>
      </w:pPr>
      <w:r>
        <w:t>We found high species richness in grubbed sites and 1-year old exclosures, but low abundance of seed similar to above-ground vegetation except for two species in these disturbance categories</w:t>
      </w:r>
      <w:ins w:id="971" w:author="Stefanie Lane" w:date="2023-01-04T10:18:00Z">
        <w:r w:rsidR="00DC71AA">
          <w:t xml:space="preserve"> (</w:t>
        </w:r>
        <w:r w:rsidR="00DC71AA" w:rsidRPr="00DC71AA">
          <w:rPr>
            <w:highlight w:val="green"/>
            <w:rPrChange w:id="972" w:author="Stefanie Lane" w:date="2023-01-04T10:18:00Z">
              <w:rPr/>
            </w:rPrChange>
          </w:rPr>
          <w:t>Sp X, Sp Y</w:t>
        </w:r>
        <w:r w:rsidR="00DC71AA">
          <w:t>)</w:t>
        </w:r>
      </w:ins>
      <w:r>
        <w:t xml:space="preserve">. This may indicate a loss of propagules in the surface seed bank, either by erosion or inability of the extant vegetation to trap seeds from </w:t>
      </w:r>
      <w:del w:id="973" w:author="Stefanie Lane" w:date="2023-01-04T10:18:00Z">
        <w:r w:rsidDel="00142CEB">
          <w:delText xml:space="preserve">local </w:delText>
        </w:r>
      </w:del>
      <w:ins w:id="974" w:author="Stefanie Lane" w:date="2023-01-04T10:18:00Z">
        <w:r w:rsidR="00142CEB">
          <w:t>nearby</w:t>
        </w:r>
        <w:r w:rsidR="00142CEB">
          <w:t xml:space="preserve"> </w:t>
        </w:r>
      </w:ins>
      <w:r>
        <w:t xml:space="preserve">parent plants or </w:t>
      </w:r>
      <w:del w:id="975" w:author="Stefanie Lane" w:date="2023-01-04T10:18:00Z">
        <w:r w:rsidDel="00142CEB">
          <w:delText xml:space="preserve">any </w:delText>
        </w:r>
      </w:del>
      <w:ins w:id="976" w:author="Stefanie Lane" w:date="2023-01-04T10:18:00Z">
        <w:r w:rsidR="00142CEB">
          <w:t>seeds</w:t>
        </w:r>
        <w:r w:rsidR="00142CEB">
          <w:t xml:space="preserve"> </w:t>
        </w:r>
      </w:ins>
      <w:del w:id="977" w:author="Stefanie Lane" w:date="2023-01-04T10:18:00Z">
        <w:r w:rsidDel="00142CEB">
          <w:delText xml:space="preserve">brought </w:delText>
        </w:r>
      </w:del>
      <w:ins w:id="978" w:author="Stefanie Lane" w:date="2023-01-04T10:18:00Z">
        <w:r w:rsidR="00142CEB">
          <w:t>transported</w:t>
        </w:r>
      </w:ins>
      <w:del w:id="979" w:author="Stefanie Lane" w:date="2023-01-04T10:18:00Z">
        <w:r w:rsidDel="00142CEB">
          <w:delText xml:space="preserve">in </w:delText>
        </w:r>
      </w:del>
      <w:ins w:id="980" w:author="Stefanie Lane" w:date="2023-01-04T10:18:00Z">
        <w:r w:rsidR="00142CEB">
          <w:t xml:space="preserve"> </w:t>
        </w:r>
      </w:ins>
      <w:r>
        <w:t xml:space="preserve">by tidal inundation. </w:t>
      </w:r>
      <w:commentRangeStart w:id="981"/>
    </w:p>
    <w:p w14:paraId="1AE9B2D5" w14:textId="1041E8E6" w:rsidR="00B424B5" w:rsidRDefault="00B424B5">
      <w:pPr>
        <w:ind w:firstLine="360"/>
        <w:pPrChange w:id="982" w:author="Stefanie Lane" w:date="2023-01-03T14:12:00Z">
          <w:pPr>
            <w:pStyle w:val="ListParagraph"/>
            <w:numPr>
              <w:ilvl w:val="1"/>
              <w:numId w:val="14"/>
            </w:numPr>
            <w:ind w:left="1440" w:hanging="360"/>
          </w:pPr>
        </w:pPrChange>
      </w:pPr>
      <w:r w:rsidRPr="008040A5">
        <w:rPr>
          <w:highlight w:val="cyan"/>
          <w:rPrChange w:id="983" w:author="Stefanie Lane" w:date="2023-01-03T14:16:00Z">
            <w:rPr/>
          </w:rPrChange>
        </w:rPr>
        <w:t xml:space="preserve">Our </w:t>
      </w:r>
      <w:commentRangeEnd w:id="981"/>
      <w:r w:rsidR="0073395A">
        <w:rPr>
          <w:rStyle w:val="CommentReference"/>
        </w:rPr>
        <w:commentReference w:id="981"/>
      </w:r>
      <w:r w:rsidRPr="008040A5">
        <w:rPr>
          <w:highlight w:val="cyan"/>
          <w:rPrChange w:id="984" w:author="Stefanie Lane" w:date="2023-01-03T14:16:00Z">
            <w:rPr/>
          </w:rPrChange>
        </w:rPr>
        <w:t xml:space="preserve">expectations for high similarity between surface seed banks and above-ground vegetation were partially met, however </w:t>
      </w:r>
      <w:ins w:id="985" w:author="Stefanie Lane" w:date="2023-01-04T14:32:00Z">
        <w:r w:rsidR="00B13E5A">
          <w:rPr>
            <w:highlight w:val="cyan"/>
          </w:rPr>
          <w:t>we di</w:t>
        </w:r>
      </w:ins>
      <w:ins w:id="986" w:author="Stefanie Lane" w:date="2023-01-04T14:33:00Z">
        <w:r w:rsidR="00B13E5A">
          <w:rPr>
            <w:highlight w:val="cyan"/>
          </w:rPr>
          <w:t xml:space="preserve">d not find a </w:t>
        </w:r>
      </w:ins>
      <w:del w:id="987" w:author="Stefanie Lane" w:date="2023-01-04T14:33:00Z">
        <w:r w:rsidRPr="008040A5" w:rsidDel="00B13E5A">
          <w:rPr>
            <w:highlight w:val="cyan"/>
            <w:rPrChange w:id="988" w:author="Stefanie Lane" w:date="2023-01-03T14:16:00Z">
              <w:rPr/>
            </w:rPrChange>
          </w:rPr>
          <w:delText xml:space="preserve">there was no </w:delText>
        </w:r>
      </w:del>
      <w:r w:rsidRPr="008040A5">
        <w:rPr>
          <w:highlight w:val="cyan"/>
          <w:rPrChange w:id="989" w:author="Stefanie Lane" w:date="2023-01-03T14:16:00Z">
            <w:rPr/>
          </w:rPrChange>
        </w:rPr>
        <w:t xml:space="preserve">strong </w:t>
      </w:r>
      <w:del w:id="990" w:author="Stefanie Lane" w:date="2023-01-04T14:32:00Z">
        <w:r w:rsidRPr="008040A5" w:rsidDel="00B13E5A">
          <w:rPr>
            <w:highlight w:val="cyan"/>
            <w:rPrChange w:id="991" w:author="Stefanie Lane" w:date="2023-01-03T14:16:00Z">
              <w:rPr/>
            </w:rPrChange>
          </w:rPr>
          <w:delText>partitioning</w:delText>
        </w:r>
        <w:r w:rsidR="000F321D" w:rsidRPr="008040A5" w:rsidDel="00B13E5A">
          <w:rPr>
            <w:highlight w:val="cyan"/>
            <w:rPrChange w:id="992" w:author="Stefanie Lane" w:date="2023-01-03T14:16:00Z">
              <w:rPr/>
            </w:rPrChange>
          </w:rPr>
          <w:delText xml:space="preserve"> </w:delText>
        </w:r>
      </w:del>
      <w:ins w:id="993" w:author="Stefanie Lane" w:date="2023-01-04T14:33:00Z">
        <w:r w:rsidR="00B13E5A">
          <w:rPr>
            <w:highlight w:val="cyan"/>
          </w:rPr>
          <w:t>pattern of dissimilarity</w:t>
        </w:r>
      </w:ins>
      <w:ins w:id="994" w:author="Stefanie Lane" w:date="2023-01-04T16:26:00Z">
        <w:r w:rsidR="0073395A">
          <w:rPr>
            <w:highlight w:val="cyan"/>
          </w:rPr>
          <w:t xml:space="preserve"> increasing</w:t>
        </w:r>
      </w:ins>
      <w:ins w:id="995" w:author="Stefanie Lane" w:date="2023-01-04T14:33:00Z">
        <w:r w:rsidR="00B13E5A">
          <w:rPr>
            <w:highlight w:val="cyan"/>
          </w:rPr>
          <w:t xml:space="preserve"> with greater </w:t>
        </w:r>
      </w:ins>
      <w:del w:id="996" w:author="Stefanie Lane" w:date="2023-01-04T14:33:00Z">
        <w:r w:rsidR="000F321D" w:rsidRPr="008040A5" w:rsidDel="00B13E5A">
          <w:rPr>
            <w:highlight w:val="cyan"/>
            <w:rPrChange w:id="997" w:author="Stefanie Lane" w:date="2023-01-03T14:16:00Z">
              <w:rPr/>
            </w:rPrChange>
          </w:rPr>
          <w:delText>according</w:delText>
        </w:r>
        <w:r w:rsidRPr="008040A5" w:rsidDel="00B13E5A">
          <w:rPr>
            <w:highlight w:val="cyan"/>
            <w:rPrChange w:id="998" w:author="Stefanie Lane" w:date="2023-01-03T14:16:00Z">
              <w:rPr/>
            </w:rPrChange>
          </w:rPr>
          <w:delText xml:space="preserve"> to ti</w:delText>
        </w:r>
      </w:del>
      <w:ins w:id="999" w:author="Stefanie Lane" w:date="2023-01-04T14:33:00Z">
        <w:r w:rsidR="00B13E5A">
          <w:rPr>
            <w:highlight w:val="cyan"/>
          </w:rPr>
          <w:t>ti</w:t>
        </w:r>
      </w:ins>
      <w:r w:rsidRPr="008040A5">
        <w:rPr>
          <w:highlight w:val="cyan"/>
          <w:rPrChange w:id="1000" w:author="Stefanie Lane" w:date="2023-01-03T14:16:00Z">
            <w:rPr/>
          </w:rPrChange>
        </w:rPr>
        <w:t>me since disturbance.</w:t>
      </w:r>
      <w:r>
        <w:t xml:space="preserve"> </w:t>
      </w:r>
    </w:p>
    <w:p w14:paraId="127E42DD" w14:textId="075DFE9D" w:rsidR="00B424B5" w:rsidDel="009401BA" w:rsidRDefault="00B424B5">
      <w:pPr>
        <w:ind w:firstLine="360"/>
        <w:rPr>
          <w:del w:id="1001" w:author="Stefanie Lane" w:date="2023-01-03T14:12:00Z"/>
        </w:rPr>
        <w:pPrChange w:id="1002" w:author="Stefanie Lane" w:date="2023-01-03T14:12:00Z">
          <w:pPr>
            <w:pStyle w:val="ListParagraph"/>
            <w:numPr>
              <w:numId w:val="14"/>
            </w:numPr>
            <w:ind w:hanging="360"/>
          </w:pPr>
        </w:pPrChange>
      </w:pPr>
      <w:r>
        <w:t xml:space="preserve">Whether vegetation is recovering predominantly by vegetative clonal growth, seed recruitment, or a combination of these mechanisms was not tested. Regardless, it appears </w:t>
      </w:r>
      <w:r w:rsidR="004F7DEA">
        <w:t>non-native</w:t>
      </w:r>
      <w:r>
        <w:t xml:space="preserve"> species are out-competing natives despite some native species’ presence in the surface seed bank</w:t>
      </w:r>
      <w:ins w:id="1003" w:author="Stefanie Lane" w:date="2023-01-04T10:19:00Z">
        <w:r w:rsidR="00142CEB">
          <w:t xml:space="preserve"> and remnant vegetation in the 1-year old exclosures</w:t>
        </w:r>
      </w:ins>
      <w:r>
        <w:t xml:space="preserve">. </w:t>
      </w:r>
    </w:p>
    <w:p w14:paraId="10D7D594" w14:textId="24C04AC6" w:rsidR="00B424B5" w:rsidDel="009401BA" w:rsidRDefault="00B424B5">
      <w:pPr>
        <w:ind w:firstLine="360"/>
        <w:rPr>
          <w:del w:id="1004" w:author="Stefanie Lane" w:date="2023-01-03T14:12:00Z"/>
        </w:rPr>
        <w:pPrChange w:id="1005" w:author="Stefanie Lane" w:date="2023-01-03T14:12:00Z">
          <w:pPr>
            <w:pStyle w:val="ListParagraph"/>
            <w:numPr>
              <w:ilvl w:val="1"/>
              <w:numId w:val="14"/>
            </w:numPr>
            <w:ind w:left="1440" w:hanging="360"/>
          </w:pPr>
        </w:pPrChange>
      </w:pPr>
      <w:r>
        <w:t>We found low abundance</w:t>
      </w:r>
      <w:del w:id="1006" w:author="Stefanie Lane" w:date="2023-01-03T14:17:00Z">
        <w:r w:rsidDel="00BD045A">
          <w:delText>s</w:delText>
        </w:r>
      </w:del>
      <w:r>
        <w:t xml:space="preserve"> of seed for some TPG in Undisturbed and 10-year old exclosures, notably a dearth of seed from </w:t>
      </w:r>
      <w:r w:rsidRPr="00BD045A">
        <w:rPr>
          <w:i/>
          <w:rPrChange w:id="1007" w:author="Stefanie Lane" w:date="2023-01-03T14:17:00Z">
            <w:rPr/>
          </w:rPrChange>
        </w:rPr>
        <w:t>C. lyngbyei</w:t>
      </w:r>
      <w:r>
        <w:t xml:space="preserve">. </w:t>
      </w:r>
    </w:p>
    <w:p w14:paraId="43295892" w14:textId="33E721E5" w:rsidR="00B424B5" w:rsidDel="008D6D19" w:rsidRDefault="00B424B5">
      <w:pPr>
        <w:ind w:firstLine="360"/>
        <w:rPr>
          <w:del w:id="1008" w:author="Stefanie Lane" w:date="2023-01-04T16:30:00Z"/>
        </w:rPr>
        <w:pPrChange w:id="1009" w:author="Stefanie Lane" w:date="2023-01-03T14:12:00Z">
          <w:pPr>
            <w:pStyle w:val="ListParagraph"/>
            <w:numPr>
              <w:ilvl w:val="2"/>
              <w:numId w:val="14"/>
            </w:numPr>
            <w:ind w:left="2160" w:hanging="360"/>
          </w:pPr>
        </w:pPrChange>
      </w:pPr>
      <w:r>
        <w:t xml:space="preserve">This suggests that if vegetation is disturbed, seeds are not a likely source of propagative material for most species extant in the above-ground vegetation of Undisturbed sites. </w:t>
      </w:r>
    </w:p>
    <w:p w14:paraId="2437AFA8" w14:textId="7121EEC7" w:rsidR="00B424B5" w:rsidRDefault="00B424B5">
      <w:pPr>
        <w:ind w:firstLine="360"/>
        <w:pPrChange w:id="1010" w:author="Stefanie Lane" w:date="2023-01-03T14:12:00Z">
          <w:pPr>
            <w:pStyle w:val="ListParagraph"/>
            <w:numPr>
              <w:ilvl w:val="1"/>
              <w:numId w:val="14"/>
            </w:numPr>
            <w:ind w:left="1440" w:hanging="360"/>
          </w:pPr>
        </w:pPrChange>
      </w:pPr>
      <w:r>
        <w:t xml:space="preserve">The two TPG species with greatest </w:t>
      </w:r>
      <w:del w:id="1011" w:author="Stefanie Lane" w:date="2023-01-04T10:20:00Z">
        <w:r w:rsidDel="008849D8">
          <w:delText xml:space="preserve">representation </w:delText>
        </w:r>
      </w:del>
      <w:ins w:id="1012" w:author="Stefanie Lane" w:date="2023-01-04T10:20:00Z">
        <w:r w:rsidR="008849D8">
          <w:t>abundance</w:t>
        </w:r>
        <w:r w:rsidR="008849D8">
          <w:t xml:space="preserve"> </w:t>
        </w:r>
      </w:ins>
      <w:r>
        <w:t xml:space="preserve">in surface seed banks in Undisturbed </w:t>
      </w:r>
      <w:ins w:id="1013" w:author="Stefanie Lane" w:date="2023-01-04T10:20:00Z">
        <w:r w:rsidR="008849D8">
          <w:t xml:space="preserve">sites </w:t>
        </w:r>
      </w:ins>
      <w:r>
        <w:t xml:space="preserve">at both estuaries and 10-year old exclosures in Little Qualicum Estuary were native </w:t>
      </w:r>
      <w:r w:rsidRPr="009401BA">
        <w:rPr>
          <w:i/>
        </w:rPr>
        <w:t>J. balticus</w:t>
      </w:r>
      <w:r>
        <w:t xml:space="preserve"> and </w:t>
      </w:r>
      <w:r w:rsidR="004F7DEA">
        <w:t>non-native</w:t>
      </w:r>
      <w:r>
        <w:t xml:space="preserve"> </w:t>
      </w:r>
      <w:r w:rsidRPr="009401BA">
        <w:rPr>
          <w:i/>
        </w:rPr>
        <w:t>A. stolonifera</w:t>
      </w:r>
      <w:r>
        <w:t xml:space="preserve">. If these two species had comparable competitive traits, we might expect a similar proportion of cover abundance in the above ground vegetation in 10-year old exclosures. This was not the case, suggesting that </w:t>
      </w:r>
      <w:r w:rsidR="004F7DEA">
        <w:t>non-native</w:t>
      </w:r>
      <w:r>
        <w:t xml:space="preserve"> species </w:t>
      </w:r>
      <w:r w:rsidRPr="009401BA">
        <w:rPr>
          <w:i/>
        </w:rPr>
        <w:t>A. stolonifera</w:t>
      </w:r>
      <w:r>
        <w:t xml:space="preserve"> has a competitive recruitment advantage during the recovery period. Competitive advantage of </w:t>
      </w:r>
      <w:r w:rsidRPr="009401BA">
        <w:rPr>
          <w:i/>
        </w:rPr>
        <w:t>A. stolonifera</w:t>
      </w:r>
      <w:r>
        <w:t xml:space="preserve"> may especially be contributing to lack of recovery of seed-limited native TPGs, such as </w:t>
      </w:r>
      <w:r w:rsidRPr="009401BA">
        <w:rPr>
          <w:i/>
        </w:rPr>
        <w:t>C. lyngbyei</w:t>
      </w:r>
      <w:r>
        <w:t xml:space="preserve">. </w:t>
      </w:r>
    </w:p>
    <w:p w14:paraId="075A98FA" w14:textId="021A8D66" w:rsidR="00B424B5" w:rsidDel="00CB0D9E" w:rsidRDefault="00B424B5">
      <w:pPr>
        <w:ind w:firstLine="360"/>
        <w:rPr>
          <w:del w:id="1014" w:author="Stefanie Lane" w:date="2023-01-03T14:14:00Z"/>
        </w:rPr>
        <w:pPrChange w:id="1015" w:author="Stefanie Lane" w:date="2023-01-03T14:12:00Z">
          <w:pPr>
            <w:pStyle w:val="ListParagraph"/>
            <w:numPr>
              <w:numId w:val="14"/>
            </w:numPr>
            <w:ind w:hanging="360"/>
          </w:pPr>
        </w:pPrChange>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w:t>
      </w:r>
      <w:del w:id="1016" w:author="Stefanie Lane" w:date="2023-01-04T16:30:00Z">
        <w:r w:rsidDel="008D6D19">
          <w:delText xml:space="preserve">both native vegetative clonal and seed </w:delText>
        </w:r>
      </w:del>
      <w:ins w:id="1017" w:author="Stefanie Lane" w:date="2023-01-04T16:30:00Z">
        <w:r w:rsidR="008D6D19">
          <w:t xml:space="preserve">native species’ </w:t>
        </w:r>
      </w:ins>
      <w:r>
        <w:t xml:space="preserve">reproductive mechanisms are lost from the habitat, there is a greater risk of </w:t>
      </w:r>
      <w:r w:rsidR="004F7DEA">
        <w:t>non-native</w:t>
      </w:r>
      <w:r>
        <w:t xml:space="preserve"> species replacing native species in estuaries. </w:t>
      </w:r>
    </w:p>
    <w:p w14:paraId="3B9736EA" w14:textId="01E9B877" w:rsidR="00BA421E" w:rsidRDefault="00BA421E">
      <w:pPr>
        <w:ind w:firstLine="360"/>
        <w:pPrChange w:id="1018" w:author="Stefanie Lane" w:date="2023-01-03T14:14:00Z">
          <w:pPr>
            <w:pStyle w:val="ListParagraph"/>
            <w:numPr>
              <w:ilvl w:val="1"/>
              <w:numId w:val="14"/>
            </w:numPr>
            <w:ind w:left="1440" w:hanging="360"/>
          </w:pPr>
        </w:pPrChange>
      </w:pPr>
      <w:r>
        <w:t xml:space="preserve">Seed-limited species that rely on clonal reproduction may be at greatest risk for being out-competed if the competitor(s) have greater seed and clonal reproductive rates. </w:t>
      </w:r>
      <w:ins w:id="1019" w:author="Stefanie Lane" w:date="2023-01-04T16:31:00Z">
        <w:r w:rsidR="008D6D19">
          <w:t xml:space="preserve">We believe we have provided evidence for these processes occurring in the Little Qualicum River Estuary, and </w:t>
        </w:r>
        <w:r w:rsidR="00CD5646">
          <w:t>this could imply risk of non-native species invasion in younger restoration sites suc</w:t>
        </w:r>
      </w:ins>
      <w:ins w:id="1020" w:author="Stefanie Lane" w:date="2023-01-04T16:32:00Z">
        <w:r w:rsidR="00CD5646">
          <w:t xml:space="preserve">h as those in Nanaimo River Estuary. </w:t>
        </w:r>
      </w:ins>
    </w:p>
    <w:p w14:paraId="39AB533C" w14:textId="77777777" w:rsidR="00B424B5" w:rsidDel="00CB0D9E" w:rsidRDefault="00B424B5">
      <w:pPr>
        <w:ind w:firstLine="360"/>
        <w:rPr>
          <w:del w:id="1021" w:author="Stefanie Lane" w:date="2023-01-03T14:14:00Z"/>
        </w:rPr>
        <w:pPrChange w:id="1022" w:author="Stefanie Lane" w:date="2023-01-03T14:14:00Z">
          <w:pPr>
            <w:pStyle w:val="ListParagraph"/>
            <w:numPr>
              <w:numId w:val="14"/>
            </w:numPr>
            <w:ind w:hanging="360"/>
          </w:pPr>
        </w:pPrChange>
      </w:pPr>
      <w:r>
        <w:lastRenderedPageBreak/>
        <w:t xml:space="preserve">Broadly, we may synthesize these findings to recommend areas of attention for habitat managers. </w:t>
      </w:r>
    </w:p>
    <w:p w14:paraId="470B8B51" w14:textId="50D547F8" w:rsidR="00BC324F" w:rsidDel="00CB0D9E" w:rsidRDefault="00B424B5">
      <w:pPr>
        <w:ind w:firstLine="360"/>
        <w:rPr>
          <w:del w:id="1023" w:author="Stefanie Lane" w:date="2023-01-03T14:14:00Z"/>
        </w:rPr>
        <w:pPrChange w:id="1024" w:author="Stefanie Lane" w:date="2023-01-03T14:14:00Z">
          <w:pPr>
            <w:pStyle w:val="ListParagraph"/>
            <w:numPr>
              <w:ilvl w:val="1"/>
              <w:numId w:val="14"/>
            </w:numPr>
            <w:ind w:left="1440" w:hanging="360"/>
          </w:pPr>
        </w:pPrChange>
      </w:pPr>
      <w:r>
        <w:t xml:space="preserve">Most importantly, the data we present here show that while habitat recovers in terms of plant functional groups, it does not </w:t>
      </w:r>
      <w:r w:rsidR="00FC4AFC">
        <w:t xml:space="preserve">recover </w:t>
      </w:r>
      <w:r>
        <w:t xml:space="preserve">the same species compositional abundance in above-ground vegetation or surface seed banks. </w:t>
      </w:r>
    </w:p>
    <w:p w14:paraId="6246B8C8" w14:textId="65AC15FC" w:rsidR="00BC324F" w:rsidDel="00CB0D9E" w:rsidRDefault="005C153D">
      <w:pPr>
        <w:ind w:firstLine="360"/>
        <w:rPr>
          <w:del w:id="1025" w:author="Stefanie Lane" w:date="2023-01-03T14:14:00Z"/>
        </w:rPr>
        <w:pPrChange w:id="1026" w:author="Stefanie Lane" w:date="2023-01-03T14:14:00Z">
          <w:pPr>
            <w:pStyle w:val="ListParagraph"/>
            <w:numPr>
              <w:ilvl w:val="2"/>
              <w:numId w:val="14"/>
            </w:numPr>
            <w:ind w:left="2160" w:hanging="360"/>
          </w:pPr>
        </w:pPrChange>
      </w:pPr>
      <w:r>
        <w:t>Thus, p</w:t>
      </w:r>
      <w:r w:rsidR="00BC324F">
        <w:t xml:space="preserve">assive </w:t>
      </w:r>
      <w:r>
        <w:t>recovery</w:t>
      </w:r>
      <w:r w:rsidR="00BC324F">
        <w:t xml:space="preserve"> may be insufficient for </w:t>
      </w:r>
      <w:ins w:id="1027" w:author="Stefanie Lane" w:date="2023-01-04T10:21:00Z">
        <w:r w:rsidR="00A00090">
          <w:t xml:space="preserve">native </w:t>
        </w:r>
      </w:ins>
      <w:r w:rsidR="00BC324F">
        <w:t xml:space="preserve">species with a primarily clonal reproductive strategy, especially when </w:t>
      </w:r>
      <w:r w:rsidR="004F7DEA">
        <w:t>non-native</w:t>
      </w:r>
      <w:r w:rsidR="00BC324F">
        <w:t xml:space="preserve"> species with competitive reproductive advantage of both seed and clonal strategies are present.</w:t>
      </w:r>
      <w:ins w:id="1028" w:author="Stefanie Lane" w:date="2023-01-03T14:14:00Z">
        <w:r w:rsidR="00CB0D9E">
          <w:t xml:space="preserve"> </w:t>
        </w:r>
      </w:ins>
    </w:p>
    <w:p w14:paraId="7CA50946" w14:textId="7F418F6B" w:rsidR="00B424B5" w:rsidDel="00CB0D9E" w:rsidRDefault="00B424B5">
      <w:pPr>
        <w:ind w:firstLine="360"/>
        <w:rPr>
          <w:del w:id="1029" w:author="Stefanie Lane" w:date="2023-01-03T14:14:00Z"/>
        </w:rPr>
        <w:pPrChange w:id="1030" w:author="Stefanie Lane" w:date="2023-01-03T14:14:00Z">
          <w:pPr>
            <w:pStyle w:val="ListParagraph"/>
            <w:numPr>
              <w:ilvl w:val="2"/>
              <w:numId w:val="14"/>
            </w:numPr>
            <w:ind w:left="2160" w:hanging="360"/>
          </w:pPr>
        </w:pPrChange>
      </w:pPr>
      <w:r>
        <w:t xml:space="preserve">Whether the </w:t>
      </w:r>
      <w:r w:rsidR="004F7DEA">
        <w:t>non-native</w:t>
      </w:r>
      <w:r>
        <w:t xml:space="preserve">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CB0D9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ins w:id="1031" w:author="Stefanie Lane" w:date="2023-01-04T10:23:00Z">
        <w:r w:rsidR="004B0132">
          <w:t xml:space="preserve">Our conclusions must be couched within </w:t>
        </w:r>
        <w:r w:rsidR="0005701A">
          <w:t xml:space="preserve">the limitations of </w:t>
        </w:r>
      </w:ins>
    </w:p>
    <w:p w14:paraId="523E9CBC" w14:textId="74DF57D5" w:rsidR="00E304FB" w:rsidDel="00CB0D9E" w:rsidRDefault="00E304FB" w:rsidP="0005701A">
      <w:pPr>
        <w:ind w:firstLine="360"/>
        <w:rPr>
          <w:del w:id="1032" w:author="Stefanie Lane" w:date="2023-01-03T14:14:00Z"/>
        </w:rPr>
        <w:pPrChange w:id="1033" w:author="Stefanie Lane" w:date="2023-01-04T10:24:00Z">
          <w:pPr>
            <w:pStyle w:val="ListParagraph"/>
            <w:numPr>
              <w:ilvl w:val="2"/>
              <w:numId w:val="14"/>
            </w:numPr>
            <w:ind w:left="2160" w:hanging="360"/>
          </w:pPr>
        </w:pPrChange>
      </w:pPr>
      <w:del w:id="1034" w:author="Stefanie Lane" w:date="2023-01-04T10:23:00Z">
        <w:r w:rsidDel="0005701A">
          <w:delText>T</w:delText>
        </w:r>
      </w:del>
      <w:ins w:id="1035" w:author="Stefanie Lane" w:date="2023-01-04T10:23:00Z">
        <w:r w:rsidR="0005701A">
          <w:t>t</w:t>
        </w:r>
      </w:ins>
      <w:r w:rsidRPr="004B18D2">
        <w:t xml:space="preserve">wo periods </w:t>
      </w:r>
      <w:del w:id="1036" w:author="Stefanie Lane" w:date="2023-01-04T10:22:00Z">
        <w:r w:rsidRPr="004B18D2" w:rsidDel="005D30D0">
          <w:delText xml:space="preserve">(1, 10 years) </w:delText>
        </w:r>
      </w:del>
      <w:r w:rsidRPr="004B18D2">
        <w:t>of recovery</w:t>
      </w:r>
      <w:ins w:id="1037" w:author="Stefanie Lane" w:date="2023-01-04T10:22:00Z">
        <w:r w:rsidR="005D30D0">
          <w:t xml:space="preserve"> </w:t>
        </w:r>
        <w:r w:rsidR="005D30D0" w:rsidRPr="004B18D2">
          <w:t>(1</w:t>
        </w:r>
        <w:r w:rsidR="005D30D0">
          <w:t xml:space="preserve"> year</w:t>
        </w:r>
        <w:r w:rsidR="005D30D0" w:rsidRPr="004B18D2">
          <w:t>, 10 years)</w:t>
        </w:r>
      </w:ins>
      <w:r w:rsidRPr="004B18D2">
        <w:t>, each in different estuaries</w:t>
      </w:r>
      <w:ins w:id="1038" w:author="Stefanie Lane" w:date="2023-01-04T10:22:00Z">
        <w:r w:rsidR="005D30D0">
          <w:t>,</w:t>
        </w:r>
      </w:ins>
      <w:r w:rsidRPr="004B18D2">
        <w:t xml:space="preserve"> </w:t>
      </w:r>
      <w:del w:id="1039" w:author="Stefanie Lane" w:date="2023-01-04T10:22:00Z">
        <w:r w:rsidRPr="004B18D2" w:rsidDel="005D30D0">
          <w:delText xml:space="preserve">leaves a lot of </w:delText>
        </w:r>
        <w:r w:rsidRPr="004B18D2" w:rsidDel="004B0132">
          <w:delText>uncertainty, as does only</w:delText>
        </w:r>
      </w:del>
      <w:ins w:id="1040" w:author="Stefanie Lane" w:date="2023-01-04T10:22:00Z">
        <w:r w:rsidR="004B0132">
          <w:t xml:space="preserve">as well as only one year of </w:t>
        </w:r>
      </w:ins>
      <w:del w:id="1041" w:author="Stefanie Lane" w:date="2023-01-04T10:22:00Z">
        <w:r w:rsidRPr="004B18D2" w:rsidDel="004B0132">
          <w:delText xml:space="preserve"> collecting </w:delText>
        </w:r>
      </w:del>
      <w:r w:rsidRPr="004B18D2">
        <w:t xml:space="preserve">seed/vegetation data </w:t>
      </w:r>
      <w:ins w:id="1042" w:author="Stefanie Lane" w:date="2023-01-04T10:22:00Z">
        <w:r w:rsidR="004B0132">
          <w:t>collection</w:t>
        </w:r>
      </w:ins>
      <w:del w:id="1043" w:author="Stefanie Lane" w:date="2023-01-04T10:23:00Z">
        <w:r w:rsidRPr="004B18D2" w:rsidDel="004B0132">
          <w:delText>for one year</w:delText>
        </w:r>
      </w:del>
      <w:r w:rsidRPr="004B18D2">
        <w:t>. A major challenge</w:t>
      </w:r>
      <w:ins w:id="1044" w:author="Stefanie Lane" w:date="2023-01-04T10:23:00Z">
        <w:r w:rsidR="0005701A">
          <w:t xml:space="preserve"> to understanding </w:t>
        </w:r>
      </w:ins>
      <w:ins w:id="1045" w:author="Stefanie Lane" w:date="2023-01-04T10:24:00Z">
        <w:r w:rsidR="0005701A">
          <w:t>restoration outcomes</w:t>
        </w:r>
      </w:ins>
      <w:r w:rsidRPr="004B18D2">
        <w:t xml:space="preserve"> is replication of restoration conditions, which should be addressed in restoration design</w:t>
      </w:r>
      <w:r>
        <w:t xml:space="preserve"> and habitat management</w:t>
      </w:r>
      <w:r w:rsidRPr="004B18D2">
        <w:t>.</w:t>
      </w:r>
      <w:ins w:id="1046" w:author="Stefanie Lane" w:date="2023-01-04T10:24:00Z">
        <w:r w:rsidR="0005701A">
          <w:t xml:space="preserve"> Despite these data limitations, we </w:t>
        </w:r>
        <w:r w:rsidR="005B21B4">
          <w:t>found evidence suggesting</w:t>
        </w:r>
      </w:ins>
    </w:p>
    <w:p w14:paraId="59978F97" w14:textId="45A7A6E0" w:rsidR="00BB3224" w:rsidDel="005B21B4" w:rsidRDefault="00B424B5" w:rsidP="0005701A">
      <w:pPr>
        <w:ind w:firstLine="360"/>
        <w:rPr>
          <w:del w:id="1047" w:author="Stefanie Lane" w:date="2023-01-03T14:14:00Z"/>
        </w:rPr>
      </w:pPr>
      <w:del w:id="1048" w:author="Stefanie Lane" w:date="2023-01-04T10:24:00Z">
        <w:r w:rsidDel="0005701A">
          <w:delText>In the event of habitat disturbance,</w:delText>
        </w:r>
      </w:del>
      <w:r>
        <w:t xml:space="preserve"> surface seed banks are not a reliable source of abundant native seed species to out-compete </w:t>
      </w:r>
      <w:r w:rsidR="004F7DEA">
        <w:t>non-native</w:t>
      </w:r>
      <w:r>
        <w:t xml:space="preserve"> species. </w:t>
      </w:r>
      <w:ins w:id="1049" w:author="Stefanie Lane" w:date="2023-01-04T10:26:00Z">
        <w:r w:rsidR="001A6709">
          <w:t xml:space="preserve">Propagule dispersal and recruitment limitations cannot rescue native populations if local seed or clonal competitive pressure from non-native species is greater. That is, this trend of both native species loss </w:t>
        </w:r>
        <w:r w:rsidR="001A6709" w:rsidRPr="00CB0D9E">
          <w:rPr>
            <w:i/>
          </w:rPr>
          <w:t>and</w:t>
        </w:r>
        <w:r w:rsidR="001A6709">
          <w:t xml:space="preserve"> increasing non-native cover is exacerbated by each species’ competitive dispersal and recruitment strategies.</w:t>
        </w:r>
        <w:r w:rsidR="001A6709">
          <w:t xml:space="preserve"> </w:t>
        </w:r>
      </w:ins>
      <w:del w:id="1050" w:author="Stefanie Lane" w:date="2023-01-04T10:24:00Z">
        <w:r w:rsidDel="005B21B4">
          <w:delText xml:space="preserve">Best </w:delText>
        </w:r>
      </w:del>
      <w:ins w:id="1051" w:author="Stefanie Lane" w:date="2023-01-04T10:24:00Z">
        <w:r w:rsidR="005B21B4">
          <w:t>Our b</w:t>
        </w:r>
      </w:ins>
      <w:ins w:id="1052" w:author="Stefanie Lane" w:date="2023-01-04T10:25:00Z">
        <w:r w:rsidR="005B21B4">
          <w:t>est</w:t>
        </w:r>
      </w:ins>
      <w:ins w:id="1053" w:author="Stefanie Lane" w:date="2023-01-04T10:24:00Z">
        <w:r w:rsidR="005B21B4">
          <w:t xml:space="preserve"> </w:t>
        </w:r>
      </w:ins>
      <w:r>
        <w:t xml:space="preserve">recommendations would be to place a high priority on actively restoring desired </w:t>
      </w:r>
      <w:ins w:id="1054" w:author="Stefanie Lane" w:date="2023-01-04T10:25:00Z">
        <w:r w:rsidR="005B21B4">
          <w:t xml:space="preserve">tidal marsh </w:t>
        </w:r>
      </w:ins>
      <w:r>
        <w:t>species</w:t>
      </w:r>
      <w:ins w:id="1055" w:author="Stefanie Lane" w:date="2023-01-04T10:25:00Z">
        <w:r w:rsidR="005B21B4">
          <w:t xml:space="preserve"> </w:t>
        </w:r>
      </w:ins>
      <w:ins w:id="1056" w:author="Stefanie Lane" w:date="2023-01-04T10:32:00Z">
        <w:r w:rsidR="003E54A0">
          <w:t xml:space="preserve">through transplanting, and protecting remnant habitat and new transplants with exclosures to prevent further </w:t>
        </w:r>
        <w:r w:rsidR="00A2112A">
          <w:t xml:space="preserve">overgrazing. </w:t>
        </w:r>
      </w:ins>
      <w:del w:id="1057" w:author="Stefanie Lane" w:date="2023-01-04T10:32:00Z">
        <w:r w:rsidDel="003E54A0">
          <w:delText xml:space="preserve"> as soon as possible. </w:delText>
        </w:r>
      </w:del>
    </w:p>
    <w:p w14:paraId="6261B285" w14:textId="6DD59920" w:rsidR="00B424B5" w:rsidDel="00C7224F" w:rsidRDefault="00291612" w:rsidP="00C7224F">
      <w:pPr>
        <w:rPr>
          <w:del w:id="1058" w:author="Stefanie Lane" w:date="2023-01-04T16:32:00Z"/>
        </w:rPr>
        <w:pPrChange w:id="1059" w:author="Stefanie Lane" w:date="2023-01-04T16:32:00Z">
          <w:pPr>
            <w:pStyle w:val="ListParagraph"/>
            <w:numPr>
              <w:ilvl w:val="2"/>
              <w:numId w:val="14"/>
            </w:numPr>
            <w:ind w:left="2160" w:hanging="360"/>
          </w:pPr>
        </w:pPrChange>
      </w:pPr>
      <w:del w:id="1060" w:author="Stefanie Lane" w:date="2023-01-04T10:26:00Z">
        <w:r w:rsidDel="001A6709">
          <w:delText xml:space="preserve">Local or regional dispersal limitations cannot rescue native populations if local seed or clonal competitive pressure from </w:delText>
        </w:r>
        <w:r w:rsidR="004F7DEA" w:rsidDel="001A6709">
          <w:delText>non-native</w:delText>
        </w:r>
        <w:r w:rsidDel="001A6709">
          <w:delText xml:space="preserve"> species is greater. That is, this trend of both native species loss </w:delText>
        </w:r>
        <w:r w:rsidRPr="00CB0D9E" w:rsidDel="001A6709">
          <w:rPr>
            <w:i/>
          </w:rPr>
          <w:delText>and</w:delText>
        </w:r>
        <w:r w:rsidDel="001A6709">
          <w:delText xml:space="preserve"> increasing </w:delText>
        </w:r>
        <w:r w:rsidR="004F7DEA" w:rsidDel="001A6709">
          <w:delText>non-native</w:delText>
        </w:r>
        <w:r w:rsidDel="001A6709">
          <w:delText xml:space="preserve"> cover is exacerbated by each species’ competitive dispersal and recruitment strategies. </w:delText>
        </w:r>
      </w:del>
    </w:p>
    <w:p w14:paraId="0FB7EE6B" w14:textId="6AFE5CF9" w:rsidR="00BB3224" w:rsidDel="00C7224F" w:rsidRDefault="00BB3224" w:rsidP="00C7224F">
      <w:pPr>
        <w:pStyle w:val="ListParagraph"/>
        <w:numPr>
          <w:ilvl w:val="0"/>
          <w:numId w:val="14"/>
        </w:numPr>
        <w:ind w:left="0" w:firstLine="0"/>
        <w:rPr>
          <w:del w:id="1061" w:author="Stefanie Lane" w:date="2023-01-04T16:32:00Z"/>
        </w:rPr>
        <w:pPrChange w:id="1062" w:author="Stefanie Lane" w:date="2023-01-04T16:32:00Z">
          <w:pPr>
            <w:pStyle w:val="ListParagraph"/>
            <w:numPr>
              <w:ilvl w:val="2"/>
              <w:numId w:val="14"/>
            </w:numPr>
            <w:ind w:left="2160" w:hanging="360"/>
          </w:pPr>
        </w:pPrChange>
      </w:pPr>
      <w:del w:id="1063" w:author="Stefanie Lane" w:date="2023-01-04T16:32:00Z">
        <w:r w:rsidRPr="00BA421E" w:rsidDel="00C7224F">
          <w:delText>Extrapolate implications for other systems with other press disturbance types, such anthropogenic stressors (e.g., general wetland/rip</w:delText>
        </w:r>
        <w:r w:rsidDel="00C7224F">
          <w:delText xml:space="preserve">arian invasion). Contrast to ecosystems that experience regular pulse disturbance, keeping ecosystem in a relatively ‘young’ state </w:delText>
        </w:r>
        <w:r w:rsidDel="00C7224F">
          <w:fldChar w:fldCharType="begin"/>
        </w:r>
        <w:r w:rsidDel="00C7224F">
          <w:del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delInstrText>
        </w:r>
        <w:r w:rsidDel="00C7224F">
          <w:fldChar w:fldCharType="separate"/>
        </w:r>
        <w:r w:rsidRPr="00D35BF7" w:rsidDel="00C7224F">
          <w:rPr>
            <w:rFonts w:ascii="Calibri" w:hAnsi="Calibri" w:cs="Calibri"/>
          </w:rPr>
          <w:delText>(Odum, 1969)</w:delText>
        </w:r>
        <w:r w:rsidDel="00C7224F">
          <w:fldChar w:fldCharType="end"/>
        </w:r>
        <w:r w:rsidDel="00C7224F">
          <w:delText xml:space="preserve">. </w:delText>
        </w:r>
      </w:del>
    </w:p>
    <w:p w14:paraId="590A8E54" w14:textId="3B41AA61" w:rsidR="00B424B5" w:rsidRDefault="00B424B5" w:rsidP="00C7224F">
      <w:pPr>
        <w:pPrChange w:id="1064" w:author="Stefanie Lane" w:date="2023-01-04T16:32:00Z">
          <w:pPr>
            <w:pStyle w:val="ListParagraph"/>
            <w:numPr>
              <w:ilvl w:val="1"/>
              <w:numId w:val="14"/>
            </w:numPr>
            <w:ind w:left="1440" w:hanging="360"/>
          </w:pPr>
        </w:pPrChange>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w:t>
      </w:r>
      <w:del w:id="1065" w:author="Stefanie Lane" w:date="2023-01-04T16:32:00Z">
        <w:r w:rsidR="00BD238E" w:rsidDel="00C7224F">
          <w:delText xml:space="preserve">known </w:delText>
        </w:r>
      </w:del>
      <w:r w:rsidR="00BD238E">
        <w:t>trends of</w:t>
      </w:r>
      <w:r>
        <w:t xml:space="preserve"> biodiversity loss (Lane </w:t>
      </w:r>
      <w:r w:rsidRPr="00D35BF7">
        <w:rPr>
          <w:i/>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lastRenderedPageBreak/>
        <w:t>Literature Cited</w:t>
      </w:r>
    </w:p>
    <w:p w14:paraId="6D113A7A" w14:textId="77777777" w:rsidR="00A13C2A" w:rsidRPr="00A13C2A" w:rsidRDefault="0083125B" w:rsidP="00A13C2A">
      <w:pPr>
        <w:pStyle w:val="Bibliography"/>
        <w:rPr>
          <w:rFonts w:ascii="Calibri" w:hAnsi="Calibri" w:cs="Calibri"/>
        </w:rPr>
      </w:pPr>
      <w:r>
        <w:fldChar w:fldCharType="begin"/>
      </w:r>
      <w:r>
        <w:instrText xml:space="preserve"> ADDIN ZOTERO_BIBL {"uncited":[],"omitted":[],"custom":[]} CSL_BIBLIOGRAPHY </w:instrText>
      </w:r>
      <w:r>
        <w:fldChar w:fldCharType="separate"/>
      </w:r>
      <w:r w:rsidR="00A13C2A" w:rsidRPr="00A13C2A">
        <w:rPr>
          <w:rFonts w:ascii="Calibri" w:hAnsi="Calibri" w:cs="Calibri"/>
        </w:rPr>
        <w:t xml:space="preserve">Bertness, M. D., &amp; Ellison, A. M. (1987). Determinants of Pattern in a New England Salt Marsh Plant Community. </w:t>
      </w:r>
      <w:r w:rsidR="00A13C2A" w:rsidRPr="00A13C2A">
        <w:rPr>
          <w:rFonts w:ascii="Calibri" w:hAnsi="Calibri" w:cs="Calibri"/>
          <w:i/>
          <w:iCs/>
        </w:rPr>
        <w:t>Ecological Monographs</w:t>
      </w:r>
      <w:r w:rsidR="00A13C2A" w:rsidRPr="00A13C2A">
        <w:rPr>
          <w:rFonts w:ascii="Calibri" w:hAnsi="Calibri" w:cs="Calibri"/>
        </w:rPr>
        <w:t xml:space="preserve">, </w:t>
      </w:r>
      <w:r w:rsidR="00A13C2A" w:rsidRPr="00A13C2A">
        <w:rPr>
          <w:rFonts w:ascii="Calibri" w:hAnsi="Calibri" w:cs="Calibri"/>
          <w:i/>
          <w:iCs/>
        </w:rPr>
        <w:t>57</w:t>
      </w:r>
      <w:r w:rsidR="00A13C2A" w:rsidRPr="00A13C2A">
        <w:rPr>
          <w:rFonts w:ascii="Calibri" w:hAnsi="Calibri" w:cs="Calibri"/>
        </w:rPr>
        <w:t>, 129–147.</w:t>
      </w:r>
    </w:p>
    <w:p w14:paraId="48FD5248" w14:textId="77777777" w:rsidR="00A13C2A" w:rsidRPr="00A13C2A" w:rsidRDefault="00A13C2A" w:rsidP="00A13C2A">
      <w:pPr>
        <w:pStyle w:val="Bibliography"/>
        <w:rPr>
          <w:rFonts w:ascii="Calibri" w:hAnsi="Calibri" w:cs="Calibri"/>
        </w:rPr>
      </w:pPr>
      <w:r w:rsidRPr="00A13C2A">
        <w:rPr>
          <w:rFonts w:ascii="Calibri" w:hAnsi="Calibri" w:cs="Calibri"/>
        </w:rPr>
        <w:t xml:space="preserve">Douglas, G. W., Meidinger, D., &amp; Pojar, J. (Eds.). (1998). </w:t>
      </w:r>
      <w:r w:rsidRPr="00A13C2A">
        <w:rPr>
          <w:rFonts w:ascii="Calibri" w:hAnsi="Calibri" w:cs="Calibri"/>
          <w:i/>
          <w:iCs/>
        </w:rPr>
        <w:t>Illustrated flora of British Columbia. Vols. 1-8</w:t>
      </w:r>
      <w:r w:rsidRPr="00A13C2A">
        <w:rPr>
          <w:rFonts w:ascii="Calibri" w:hAnsi="Calibri" w:cs="Calibri"/>
        </w:rPr>
        <w:t>. Victoria, BC: B.C. Min. Environ., Lands and Parks, and B.C. Min. For.</w:t>
      </w:r>
    </w:p>
    <w:p w14:paraId="394A66A7" w14:textId="77777777" w:rsidR="00A13C2A" w:rsidRPr="00A13C2A" w:rsidRDefault="00A13C2A" w:rsidP="00A13C2A">
      <w:pPr>
        <w:pStyle w:val="Bibliography"/>
        <w:rPr>
          <w:rFonts w:ascii="Calibri" w:hAnsi="Calibri" w:cs="Calibri"/>
        </w:rPr>
      </w:pPr>
      <w:r w:rsidRPr="00A13C2A">
        <w:rPr>
          <w:rFonts w:ascii="Calibri" w:hAnsi="Calibri" w:cs="Calibri"/>
        </w:rPr>
        <w:t xml:space="preserve">Hairston, N. G., Smith, F. E., &amp; Slobodkin, L. B. (1960). Community Structure, Population Control, and Competition. </w:t>
      </w:r>
      <w:r w:rsidRPr="00A13C2A">
        <w:rPr>
          <w:rFonts w:ascii="Calibri" w:hAnsi="Calibri" w:cs="Calibri"/>
          <w:i/>
          <w:iCs/>
        </w:rPr>
        <w:t>The American Naturalist</w:t>
      </w:r>
      <w:r w:rsidRPr="00A13C2A">
        <w:rPr>
          <w:rFonts w:ascii="Calibri" w:hAnsi="Calibri" w:cs="Calibri"/>
        </w:rPr>
        <w:t xml:space="preserve">, </w:t>
      </w:r>
      <w:r w:rsidRPr="00A13C2A">
        <w:rPr>
          <w:rFonts w:ascii="Calibri" w:hAnsi="Calibri" w:cs="Calibri"/>
          <w:i/>
          <w:iCs/>
        </w:rPr>
        <w:t>94</w:t>
      </w:r>
      <w:r w:rsidRPr="00A13C2A">
        <w:rPr>
          <w:rFonts w:ascii="Calibri" w:hAnsi="Calibri" w:cs="Calibri"/>
        </w:rPr>
        <w:t>, 421–425.</w:t>
      </w:r>
    </w:p>
    <w:p w14:paraId="7650EDFB" w14:textId="77777777" w:rsidR="00A13C2A" w:rsidRPr="00A13C2A" w:rsidRDefault="00A13C2A" w:rsidP="00A13C2A">
      <w:pPr>
        <w:pStyle w:val="Bibliography"/>
        <w:rPr>
          <w:rFonts w:ascii="Calibri" w:hAnsi="Calibri" w:cs="Calibri"/>
        </w:rPr>
      </w:pPr>
      <w:r w:rsidRPr="00A13C2A">
        <w:rPr>
          <w:rFonts w:ascii="Calibri" w:hAnsi="Calibri" w:cs="Calibri"/>
        </w:rPr>
        <w:t xml:space="preserve">Hitchcock, C. L., &amp; Cronquist, A. (1973). </w:t>
      </w:r>
      <w:r w:rsidRPr="00A13C2A">
        <w:rPr>
          <w:rFonts w:ascii="Calibri" w:hAnsi="Calibri" w:cs="Calibri"/>
          <w:i/>
          <w:iCs/>
        </w:rPr>
        <w:t>Flora of the Pacific Northwest, an illustrated manual</w:t>
      </w:r>
      <w:r w:rsidRPr="00A13C2A">
        <w:rPr>
          <w:rFonts w:ascii="Calibri" w:hAnsi="Calibri" w:cs="Calibri"/>
        </w:rPr>
        <w:t>. Seattle and London: University of Washington Press.</w:t>
      </w:r>
    </w:p>
    <w:p w14:paraId="19C6A3CE" w14:textId="77777777" w:rsidR="00A13C2A" w:rsidRPr="00A13C2A" w:rsidRDefault="00A13C2A" w:rsidP="00A13C2A">
      <w:pPr>
        <w:pStyle w:val="Bibliography"/>
        <w:rPr>
          <w:rFonts w:ascii="Calibri" w:hAnsi="Calibri" w:cs="Calibri"/>
        </w:rPr>
      </w:pPr>
      <w:r w:rsidRPr="00A13C2A">
        <w:rPr>
          <w:rFonts w:ascii="Calibri" w:hAnsi="Calibri" w:cs="Calibri"/>
        </w:rPr>
        <w:t xml:space="preserve">Hopfensperger, K. N. (2007). A review of similarity between seed bank and standing vegetation across ecosystems. </w:t>
      </w:r>
      <w:r w:rsidRPr="00A13C2A">
        <w:rPr>
          <w:rFonts w:ascii="Calibri" w:hAnsi="Calibri" w:cs="Calibri"/>
          <w:i/>
          <w:iCs/>
        </w:rPr>
        <w:t>Oikos</w:t>
      </w:r>
      <w:r w:rsidRPr="00A13C2A">
        <w:rPr>
          <w:rFonts w:ascii="Calibri" w:hAnsi="Calibri" w:cs="Calibri"/>
        </w:rPr>
        <w:t xml:space="preserve">, </w:t>
      </w:r>
      <w:r w:rsidRPr="00A13C2A">
        <w:rPr>
          <w:rFonts w:ascii="Calibri" w:hAnsi="Calibri" w:cs="Calibri"/>
          <w:i/>
          <w:iCs/>
        </w:rPr>
        <w:t>116</w:t>
      </w:r>
      <w:r w:rsidRPr="00A13C2A">
        <w:rPr>
          <w:rFonts w:ascii="Calibri" w:hAnsi="Calibri" w:cs="Calibri"/>
        </w:rPr>
        <w:t>, 1438–1448.</w:t>
      </w:r>
    </w:p>
    <w:p w14:paraId="7486E5C8" w14:textId="77777777" w:rsidR="00A13C2A" w:rsidRPr="00A13C2A" w:rsidRDefault="00A13C2A" w:rsidP="00A13C2A">
      <w:pPr>
        <w:pStyle w:val="Bibliography"/>
        <w:rPr>
          <w:rFonts w:ascii="Calibri" w:hAnsi="Calibri" w:cs="Calibri"/>
        </w:rPr>
      </w:pPr>
      <w:r w:rsidRPr="00A13C2A">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A13C2A">
        <w:rPr>
          <w:rFonts w:ascii="Calibri" w:hAnsi="Calibri" w:cs="Calibri"/>
          <w:i/>
          <w:iCs/>
        </w:rPr>
        <w:t>Journal of Applied Ecology</w:t>
      </w:r>
      <w:r w:rsidRPr="00A13C2A">
        <w:rPr>
          <w:rFonts w:ascii="Calibri" w:hAnsi="Calibri" w:cs="Calibri"/>
        </w:rPr>
        <w:t xml:space="preserve">, </w:t>
      </w:r>
      <w:r w:rsidRPr="00A13C2A">
        <w:rPr>
          <w:rFonts w:ascii="Calibri" w:hAnsi="Calibri" w:cs="Calibri"/>
          <w:i/>
          <w:iCs/>
        </w:rPr>
        <w:t>56</w:t>
      </w:r>
      <w:r w:rsidRPr="00A13C2A">
        <w:rPr>
          <w:rFonts w:ascii="Calibri" w:hAnsi="Calibri" w:cs="Calibri"/>
        </w:rPr>
        <w:t>, 2236–2247.</w:t>
      </w:r>
    </w:p>
    <w:p w14:paraId="762A2296" w14:textId="77777777" w:rsidR="00A13C2A" w:rsidRPr="00A13C2A" w:rsidRDefault="00A13C2A" w:rsidP="00A13C2A">
      <w:pPr>
        <w:pStyle w:val="Bibliography"/>
        <w:rPr>
          <w:rFonts w:ascii="Calibri" w:hAnsi="Calibri" w:cs="Calibri"/>
        </w:rPr>
      </w:pPr>
      <w:r w:rsidRPr="00A13C2A">
        <w:rPr>
          <w:rFonts w:ascii="Calibri" w:hAnsi="Calibri" w:cs="Calibri"/>
        </w:rPr>
        <w:t xml:space="preserve">Odum, E. P. (1969). The Strategy of Ecosystem Development.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164</w:t>
      </w:r>
      <w:r w:rsidRPr="00A13C2A">
        <w:rPr>
          <w:rFonts w:ascii="Calibri" w:hAnsi="Calibri" w:cs="Calibri"/>
        </w:rPr>
        <w:t>, 262–270.</w:t>
      </w:r>
    </w:p>
    <w:p w14:paraId="497DDB4A" w14:textId="77777777" w:rsidR="00A13C2A" w:rsidRPr="00A13C2A" w:rsidRDefault="00A13C2A" w:rsidP="00A13C2A">
      <w:pPr>
        <w:pStyle w:val="Bibliography"/>
        <w:rPr>
          <w:rFonts w:ascii="Calibri" w:hAnsi="Calibri" w:cs="Calibri"/>
        </w:rPr>
      </w:pPr>
      <w:r w:rsidRPr="00A13C2A">
        <w:rPr>
          <w:rFonts w:ascii="Calibri" w:hAnsi="Calibri" w:cs="Calibri"/>
        </w:rPr>
        <w:t xml:space="preserve">Pasternack, G. B. (2009). Chapter 3. Hydrogeomorphology and sedimentation in tidal freshwater wetlands. In A. Barendregt, D. F. Whigham, &amp; A. H. Baldwin (Eds.), </w:t>
      </w:r>
      <w:r w:rsidRPr="00A13C2A">
        <w:rPr>
          <w:rFonts w:ascii="Calibri" w:hAnsi="Calibri" w:cs="Calibri"/>
          <w:i/>
          <w:iCs/>
        </w:rPr>
        <w:t>Tidal Freshwater Wetlands</w:t>
      </w:r>
      <w:r w:rsidRPr="00A13C2A">
        <w:rPr>
          <w:rFonts w:ascii="Calibri" w:hAnsi="Calibri" w:cs="Calibri"/>
        </w:rPr>
        <w:t xml:space="preserve"> (pp. 31–40). Leiden, The Netherlands: Backhuys Publishers.</w:t>
      </w:r>
    </w:p>
    <w:p w14:paraId="7C527707" w14:textId="77777777" w:rsidR="00A13C2A" w:rsidRPr="00A13C2A" w:rsidRDefault="00A13C2A" w:rsidP="00A13C2A">
      <w:pPr>
        <w:pStyle w:val="Bibliography"/>
        <w:rPr>
          <w:rFonts w:ascii="Calibri" w:hAnsi="Calibri" w:cs="Calibri"/>
        </w:rPr>
      </w:pPr>
      <w:r w:rsidRPr="00A13C2A">
        <w:rPr>
          <w:rFonts w:ascii="Calibri" w:hAnsi="Calibri" w:cs="Calibri"/>
        </w:rPr>
        <w:t xml:space="preserve">Srivastava, D. S., &amp; Jefferies, R. L. (1996). A Positive Feedback: Herbivory, Plant Growth, Salinity, and the Desertification of an Arctic Salt-Marsh. </w:t>
      </w:r>
      <w:r w:rsidRPr="00A13C2A">
        <w:rPr>
          <w:rFonts w:ascii="Calibri" w:hAnsi="Calibri" w:cs="Calibri"/>
          <w:i/>
          <w:iCs/>
        </w:rPr>
        <w:t>Journal of Ecology</w:t>
      </w:r>
      <w:r w:rsidRPr="00A13C2A">
        <w:rPr>
          <w:rFonts w:ascii="Calibri" w:hAnsi="Calibri" w:cs="Calibri"/>
        </w:rPr>
        <w:t xml:space="preserve">, </w:t>
      </w:r>
      <w:r w:rsidRPr="00A13C2A">
        <w:rPr>
          <w:rFonts w:ascii="Calibri" w:hAnsi="Calibri" w:cs="Calibri"/>
          <w:i/>
          <w:iCs/>
        </w:rPr>
        <w:t>84</w:t>
      </w:r>
      <w:r w:rsidRPr="00A13C2A">
        <w:rPr>
          <w:rFonts w:ascii="Calibri" w:hAnsi="Calibri" w:cs="Calibri"/>
        </w:rPr>
        <w:t>, 31–42. JSTOR.</w:t>
      </w:r>
    </w:p>
    <w:p w14:paraId="02AD3CE2" w14:textId="77777777" w:rsidR="00A13C2A" w:rsidRPr="00A13C2A" w:rsidRDefault="00A13C2A" w:rsidP="00A13C2A">
      <w:pPr>
        <w:pStyle w:val="Bibliography"/>
        <w:rPr>
          <w:rFonts w:ascii="Calibri" w:hAnsi="Calibri" w:cs="Calibri"/>
        </w:rPr>
      </w:pPr>
      <w:r w:rsidRPr="00A13C2A">
        <w:rPr>
          <w:rFonts w:ascii="Calibri" w:hAnsi="Calibri" w:cs="Calibri"/>
        </w:rPr>
        <w:t xml:space="preserve">Standish, R. J., Hobbs, R. J., Mayfield, M. M., Bestelmeyer, B. T., Suding, K. N., Battaglia, L. L., … Thomas, P. A. (2014). Resilience in ecology: Abstraction, distraction, or where the action is? </w:t>
      </w:r>
      <w:r w:rsidRPr="00A13C2A">
        <w:rPr>
          <w:rFonts w:ascii="Calibri" w:hAnsi="Calibri" w:cs="Calibri"/>
          <w:i/>
          <w:iCs/>
        </w:rPr>
        <w:t>Biological Conservation</w:t>
      </w:r>
      <w:r w:rsidRPr="00A13C2A">
        <w:rPr>
          <w:rFonts w:ascii="Calibri" w:hAnsi="Calibri" w:cs="Calibri"/>
        </w:rPr>
        <w:t xml:space="preserve">, </w:t>
      </w:r>
      <w:r w:rsidRPr="00A13C2A">
        <w:rPr>
          <w:rFonts w:ascii="Calibri" w:hAnsi="Calibri" w:cs="Calibri"/>
          <w:i/>
          <w:iCs/>
        </w:rPr>
        <w:t>177</w:t>
      </w:r>
      <w:r w:rsidRPr="00A13C2A">
        <w:rPr>
          <w:rFonts w:ascii="Calibri" w:hAnsi="Calibri" w:cs="Calibri"/>
        </w:rPr>
        <w:t>, 43–51.</w:t>
      </w:r>
    </w:p>
    <w:p w14:paraId="4B056EF6" w14:textId="77777777" w:rsidR="00A13C2A" w:rsidRPr="00A13C2A" w:rsidRDefault="00A13C2A" w:rsidP="00A13C2A">
      <w:pPr>
        <w:pStyle w:val="Bibliography"/>
        <w:rPr>
          <w:rFonts w:ascii="Calibri" w:hAnsi="Calibri" w:cs="Calibri"/>
        </w:rPr>
      </w:pPr>
      <w:r w:rsidRPr="00A13C2A">
        <w:rPr>
          <w:rFonts w:ascii="Calibri" w:hAnsi="Calibri" w:cs="Calibri"/>
        </w:rPr>
        <w:lastRenderedPageBreak/>
        <w:t xml:space="preserve">Tilman, D. (2004). Niche tradeoffs, neutrality, and community structure: A stochastic theory of resource competition, invasion, and community assembly. </w:t>
      </w:r>
      <w:r w:rsidRPr="00A13C2A">
        <w:rPr>
          <w:rFonts w:ascii="Calibri" w:hAnsi="Calibri" w:cs="Calibri"/>
          <w:i/>
          <w:iCs/>
        </w:rPr>
        <w:t>Proceedings of the National Academy of Sciences</w:t>
      </w:r>
      <w:r w:rsidRPr="00A13C2A">
        <w:rPr>
          <w:rFonts w:ascii="Calibri" w:hAnsi="Calibri" w:cs="Calibri"/>
        </w:rPr>
        <w:t xml:space="preserve">, </w:t>
      </w:r>
      <w:r w:rsidRPr="00A13C2A">
        <w:rPr>
          <w:rFonts w:ascii="Calibri" w:hAnsi="Calibri" w:cs="Calibri"/>
          <w:i/>
          <w:iCs/>
        </w:rPr>
        <w:t>101</w:t>
      </w:r>
      <w:r w:rsidRPr="00A13C2A">
        <w:rPr>
          <w:rFonts w:ascii="Calibri" w:hAnsi="Calibri" w:cs="Calibri"/>
        </w:rPr>
        <w:t>, 10854–10861.</w:t>
      </w:r>
    </w:p>
    <w:p w14:paraId="2A7EAA70" w14:textId="1541163A" w:rsidR="00A13C2A" w:rsidRPr="00A13C2A" w:rsidRDefault="00A13C2A" w:rsidP="00A13C2A">
      <w:pPr>
        <w:pStyle w:val="Bibliography"/>
        <w:rPr>
          <w:rFonts w:ascii="Calibri" w:hAnsi="Calibri" w:cs="Calibri"/>
        </w:rPr>
      </w:pPr>
      <w:r w:rsidRPr="00A13C2A">
        <w:rPr>
          <w:rFonts w:ascii="Calibri" w:hAnsi="Calibri" w:cs="Calibri"/>
        </w:rPr>
        <w:t xml:space="preserve">Waller, L. P., Allen, W. J., Barratt, B. I. P., Condron, L. M., França, F. M., Hunt, J. E., … Dickie, I. A. (2020). Biotic interactions drive ecosystem responses to </w:t>
      </w:r>
      <w:r w:rsidR="004F7DEA">
        <w:rPr>
          <w:rFonts w:ascii="Calibri" w:hAnsi="Calibri" w:cs="Calibri"/>
        </w:rPr>
        <w:t>non-native</w:t>
      </w:r>
      <w:r w:rsidRPr="00A13C2A">
        <w:rPr>
          <w:rFonts w:ascii="Calibri" w:hAnsi="Calibri" w:cs="Calibri"/>
        </w:rPr>
        <w:t xml:space="preserve"> plant invaders.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368</w:t>
      </w:r>
      <w:r w:rsidRPr="00A13C2A">
        <w:rPr>
          <w:rFonts w:ascii="Calibri" w:hAnsi="Calibri" w:cs="Calibri"/>
        </w:rPr>
        <w:t>, 967–972.</w:t>
      </w:r>
    </w:p>
    <w:p w14:paraId="4E2FF155" w14:textId="585D57B6"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t>Supplemental</w:t>
      </w:r>
    </w:p>
    <w:p w14:paraId="7909AB8E" w14:textId="77777777" w:rsidR="005071E8" w:rsidRDefault="005071E8" w:rsidP="005071E8"/>
    <w:p w14:paraId="030765BE" w14:textId="1175E4D6" w:rsidR="005071E8" w:rsidRDefault="005071E8" w:rsidP="005071E8">
      <w:pPr>
        <w:pStyle w:val="Caption"/>
        <w:keepNext/>
      </w:pPr>
      <w:bookmarkStart w:id="1066" w:name="_Ref114246380"/>
      <w:r>
        <w:t xml:space="preserve">Table </w:t>
      </w:r>
      <w:r w:rsidR="00DC4132">
        <w:fldChar w:fldCharType="begin"/>
      </w:r>
      <w:r w:rsidR="00DC4132">
        <w:instrText xml:space="preserve"> SEQ Table \* ARABIC </w:instrText>
      </w:r>
      <w:r w:rsidR="00DC4132">
        <w:fldChar w:fldCharType="separate"/>
      </w:r>
      <w:r w:rsidR="00C534C4">
        <w:rPr>
          <w:noProof/>
        </w:rPr>
        <w:t>3</w:t>
      </w:r>
      <w:r w:rsidR="00DC4132">
        <w:rPr>
          <w:noProof/>
        </w:rPr>
        <w:fldChar w:fldCharType="end"/>
      </w:r>
      <w:bookmarkEnd w:id="1066"/>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1067" w:name="_Ref114246431"/>
      <w:r>
        <w:br w:type="page"/>
      </w:r>
    </w:p>
    <w:p w14:paraId="7A502083" w14:textId="39054938" w:rsidR="005071E8" w:rsidRDefault="005071E8" w:rsidP="005071E8">
      <w:pPr>
        <w:pStyle w:val="Caption"/>
        <w:keepNext/>
      </w:pPr>
      <w:bookmarkStart w:id="1068" w:name="_Ref116647893"/>
      <w:r>
        <w:lastRenderedPageBreak/>
        <w:t xml:space="preserve">Table </w:t>
      </w:r>
      <w:r w:rsidR="00DC4132">
        <w:fldChar w:fldCharType="begin"/>
      </w:r>
      <w:r w:rsidR="00DC4132">
        <w:instrText xml:space="preserve"> SEQ Table \* ARABIC </w:instrText>
      </w:r>
      <w:r w:rsidR="00DC4132">
        <w:fldChar w:fldCharType="separate"/>
      </w:r>
      <w:r w:rsidR="00C534C4">
        <w:rPr>
          <w:noProof/>
        </w:rPr>
        <w:t>4</w:t>
      </w:r>
      <w:r w:rsidR="00DC4132">
        <w:rPr>
          <w:noProof/>
        </w:rPr>
        <w:fldChar w:fldCharType="end"/>
      </w:r>
      <w:bookmarkEnd w:id="1067"/>
      <w:bookmarkEnd w:id="1068"/>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53F1EE60" w:rsidR="005071E8" w:rsidRDefault="005071E8" w:rsidP="005071E8">
      <w:pPr>
        <w:pStyle w:val="Caption"/>
      </w:pPr>
      <w:r>
        <w:t xml:space="preserve">Figure </w:t>
      </w:r>
      <w:r w:rsidR="00DC4132">
        <w:fldChar w:fldCharType="begin"/>
      </w:r>
      <w:r w:rsidR="00DC4132">
        <w:instrText xml:space="preserve"> SEQ Figure \* ARABIC </w:instrText>
      </w:r>
      <w:r w:rsidR="00DC4132">
        <w:fldChar w:fldCharType="separate"/>
      </w:r>
      <w:ins w:id="1069" w:author="Stefanie Lane" w:date="2023-01-04T14:50:00Z">
        <w:r w:rsidR="00C534C4">
          <w:rPr>
            <w:noProof/>
          </w:rPr>
          <w:t>5</w:t>
        </w:r>
      </w:ins>
      <w:del w:id="1070" w:author="Stefanie Lane" w:date="2023-01-04T13:23:00Z">
        <w:r w:rsidR="009C177C" w:rsidDel="002174A9">
          <w:rPr>
            <w:noProof/>
          </w:rPr>
          <w:delText>4</w:delText>
        </w:r>
      </w:del>
      <w:r w:rsidR="00DC4132">
        <w:rPr>
          <w:noProof/>
        </w:rPr>
        <w:fldChar w:fldCharType="end"/>
      </w:r>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7668717C" w:rsidR="005071E8" w:rsidRDefault="005071E8" w:rsidP="005071E8">
      <w:pPr>
        <w:pStyle w:val="Caption"/>
      </w:pPr>
      <w:r>
        <w:t xml:space="preserve">Figure </w:t>
      </w:r>
      <w:r w:rsidR="00DC4132">
        <w:fldChar w:fldCharType="begin"/>
      </w:r>
      <w:r w:rsidR="00DC4132">
        <w:instrText xml:space="preserve"> SEQ Figure \* ARABIC </w:instrText>
      </w:r>
      <w:r w:rsidR="00DC4132">
        <w:fldChar w:fldCharType="separate"/>
      </w:r>
      <w:ins w:id="1071" w:author="Stefanie Lane" w:date="2023-01-04T14:50:00Z">
        <w:r w:rsidR="00C534C4">
          <w:rPr>
            <w:noProof/>
          </w:rPr>
          <w:t>6</w:t>
        </w:r>
      </w:ins>
      <w:del w:id="1072" w:author="Stefanie Lane" w:date="2023-01-04T13:23:00Z">
        <w:r w:rsidR="009C177C" w:rsidDel="002174A9">
          <w:rPr>
            <w:noProof/>
          </w:rPr>
          <w:delText>5</w:delText>
        </w:r>
      </w:del>
      <w:r w:rsidR="00DC4132">
        <w:rPr>
          <w:noProof/>
        </w:rPr>
        <w:fldChar w:fldCharType="end"/>
      </w:r>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0382B522" w:rsidR="005071E8" w:rsidRPr="0054668D" w:rsidRDefault="005071E8" w:rsidP="005071E8">
      <w:pPr>
        <w:pStyle w:val="Caption"/>
      </w:pPr>
      <w:r>
        <w:t xml:space="preserve">Figure </w:t>
      </w:r>
      <w:r w:rsidR="00DC4132">
        <w:fldChar w:fldCharType="begin"/>
      </w:r>
      <w:r w:rsidR="00DC4132">
        <w:instrText xml:space="preserve"> SEQ Figure \* ARABIC </w:instrText>
      </w:r>
      <w:r w:rsidR="00DC4132">
        <w:fldChar w:fldCharType="separate"/>
      </w:r>
      <w:ins w:id="1073" w:author="Stefanie Lane" w:date="2023-01-04T14:50:00Z">
        <w:r w:rsidR="00C534C4">
          <w:rPr>
            <w:noProof/>
          </w:rPr>
          <w:t>7</w:t>
        </w:r>
      </w:ins>
      <w:del w:id="1074" w:author="Stefanie Lane" w:date="2023-01-04T13:23:00Z">
        <w:r w:rsidR="009C177C" w:rsidDel="002174A9">
          <w:rPr>
            <w:noProof/>
          </w:rPr>
          <w:delText>6</w:delText>
        </w:r>
      </w:del>
      <w:r w:rsidR="00DC4132">
        <w:rPr>
          <w:noProof/>
        </w:rPr>
        <w:fldChar w:fldCharType="end"/>
      </w:r>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26DFCA75" w:rsidR="005D38C8" w:rsidRDefault="00790A97" w:rsidP="00790A97">
      <w:pPr>
        <w:pStyle w:val="Caption"/>
      </w:pPr>
      <w:bookmarkStart w:id="1075" w:name="_Ref119066111"/>
      <w:r>
        <w:t xml:space="preserve">Figure </w:t>
      </w:r>
      <w:r w:rsidR="00DC4132">
        <w:fldChar w:fldCharType="begin"/>
      </w:r>
      <w:r w:rsidR="00DC4132">
        <w:instrText xml:space="preserve"> SEQ Figure \* ARABIC </w:instrText>
      </w:r>
      <w:r w:rsidR="00DC4132">
        <w:fldChar w:fldCharType="separate"/>
      </w:r>
      <w:ins w:id="1076" w:author="Stefanie Lane" w:date="2023-01-04T14:50:00Z">
        <w:r w:rsidR="00C534C4">
          <w:rPr>
            <w:noProof/>
          </w:rPr>
          <w:t>8</w:t>
        </w:r>
      </w:ins>
      <w:del w:id="1077" w:author="Stefanie Lane" w:date="2023-01-04T13:23:00Z">
        <w:r w:rsidR="009C177C" w:rsidDel="002174A9">
          <w:rPr>
            <w:noProof/>
          </w:rPr>
          <w:delText>7</w:delText>
        </w:r>
      </w:del>
      <w:r w:rsidR="00DC4132">
        <w:rPr>
          <w:noProof/>
        </w:rPr>
        <w:fldChar w:fldCharType="end"/>
      </w:r>
      <w:bookmarkEnd w:id="1075"/>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53114AC" w:rsidR="008B19D7" w:rsidRDefault="00112623" w:rsidP="00112623">
      <w:pPr>
        <w:pStyle w:val="Caption"/>
      </w:pPr>
      <w:bookmarkStart w:id="1078" w:name="_Ref119066255"/>
      <w:r>
        <w:t xml:space="preserve">Figure </w:t>
      </w:r>
      <w:r w:rsidR="00DC4132">
        <w:fldChar w:fldCharType="begin"/>
      </w:r>
      <w:r w:rsidR="00DC4132">
        <w:instrText xml:space="preserve"> SEQ Figure \* ARABIC </w:instrText>
      </w:r>
      <w:r w:rsidR="00DC4132">
        <w:fldChar w:fldCharType="separate"/>
      </w:r>
      <w:ins w:id="1079" w:author="Stefanie Lane" w:date="2023-01-04T14:50:00Z">
        <w:r w:rsidR="00C534C4">
          <w:rPr>
            <w:noProof/>
          </w:rPr>
          <w:t>9</w:t>
        </w:r>
      </w:ins>
      <w:del w:id="1080" w:author="Stefanie Lane" w:date="2023-01-04T13:23:00Z">
        <w:r w:rsidR="009C177C" w:rsidDel="002174A9">
          <w:rPr>
            <w:noProof/>
          </w:rPr>
          <w:delText>8</w:delText>
        </w:r>
      </w:del>
      <w:r w:rsidR="00DC4132">
        <w:rPr>
          <w:noProof/>
        </w:rPr>
        <w:fldChar w:fldCharType="end"/>
      </w:r>
      <w:bookmarkEnd w:id="1078"/>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Stefanie Lane" w:date="2023-01-03T12:32:00Z" w:initials="SLL">
    <w:p w14:paraId="4F4F89F1" w14:textId="15028B23" w:rsidR="00DC4132" w:rsidRDefault="00DC4132">
      <w:pPr>
        <w:pStyle w:val="CommentText"/>
      </w:pPr>
      <w:r>
        <w:rPr>
          <w:rStyle w:val="CommentReference"/>
        </w:rPr>
        <w:annotationRef/>
      </w:r>
      <w:r>
        <w:t>methods</w:t>
      </w:r>
    </w:p>
  </w:comment>
  <w:comment w:id="68" w:author="Stefanie Lane" w:date="2023-01-03T12:32:00Z" w:initials="SLL">
    <w:p w14:paraId="550AF55B" w14:textId="77777777" w:rsidR="00DC4132" w:rsidRDefault="00DC4132" w:rsidP="00CB5091">
      <w:pPr>
        <w:pStyle w:val="CommentText"/>
      </w:pPr>
      <w:r>
        <w:rPr>
          <w:rStyle w:val="CommentReference"/>
        </w:rPr>
        <w:annotationRef/>
      </w:r>
      <w:r>
        <w:t>methods</w:t>
      </w:r>
    </w:p>
  </w:comment>
  <w:comment w:id="100" w:author="Stefanie Lane" w:date="2023-01-03T12:32:00Z" w:initials="SLL">
    <w:p w14:paraId="665ECA5F" w14:textId="77777777" w:rsidR="00DC4132" w:rsidRPr="009B265B" w:rsidRDefault="00DC4132" w:rsidP="009B265B">
      <w:pPr>
        <w:pStyle w:val="CommentText"/>
        <w:rPr>
          <w:u w:val="single"/>
        </w:rPr>
      </w:pPr>
      <w:r>
        <w:rPr>
          <w:rStyle w:val="CommentReference"/>
        </w:rPr>
        <w:annotationRef/>
      </w:r>
      <w:r w:rsidRPr="009B265B">
        <w:rPr>
          <w:u w:val="single"/>
        </w:rPr>
        <w:t>methods</w:t>
      </w:r>
    </w:p>
  </w:comment>
  <w:comment w:id="106" w:author="Stefanie Lane" w:date="2023-01-03T11:19:00Z" w:initials="SLL">
    <w:p w14:paraId="7C5DE34A" w14:textId="77777777" w:rsidR="00DC4132" w:rsidRDefault="00DC4132" w:rsidP="00B921D9">
      <w:pPr>
        <w:pStyle w:val="CommentText"/>
      </w:pPr>
      <w:r>
        <w:rPr>
          <w:rStyle w:val="CommentReference"/>
        </w:rPr>
        <w:annotationRef/>
      </w:r>
      <w:r>
        <w:t>Want to indicate reduced resilience to “natural” (expected) stressors</w:t>
      </w:r>
    </w:p>
  </w:comment>
  <w:comment w:id="118" w:author="Stefanie Lane" w:date="2023-01-03T11:19:00Z" w:initials="SLL">
    <w:p w14:paraId="37980998" w14:textId="7630127B" w:rsidR="00DC4132" w:rsidRDefault="00DC4132">
      <w:pPr>
        <w:pStyle w:val="CommentText"/>
      </w:pPr>
      <w:r>
        <w:rPr>
          <w:rStyle w:val="CommentReference"/>
        </w:rPr>
        <w:annotationRef/>
      </w:r>
      <w:r>
        <w:t>Want to indicate reduced resilience to “natural” (</w:t>
      </w:r>
      <w:proofErr w:type="gramStart"/>
      <w:r w:rsidR="008732F3">
        <w:t>endemic?,</w:t>
      </w:r>
      <w:proofErr w:type="gramEnd"/>
      <w:r w:rsidR="008732F3">
        <w:t xml:space="preserve"> non-human?</w:t>
      </w:r>
      <w:r>
        <w:t>) stressors</w:t>
      </w:r>
    </w:p>
  </w:comment>
  <w:comment w:id="131" w:author="Stefanie Lane" w:date="2023-01-03T11:39:00Z" w:initials="SLL">
    <w:p w14:paraId="51851D9A" w14:textId="7451457D" w:rsidR="00DC4132" w:rsidRDefault="00DC4132">
      <w:pPr>
        <w:pStyle w:val="CommentText"/>
      </w:pPr>
      <w:r>
        <w:rPr>
          <w:rStyle w:val="CommentReference"/>
        </w:rPr>
        <w:annotationRef/>
      </w:r>
      <w:r w:rsidR="009E594D">
        <w:t>Tilman = n</w:t>
      </w:r>
      <w:r>
        <w:t>iche tradeoffs &amp; stochastic resource competition; tangential?</w:t>
      </w:r>
    </w:p>
  </w:comment>
  <w:comment w:id="157" w:author="Stefanie Lane" w:date="2023-01-03T12:16:00Z" w:initials="SLL">
    <w:p w14:paraId="7673A21C" w14:textId="3AD45481" w:rsidR="00DC4132" w:rsidRDefault="00DC4132">
      <w:pPr>
        <w:pStyle w:val="CommentText"/>
      </w:pPr>
      <w:r>
        <w:rPr>
          <w:rStyle w:val="CommentReference"/>
        </w:rPr>
        <w:annotationRef/>
      </w:r>
      <w:r>
        <w:rPr>
          <w:sz w:val="22"/>
          <w:szCs w:val="22"/>
        </w:rPr>
        <w:t>That is, if a species is able to compete by both clonal and sexual reproduction, its seed retained in the surface seed bank offers a competitive advantage over seed-limited clonally reproducing species in the event of disturbance that removes all clonally-reproductive vegetation.</w:t>
      </w:r>
    </w:p>
  </w:comment>
  <w:comment w:id="179" w:author="Stefanie Lane" w:date="2023-01-04T10:09:00Z" w:initials="SLL">
    <w:p w14:paraId="323C2D38" w14:textId="08B1E443" w:rsidR="00946227" w:rsidRDefault="00946227">
      <w:pPr>
        <w:pStyle w:val="CommentText"/>
      </w:pPr>
      <w:r>
        <w:rPr>
          <w:rStyle w:val="CommentReference"/>
        </w:rPr>
        <w:annotationRef/>
      </w:r>
      <w:r w:rsidR="008D5E85">
        <w:t>How/</w:t>
      </w:r>
      <w:r>
        <w:t>why?</w:t>
      </w:r>
    </w:p>
  </w:comment>
  <w:comment w:id="245" w:author="Stefanie Lane" w:date="2023-01-03T12:15:00Z" w:initials="SLL">
    <w:p w14:paraId="485BEBCE" w14:textId="14EB182B" w:rsidR="00DC4132" w:rsidRDefault="00DC4132">
      <w:pPr>
        <w:pStyle w:val="CommentText"/>
      </w:pPr>
      <w:r>
        <w:rPr>
          <w:rStyle w:val="CommentReference"/>
        </w:rPr>
        <w:annotationRef/>
      </w:r>
      <w:r>
        <w:t>Important for hypo</w:t>
      </w:r>
    </w:p>
  </w:comment>
  <w:comment w:id="401" w:author="Stefanie Lane" w:date="2023-01-04T10:12:00Z" w:initials="SLL">
    <w:p w14:paraId="3841FC23" w14:textId="5C52E37C" w:rsidR="00F20505" w:rsidRDefault="00F20505">
      <w:pPr>
        <w:pStyle w:val="CommentText"/>
      </w:pPr>
      <w:r>
        <w:rPr>
          <w:rStyle w:val="CommentReference"/>
        </w:rPr>
        <w:annotationRef/>
      </w:r>
      <w:r>
        <w:t>Not useful here? Move to Disc to emphasize spatial restriction makes</w:t>
      </w:r>
      <w:r w:rsidR="00A13108">
        <w:t xml:space="preserve"> habitat loss from</w:t>
      </w:r>
      <w:r>
        <w:t xml:space="preserve"> grazing all the more </w:t>
      </w:r>
      <w:r w:rsidR="00A13108">
        <w:t>important</w:t>
      </w:r>
      <w:r>
        <w:t>?</w:t>
      </w:r>
    </w:p>
  </w:comment>
  <w:comment w:id="500" w:author="Stefanie Lane" w:date="2023-01-03T14:09:00Z" w:initials="SLL">
    <w:p w14:paraId="5452BC51" w14:textId="50EDF9AB" w:rsidR="00DC4132" w:rsidRDefault="00DC4132">
      <w:pPr>
        <w:pStyle w:val="CommentText"/>
      </w:pPr>
      <w:r>
        <w:rPr>
          <w:rStyle w:val="CommentReference"/>
        </w:rPr>
        <w:annotationRef/>
      </w:r>
      <w:r>
        <w:t>4 panes: Salish sea context, zoom to LQRE/NRE along VI, then insets of each LQRE and NRE where sampling occurred</w:t>
      </w:r>
      <w:r w:rsidR="00EF6E1A">
        <w:t xml:space="preserve"> (show exclosures?)</w:t>
      </w:r>
      <w:r>
        <w:t xml:space="preserve">. </w:t>
      </w:r>
    </w:p>
  </w:comment>
  <w:comment w:id="529" w:author="Stefanie Lane" w:date="2023-01-04T10:38:00Z" w:initials="SLL">
    <w:p w14:paraId="3865FA9B" w14:textId="10C91614" w:rsidR="00FE5959" w:rsidRDefault="00FE5959">
      <w:pPr>
        <w:pStyle w:val="CommentText"/>
      </w:pPr>
      <w:r>
        <w:rPr>
          <w:rStyle w:val="CommentReference"/>
        </w:rPr>
        <w:annotationRef/>
      </w:r>
      <w:r w:rsidR="00EE5CD0">
        <w:t>What s</w:t>
      </w:r>
      <w:r>
        <w:t xml:space="preserve">tatus/protection </w:t>
      </w:r>
      <w:r w:rsidR="005A1F9B">
        <w:t>does this confer</w:t>
      </w:r>
      <w:r>
        <w:t>, boundary</w:t>
      </w:r>
      <w:r w:rsidR="00EB1D6B">
        <w:t>?</w:t>
      </w:r>
    </w:p>
  </w:comment>
  <w:comment w:id="538" w:author="Stefanie Lane" w:date="2023-01-04T10:40:00Z" w:initials="SLL">
    <w:p w14:paraId="62DFDC63" w14:textId="76C41529" w:rsidR="00893D5F" w:rsidRDefault="00893D5F">
      <w:pPr>
        <w:pStyle w:val="CommentText"/>
      </w:pPr>
      <w:r>
        <w:rPr>
          <w:rStyle w:val="CommentReference"/>
        </w:rPr>
        <w:annotationRef/>
      </w:r>
      <w:r w:rsidR="00ED0746">
        <w:t xml:space="preserve">DUC estuary ranking </w:t>
      </w:r>
    </w:p>
  </w:comment>
  <w:comment w:id="595" w:author="Stefanie Lane" w:date="2022-06-17T14:35:00Z" w:initials="SLL">
    <w:p w14:paraId="35B51660" w14:textId="77777777" w:rsidR="00DC4132" w:rsidRDefault="00DC4132" w:rsidP="008A0234">
      <w:pPr>
        <w:pStyle w:val="CommentText"/>
      </w:pPr>
      <w:r>
        <w:rPr>
          <w:rStyle w:val="CommentReference"/>
        </w:rPr>
        <w:annotationRef/>
      </w:r>
      <w:r>
        <w:t>Accession to UBC herbarium as part of dissertation?</w:t>
      </w:r>
    </w:p>
  </w:comment>
  <w:comment w:id="596" w:author="Stefanie Lane" w:date="2022-11-20T11:30:00Z" w:initials="SLL">
    <w:p w14:paraId="4A6519EE" w14:textId="59A800D9" w:rsidR="00DC4132" w:rsidRDefault="00DC4132" w:rsidP="00B574A6">
      <w:r>
        <w:rPr>
          <w:rStyle w:val="CommentReference"/>
        </w:rPr>
        <w:annotationRef/>
      </w:r>
      <w:r w:rsidRPr="003F6954">
        <w:t>Needs to clearly answer original questions, be explicit about how these two methods accomplish that.</w:t>
      </w:r>
    </w:p>
  </w:comment>
  <w:comment w:id="597" w:author="Stefanie Lane" w:date="2023-01-04T15:09:00Z" w:initials="SLL">
    <w:p w14:paraId="3138D005" w14:textId="6D049E87" w:rsidR="00313013" w:rsidRPr="00980B18" w:rsidRDefault="00313013">
      <w:pPr>
        <w:pStyle w:val="CommentText"/>
      </w:pPr>
      <w:r>
        <w:rPr>
          <w:rStyle w:val="CommentReference"/>
        </w:rPr>
        <w:annotationRef/>
      </w:r>
      <w:r>
        <w:rPr>
          <w:i/>
        </w:rPr>
        <w:t>Dominant</w:t>
      </w:r>
      <w:r>
        <w:t xml:space="preserve"> species can be shown by indicator </w:t>
      </w:r>
      <w:r w:rsidR="00980B18">
        <w:t xml:space="preserve">analysis; how can I be sure to demonstrate </w:t>
      </w:r>
      <w:r w:rsidR="00980B18">
        <w:rPr>
          <w:i/>
        </w:rPr>
        <w:t>similarity</w:t>
      </w:r>
      <w:r w:rsidR="00980B18">
        <w:t xml:space="preserve"> between AG and BG?</w:t>
      </w:r>
    </w:p>
  </w:comment>
  <w:comment w:id="750" w:author="Stefanie Lane" w:date="2023-01-04T16:25:00Z" w:initials="SLL">
    <w:p w14:paraId="1953AD21" w14:textId="50220521" w:rsidR="00A53A87" w:rsidRDefault="00A53A87">
      <w:pPr>
        <w:pStyle w:val="CommentText"/>
      </w:pPr>
      <w:r>
        <w:rPr>
          <w:rStyle w:val="CommentReference"/>
        </w:rPr>
        <w:annotationRef/>
      </w:r>
      <w:r>
        <w:t xml:space="preserve">I feel this paragraph is struggling </w:t>
      </w:r>
      <w:proofErr w:type="spellStart"/>
      <w:r>
        <w:t>bc</w:t>
      </w:r>
      <w:proofErr w:type="spellEnd"/>
      <w:r>
        <w:t xml:space="preserve"> I want to explain similarity between seed bank and vegetation, but </w:t>
      </w:r>
      <w:r w:rsidR="00326C2A">
        <w:t xml:space="preserve">I’m awkwardly talking around it by referencing the table and figure. </w:t>
      </w:r>
    </w:p>
  </w:comment>
  <w:comment w:id="942" w:author="Stefanie Lane" w:date="2022-10-28T14:51:00Z" w:initials="SLL">
    <w:p w14:paraId="1C0BDDC7" w14:textId="03996F58" w:rsidR="00DC4132" w:rsidRDefault="00DC4132" w:rsidP="00B424B5">
      <w:pPr>
        <w:pStyle w:val="CommentText"/>
      </w:pPr>
      <w:r>
        <w:rPr>
          <w:rStyle w:val="CommentReference"/>
        </w:rPr>
        <w:annotationRef/>
      </w:r>
      <w:r>
        <w:t>Revise: increase font size for species, legend. Move legend to “left” for more room to expand x-axis (increase sp font size)</w:t>
      </w:r>
    </w:p>
  </w:comment>
  <w:comment w:id="943" w:author="n" w:date="2022-11-17T10:09:00Z" w:initials="n">
    <w:p w14:paraId="5AB0BD55" w14:textId="5D7CA819" w:rsidR="00DC4132" w:rsidRDefault="00DC4132">
      <w:pPr>
        <w:pStyle w:val="CommentText"/>
      </w:pPr>
      <w:r>
        <w:rPr>
          <w:rStyle w:val="CommentReference"/>
        </w:rPr>
        <w:annotationRef/>
      </w:r>
      <w:r>
        <w:t>This is looking so cool!</w:t>
      </w:r>
    </w:p>
  </w:comment>
  <w:comment w:id="952" w:author="Stefanie Lane" w:date="2022-11-10T15:40:00Z" w:initials="SLL">
    <w:p w14:paraId="7F65BBD4" w14:textId="77777777" w:rsidR="00DC4132" w:rsidRDefault="00DC4132">
      <w:pPr>
        <w:pStyle w:val="CommentText"/>
      </w:pPr>
      <w:r>
        <w:rPr>
          <w:rStyle w:val="CommentReference"/>
        </w:rPr>
        <w:annotationRef/>
      </w:r>
      <w:r>
        <w:t xml:space="preserve">Revise: increase font size, point/line size </w:t>
      </w:r>
    </w:p>
    <w:p w14:paraId="7B1AC318" w14:textId="1CC91913" w:rsidR="00DC4132" w:rsidRDefault="00DC4132">
      <w:pPr>
        <w:pStyle w:val="CommentText"/>
      </w:pPr>
      <w:r>
        <w:t>Confirm: useful for error bars to be color-coded by estuary?</w:t>
      </w:r>
    </w:p>
  </w:comment>
  <w:comment w:id="953" w:author="n" w:date="2022-11-17T10:10:00Z" w:initials="n">
    <w:p w14:paraId="6D4C629B" w14:textId="733D767B" w:rsidR="00DC4132" w:rsidRDefault="00DC4132" w:rsidP="00C9088E">
      <w:pPr>
        <w:pStyle w:val="CommentText"/>
      </w:pPr>
      <w:r>
        <w:rPr>
          <w:rStyle w:val="CommentReference"/>
        </w:rPr>
        <w:annotationRef/>
      </w:r>
      <w:r>
        <w:t xml:space="preserve">Coloring error bars looks fine to me, though decrease how wide they are </w:t>
      </w:r>
    </w:p>
  </w:comment>
  <w:comment w:id="981" w:author="Stefanie Lane" w:date="2023-01-04T16:27:00Z" w:initials="SLL">
    <w:p w14:paraId="4B90890F" w14:textId="27A68B64" w:rsidR="0073395A" w:rsidRDefault="0073395A">
      <w:pPr>
        <w:pStyle w:val="CommentText"/>
      </w:pPr>
      <w:r>
        <w:rPr>
          <w:rStyle w:val="CommentReference"/>
        </w:rPr>
        <w:annotationRef/>
      </w:r>
      <w:r>
        <w:t xml:space="preserve">Vague; </w:t>
      </w:r>
      <w:r w:rsidR="006908E8">
        <w:t>also, explain what this means/’so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F89F1" w15:done="0"/>
  <w15:commentEx w15:paraId="550AF55B" w15:done="0"/>
  <w15:commentEx w15:paraId="665ECA5F" w15:done="0"/>
  <w15:commentEx w15:paraId="7C5DE34A" w15:done="0"/>
  <w15:commentEx w15:paraId="37980998" w15:done="0"/>
  <w15:commentEx w15:paraId="51851D9A" w15:done="0"/>
  <w15:commentEx w15:paraId="7673A21C" w15:done="0"/>
  <w15:commentEx w15:paraId="323C2D38" w15:done="0"/>
  <w15:commentEx w15:paraId="485BEBCE" w15:done="0"/>
  <w15:commentEx w15:paraId="3841FC23" w15:done="0"/>
  <w15:commentEx w15:paraId="5452BC51" w15:done="0"/>
  <w15:commentEx w15:paraId="3865FA9B" w15:done="0"/>
  <w15:commentEx w15:paraId="62DFDC63" w15:done="0"/>
  <w15:commentEx w15:paraId="35B51660" w15:done="0"/>
  <w15:commentEx w15:paraId="4A6519EE" w15:done="0"/>
  <w15:commentEx w15:paraId="3138D005" w15:paraIdParent="4A6519EE" w15:done="0"/>
  <w15:commentEx w15:paraId="1953AD21" w15:done="0"/>
  <w15:commentEx w15:paraId="1C0BDDC7" w15:done="0"/>
  <w15:commentEx w15:paraId="5AB0BD55" w15:paraIdParent="1C0BDDC7" w15:done="0"/>
  <w15:commentEx w15:paraId="7B1AC318" w15:done="0"/>
  <w15:commentEx w15:paraId="6D4C629B" w15:paraIdParent="7B1AC318" w15:done="0"/>
  <w15:commentEx w15:paraId="4B9089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7C98" w16cex:dateUtc="2022-11-17T17:25:00Z"/>
  <w16cex:commentExtensible w16cex:durableId="27207CDE" w16cex:dateUtc="2022-11-17T17:26:00Z"/>
  <w16cex:commentExtensible w16cex:durableId="27207D0B" w16cex:dateUtc="2022-11-17T17:27:00Z"/>
  <w16cex:commentExtensible w16cex:durableId="2720816C" w16cex:dateUtc="2022-11-17T17:46:00Z"/>
  <w16cex:commentExtensible w16cex:durableId="272083EB" w16cex:dateUtc="2022-11-17T17:56:00Z"/>
  <w16cex:commentExtensible w16cex:durableId="272086DC" w16cex:dateUtc="2022-11-17T18:09:00Z"/>
  <w16cex:commentExtensible w16cex:durableId="2720872E" w16cex:dateUtc="2022-11-17T18:10:00Z"/>
  <w16cex:commentExtensible w16cex:durableId="272088BC" w16cex:dateUtc="2022-11-17T18:17:00Z"/>
  <w16cex:commentExtensible w16cex:durableId="2720888B" w16cex:dateUtc="2022-11-17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F89F1" w16cid:durableId="275E9EE1"/>
  <w16cid:commentId w16cid:paraId="550AF55B" w16cid:durableId="275EB4E3"/>
  <w16cid:commentId w16cid:paraId="665ECA5F" w16cid:durableId="275EB500"/>
  <w16cid:commentId w16cid:paraId="7C5DE34A" w16cid:durableId="275E8EF8"/>
  <w16cid:commentId w16cid:paraId="37980998" w16cid:durableId="275E8DCE"/>
  <w16cid:commentId w16cid:paraId="51851D9A" w16cid:durableId="275E925F"/>
  <w16cid:commentId w16cid:paraId="7673A21C" w16cid:durableId="275E9B1B"/>
  <w16cid:commentId w16cid:paraId="323C2D38" w16cid:durableId="275FCED3"/>
  <w16cid:commentId w16cid:paraId="485BEBCE" w16cid:durableId="275E9ADA"/>
  <w16cid:commentId w16cid:paraId="3841FC23" w16cid:durableId="275FCF75"/>
  <w16cid:commentId w16cid:paraId="5452BC51" w16cid:durableId="275EB5A0"/>
  <w16cid:commentId w16cid:paraId="3865FA9B" w16cid:durableId="275FD58B"/>
  <w16cid:commentId w16cid:paraId="62DFDC63" w16cid:durableId="275FD60B"/>
  <w16cid:commentId w16cid:paraId="35B51660" w16cid:durableId="26570F9F"/>
  <w16cid:commentId w16cid:paraId="4A6519EE" w16cid:durableId="27248E71"/>
  <w16cid:commentId w16cid:paraId="3138D005" w16cid:durableId="27601535"/>
  <w16cid:commentId w16cid:paraId="1953AD21" w16cid:durableId="27602703"/>
  <w16cid:commentId w16cid:paraId="1C0BDDC7" w16cid:durableId="27066B03"/>
  <w16cid:commentId w16cid:paraId="5AB0BD55" w16cid:durableId="272086DC"/>
  <w16cid:commentId w16cid:paraId="7B1AC318" w16cid:durableId="271799FC"/>
  <w16cid:commentId w16cid:paraId="6D4C629B" w16cid:durableId="2720872E"/>
  <w16cid:commentId w16cid:paraId="4B90890F" w16cid:durableId="276027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1CD7B" w14:textId="77777777" w:rsidR="00347602" w:rsidRDefault="00347602" w:rsidP="003A4BCE">
      <w:pPr>
        <w:spacing w:after="0" w:line="240" w:lineRule="auto"/>
      </w:pPr>
      <w:r>
        <w:separator/>
      </w:r>
    </w:p>
  </w:endnote>
  <w:endnote w:type="continuationSeparator" w:id="0">
    <w:p w14:paraId="385715DD" w14:textId="77777777" w:rsidR="00347602" w:rsidRDefault="00347602"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DC4132" w:rsidRDefault="00DC4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DC4132" w:rsidRDefault="00DC4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AAA59" w14:textId="77777777" w:rsidR="00347602" w:rsidRDefault="00347602" w:rsidP="003A4BCE">
      <w:pPr>
        <w:spacing w:after="0" w:line="240" w:lineRule="auto"/>
      </w:pPr>
      <w:r>
        <w:separator/>
      </w:r>
    </w:p>
  </w:footnote>
  <w:footnote w:type="continuationSeparator" w:id="0">
    <w:p w14:paraId="5F08F9B8" w14:textId="77777777" w:rsidR="00347602" w:rsidRDefault="00347602"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DC4132" w:rsidRDefault="00DC4132">
    <w:pPr>
      <w:pStyle w:val="Header"/>
    </w:pPr>
    <w:r>
      <w:t xml:space="preserve">Lane, Chapter 4: post-grazing habitat recovery </w:t>
    </w:r>
  </w:p>
  <w:p w14:paraId="49B6B0E4" w14:textId="77777777" w:rsidR="00DC4132" w:rsidRDefault="00DC41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0"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9"/>
  </w:num>
  <w:num w:numId="2">
    <w:abstractNumId w:val="16"/>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0"/>
  </w:num>
  <w:num w:numId="6">
    <w:abstractNumId w:val="2"/>
  </w:num>
  <w:num w:numId="7">
    <w:abstractNumId w:val="6"/>
  </w:num>
  <w:num w:numId="8">
    <w:abstractNumId w:val="5"/>
  </w:num>
  <w:num w:numId="9">
    <w:abstractNumId w:val="10"/>
  </w:num>
  <w:num w:numId="10">
    <w:abstractNumId w:val="1"/>
  </w:num>
  <w:num w:numId="11">
    <w:abstractNumId w:val="11"/>
  </w:num>
  <w:num w:numId="12">
    <w:abstractNumId w:val="14"/>
  </w:num>
  <w:num w:numId="13">
    <w:abstractNumId w:val="3"/>
  </w:num>
  <w:num w:numId="14">
    <w:abstractNumId w:val="15"/>
  </w:num>
  <w:num w:numId="15">
    <w:abstractNumId w:val="8"/>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69C6"/>
    <w:rsid w:val="00011EF5"/>
    <w:rsid w:val="00012E03"/>
    <w:rsid w:val="00022F53"/>
    <w:rsid w:val="00023876"/>
    <w:rsid w:val="0004138A"/>
    <w:rsid w:val="00043AEF"/>
    <w:rsid w:val="00047E33"/>
    <w:rsid w:val="000504B7"/>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A104C"/>
    <w:rsid w:val="000A20FB"/>
    <w:rsid w:val="000A6A5C"/>
    <w:rsid w:val="000B4776"/>
    <w:rsid w:val="000B491A"/>
    <w:rsid w:val="000B5D77"/>
    <w:rsid w:val="000B6FEC"/>
    <w:rsid w:val="000C564D"/>
    <w:rsid w:val="000D3078"/>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142E"/>
    <w:rsid w:val="00137E0B"/>
    <w:rsid w:val="00142A71"/>
    <w:rsid w:val="00142CA8"/>
    <w:rsid w:val="00142CEB"/>
    <w:rsid w:val="0014603F"/>
    <w:rsid w:val="00147926"/>
    <w:rsid w:val="00151B94"/>
    <w:rsid w:val="00152A30"/>
    <w:rsid w:val="001544F8"/>
    <w:rsid w:val="001547DD"/>
    <w:rsid w:val="00154D3F"/>
    <w:rsid w:val="001553E7"/>
    <w:rsid w:val="00155E15"/>
    <w:rsid w:val="00156FAE"/>
    <w:rsid w:val="00161345"/>
    <w:rsid w:val="00161CC4"/>
    <w:rsid w:val="00163E55"/>
    <w:rsid w:val="00166B69"/>
    <w:rsid w:val="00167A5E"/>
    <w:rsid w:val="00172B28"/>
    <w:rsid w:val="00173B3B"/>
    <w:rsid w:val="00180B40"/>
    <w:rsid w:val="0018306E"/>
    <w:rsid w:val="00185845"/>
    <w:rsid w:val="00187AB1"/>
    <w:rsid w:val="00191C31"/>
    <w:rsid w:val="001938C5"/>
    <w:rsid w:val="001965DF"/>
    <w:rsid w:val="00197280"/>
    <w:rsid w:val="001A0659"/>
    <w:rsid w:val="001A0726"/>
    <w:rsid w:val="001A3CFA"/>
    <w:rsid w:val="001A586E"/>
    <w:rsid w:val="001A5CE7"/>
    <w:rsid w:val="001A6709"/>
    <w:rsid w:val="001B072E"/>
    <w:rsid w:val="001B15C3"/>
    <w:rsid w:val="001B2B9F"/>
    <w:rsid w:val="001B3296"/>
    <w:rsid w:val="001B68D1"/>
    <w:rsid w:val="001B7BD7"/>
    <w:rsid w:val="001C1948"/>
    <w:rsid w:val="001C4B67"/>
    <w:rsid w:val="001D49D6"/>
    <w:rsid w:val="001D5CCE"/>
    <w:rsid w:val="001E1E6C"/>
    <w:rsid w:val="001E24DE"/>
    <w:rsid w:val="001E2A3A"/>
    <w:rsid w:val="001E2CAE"/>
    <w:rsid w:val="001E38AF"/>
    <w:rsid w:val="001E6A52"/>
    <w:rsid w:val="001E7966"/>
    <w:rsid w:val="001F1280"/>
    <w:rsid w:val="001F17A5"/>
    <w:rsid w:val="001F402A"/>
    <w:rsid w:val="001F54B5"/>
    <w:rsid w:val="001F5A40"/>
    <w:rsid w:val="00200CD9"/>
    <w:rsid w:val="002028D5"/>
    <w:rsid w:val="00202DD6"/>
    <w:rsid w:val="002057ED"/>
    <w:rsid w:val="0021256E"/>
    <w:rsid w:val="0021490D"/>
    <w:rsid w:val="002174A9"/>
    <w:rsid w:val="00217ACD"/>
    <w:rsid w:val="00225F6A"/>
    <w:rsid w:val="002266FB"/>
    <w:rsid w:val="00231EB6"/>
    <w:rsid w:val="00233B7A"/>
    <w:rsid w:val="00237967"/>
    <w:rsid w:val="00237B62"/>
    <w:rsid w:val="002528A1"/>
    <w:rsid w:val="0025535F"/>
    <w:rsid w:val="002563DC"/>
    <w:rsid w:val="00261794"/>
    <w:rsid w:val="002650EC"/>
    <w:rsid w:val="002660D8"/>
    <w:rsid w:val="002664A4"/>
    <w:rsid w:val="00272C20"/>
    <w:rsid w:val="002740F3"/>
    <w:rsid w:val="002835C7"/>
    <w:rsid w:val="00287968"/>
    <w:rsid w:val="00287D70"/>
    <w:rsid w:val="00290098"/>
    <w:rsid w:val="00290BD4"/>
    <w:rsid w:val="00291612"/>
    <w:rsid w:val="00297582"/>
    <w:rsid w:val="002A02A2"/>
    <w:rsid w:val="002A7B0C"/>
    <w:rsid w:val="002A7F2A"/>
    <w:rsid w:val="002B07A0"/>
    <w:rsid w:val="002B0C85"/>
    <w:rsid w:val="002B5DC5"/>
    <w:rsid w:val="002C39B0"/>
    <w:rsid w:val="002E7D6A"/>
    <w:rsid w:val="002F0234"/>
    <w:rsid w:val="002F16FE"/>
    <w:rsid w:val="002F31EA"/>
    <w:rsid w:val="002F49FB"/>
    <w:rsid w:val="00300A56"/>
    <w:rsid w:val="00305802"/>
    <w:rsid w:val="003076EE"/>
    <w:rsid w:val="0031128D"/>
    <w:rsid w:val="00313013"/>
    <w:rsid w:val="0031478F"/>
    <w:rsid w:val="00315041"/>
    <w:rsid w:val="00315DD1"/>
    <w:rsid w:val="00315EB4"/>
    <w:rsid w:val="00317E0D"/>
    <w:rsid w:val="00320CAC"/>
    <w:rsid w:val="00320EF7"/>
    <w:rsid w:val="00323904"/>
    <w:rsid w:val="00323E98"/>
    <w:rsid w:val="00326C2A"/>
    <w:rsid w:val="00330F92"/>
    <w:rsid w:val="003324A5"/>
    <w:rsid w:val="00332911"/>
    <w:rsid w:val="0033522C"/>
    <w:rsid w:val="00336FC7"/>
    <w:rsid w:val="003419FF"/>
    <w:rsid w:val="00347602"/>
    <w:rsid w:val="003519D2"/>
    <w:rsid w:val="00351B7B"/>
    <w:rsid w:val="00353306"/>
    <w:rsid w:val="00354739"/>
    <w:rsid w:val="003560DB"/>
    <w:rsid w:val="003576B0"/>
    <w:rsid w:val="00357FBE"/>
    <w:rsid w:val="0036041D"/>
    <w:rsid w:val="00366B97"/>
    <w:rsid w:val="00372D33"/>
    <w:rsid w:val="00373203"/>
    <w:rsid w:val="003737D8"/>
    <w:rsid w:val="003769AF"/>
    <w:rsid w:val="00377677"/>
    <w:rsid w:val="00390BD1"/>
    <w:rsid w:val="003931BA"/>
    <w:rsid w:val="0039580B"/>
    <w:rsid w:val="00396346"/>
    <w:rsid w:val="00396AF7"/>
    <w:rsid w:val="003A4806"/>
    <w:rsid w:val="003A4BCE"/>
    <w:rsid w:val="003A5357"/>
    <w:rsid w:val="003A704A"/>
    <w:rsid w:val="003B70EB"/>
    <w:rsid w:val="003C26C9"/>
    <w:rsid w:val="003C4D3F"/>
    <w:rsid w:val="003D03FE"/>
    <w:rsid w:val="003E0EDC"/>
    <w:rsid w:val="003E245E"/>
    <w:rsid w:val="003E4D08"/>
    <w:rsid w:val="003E54A0"/>
    <w:rsid w:val="003F14D7"/>
    <w:rsid w:val="003F47E7"/>
    <w:rsid w:val="003F766A"/>
    <w:rsid w:val="00400132"/>
    <w:rsid w:val="0040394E"/>
    <w:rsid w:val="00406494"/>
    <w:rsid w:val="00410227"/>
    <w:rsid w:val="004141A4"/>
    <w:rsid w:val="004166A3"/>
    <w:rsid w:val="004258B8"/>
    <w:rsid w:val="004346A4"/>
    <w:rsid w:val="004359F7"/>
    <w:rsid w:val="00441A89"/>
    <w:rsid w:val="00441F56"/>
    <w:rsid w:val="00447316"/>
    <w:rsid w:val="00452E2B"/>
    <w:rsid w:val="00453C60"/>
    <w:rsid w:val="00454C1B"/>
    <w:rsid w:val="00456BEC"/>
    <w:rsid w:val="00457B2B"/>
    <w:rsid w:val="00457DDC"/>
    <w:rsid w:val="004642E3"/>
    <w:rsid w:val="00464E29"/>
    <w:rsid w:val="00465387"/>
    <w:rsid w:val="00465CEB"/>
    <w:rsid w:val="004709F0"/>
    <w:rsid w:val="0047120A"/>
    <w:rsid w:val="004747FF"/>
    <w:rsid w:val="00481CE9"/>
    <w:rsid w:val="00483224"/>
    <w:rsid w:val="00483C34"/>
    <w:rsid w:val="00485348"/>
    <w:rsid w:val="004856F3"/>
    <w:rsid w:val="0049570B"/>
    <w:rsid w:val="004A0B3C"/>
    <w:rsid w:val="004A0DC1"/>
    <w:rsid w:val="004A191E"/>
    <w:rsid w:val="004A51A9"/>
    <w:rsid w:val="004B0132"/>
    <w:rsid w:val="004B0AE0"/>
    <w:rsid w:val="004B18D2"/>
    <w:rsid w:val="004B3D89"/>
    <w:rsid w:val="004C053D"/>
    <w:rsid w:val="004C1843"/>
    <w:rsid w:val="004C3F04"/>
    <w:rsid w:val="004C5443"/>
    <w:rsid w:val="004C6486"/>
    <w:rsid w:val="004C6B4E"/>
    <w:rsid w:val="004D0EB8"/>
    <w:rsid w:val="004D2544"/>
    <w:rsid w:val="004D2C27"/>
    <w:rsid w:val="004D6D05"/>
    <w:rsid w:val="004F022A"/>
    <w:rsid w:val="004F5415"/>
    <w:rsid w:val="004F7DEA"/>
    <w:rsid w:val="00501084"/>
    <w:rsid w:val="00506586"/>
    <w:rsid w:val="005069D8"/>
    <w:rsid w:val="005071E8"/>
    <w:rsid w:val="005072A2"/>
    <w:rsid w:val="005144EF"/>
    <w:rsid w:val="0052091E"/>
    <w:rsid w:val="00524782"/>
    <w:rsid w:val="00525BB7"/>
    <w:rsid w:val="0052714E"/>
    <w:rsid w:val="00531315"/>
    <w:rsid w:val="005314D0"/>
    <w:rsid w:val="005379AC"/>
    <w:rsid w:val="00540C40"/>
    <w:rsid w:val="0054668D"/>
    <w:rsid w:val="00546A90"/>
    <w:rsid w:val="00552343"/>
    <w:rsid w:val="005531F4"/>
    <w:rsid w:val="00554053"/>
    <w:rsid w:val="0055497D"/>
    <w:rsid w:val="0055644B"/>
    <w:rsid w:val="0057056B"/>
    <w:rsid w:val="005755BA"/>
    <w:rsid w:val="00575A03"/>
    <w:rsid w:val="0057780C"/>
    <w:rsid w:val="005810B0"/>
    <w:rsid w:val="005820F4"/>
    <w:rsid w:val="00584B94"/>
    <w:rsid w:val="0058539A"/>
    <w:rsid w:val="00591EE1"/>
    <w:rsid w:val="00592FB3"/>
    <w:rsid w:val="0059369B"/>
    <w:rsid w:val="005A1F9B"/>
    <w:rsid w:val="005A23C1"/>
    <w:rsid w:val="005A38D3"/>
    <w:rsid w:val="005A6FEC"/>
    <w:rsid w:val="005B0D57"/>
    <w:rsid w:val="005B21B4"/>
    <w:rsid w:val="005B2F3D"/>
    <w:rsid w:val="005C153D"/>
    <w:rsid w:val="005C571A"/>
    <w:rsid w:val="005C576E"/>
    <w:rsid w:val="005D17F7"/>
    <w:rsid w:val="005D29B0"/>
    <w:rsid w:val="005D30D0"/>
    <w:rsid w:val="005D38C8"/>
    <w:rsid w:val="005D4C3F"/>
    <w:rsid w:val="005D53AA"/>
    <w:rsid w:val="005D72C6"/>
    <w:rsid w:val="005D7F2D"/>
    <w:rsid w:val="005E0618"/>
    <w:rsid w:val="005E1EF7"/>
    <w:rsid w:val="005E1F87"/>
    <w:rsid w:val="005E2115"/>
    <w:rsid w:val="005E2808"/>
    <w:rsid w:val="005E58DD"/>
    <w:rsid w:val="005F0BC1"/>
    <w:rsid w:val="005F10C1"/>
    <w:rsid w:val="005F6C52"/>
    <w:rsid w:val="00603981"/>
    <w:rsid w:val="00606702"/>
    <w:rsid w:val="00607809"/>
    <w:rsid w:val="006109B2"/>
    <w:rsid w:val="00617608"/>
    <w:rsid w:val="00620C40"/>
    <w:rsid w:val="006227E6"/>
    <w:rsid w:val="00622E6D"/>
    <w:rsid w:val="0062309B"/>
    <w:rsid w:val="006269D0"/>
    <w:rsid w:val="0063062D"/>
    <w:rsid w:val="00631FF0"/>
    <w:rsid w:val="006371C5"/>
    <w:rsid w:val="00640BD9"/>
    <w:rsid w:val="006420A6"/>
    <w:rsid w:val="00643654"/>
    <w:rsid w:val="0064372D"/>
    <w:rsid w:val="00645DAB"/>
    <w:rsid w:val="00647F06"/>
    <w:rsid w:val="0065092B"/>
    <w:rsid w:val="006514B8"/>
    <w:rsid w:val="0065152A"/>
    <w:rsid w:val="00653231"/>
    <w:rsid w:val="0065371F"/>
    <w:rsid w:val="006641D5"/>
    <w:rsid w:val="00671C9C"/>
    <w:rsid w:val="0067227D"/>
    <w:rsid w:val="006757D3"/>
    <w:rsid w:val="00681DE4"/>
    <w:rsid w:val="00682688"/>
    <w:rsid w:val="00682F15"/>
    <w:rsid w:val="006908E8"/>
    <w:rsid w:val="006926F0"/>
    <w:rsid w:val="00696FAD"/>
    <w:rsid w:val="00697430"/>
    <w:rsid w:val="006A0511"/>
    <w:rsid w:val="006A20E2"/>
    <w:rsid w:val="006A3F54"/>
    <w:rsid w:val="006A76EE"/>
    <w:rsid w:val="006A7CB9"/>
    <w:rsid w:val="006B0D8F"/>
    <w:rsid w:val="006B1039"/>
    <w:rsid w:val="006B1945"/>
    <w:rsid w:val="006B26E5"/>
    <w:rsid w:val="006B4E74"/>
    <w:rsid w:val="006B7D50"/>
    <w:rsid w:val="006C431C"/>
    <w:rsid w:val="006C4BA5"/>
    <w:rsid w:val="006D09AE"/>
    <w:rsid w:val="006D3418"/>
    <w:rsid w:val="006E02F9"/>
    <w:rsid w:val="006E03E8"/>
    <w:rsid w:val="006E2800"/>
    <w:rsid w:val="006E3813"/>
    <w:rsid w:val="006F0263"/>
    <w:rsid w:val="006F131F"/>
    <w:rsid w:val="006F13EF"/>
    <w:rsid w:val="006F20C9"/>
    <w:rsid w:val="006F2369"/>
    <w:rsid w:val="006F2773"/>
    <w:rsid w:val="006F424F"/>
    <w:rsid w:val="006F6D10"/>
    <w:rsid w:val="006F6FE7"/>
    <w:rsid w:val="007012A5"/>
    <w:rsid w:val="00710AFF"/>
    <w:rsid w:val="007113B5"/>
    <w:rsid w:val="007113FF"/>
    <w:rsid w:val="00713F41"/>
    <w:rsid w:val="00722186"/>
    <w:rsid w:val="00722369"/>
    <w:rsid w:val="007307E1"/>
    <w:rsid w:val="0073395A"/>
    <w:rsid w:val="00737F81"/>
    <w:rsid w:val="00746C91"/>
    <w:rsid w:val="00751160"/>
    <w:rsid w:val="0075292D"/>
    <w:rsid w:val="00762966"/>
    <w:rsid w:val="00762B2F"/>
    <w:rsid w:val="00763237"/>
    <w:rsid w:val="00775299"/>
    <w:rsid w:val="007771A7"/>
    <w:rsid w:val="00780ABE"/>
    <w:rsid w:val="00785DAF"/>
    <w:rsid w:val="007862FA"/>
    <w:rsid w:val="007903FF"/>
    <w:rsid w:val="00790A97"/>
    <w:rsid w:val="007922B6"/>
    <w:rsid w:val="00792C58"/>
    <w:rsid w:val="007939B4"/>
    <w:rsid w:val="007A4111"/>
    <w:rsid w:val="007A73A4"/>
    <w:rsid w:val="007B5274"/>
    <w:rsid w:val="007C09B2"/>
    <w:rsid w:val="007C13DE"/>
    <w:rsid w:val="007C199C"/>
    <w:rsid w:val="007C1C86"/>
    <w:rsid w:val="007C29D8"/>
    <w:rsid w:val="007C43AE"/>
    <w:rsid w:val="007C47D3"/>
    <w:rsid w:val="007C5A7F"/>
    <w:rsid w:val="007D0634"/>
    <w:rsid w:val="007D1234"/>
    <w:rsid w:val="007D43E5"/>
    <w:rsid w:val="007D44B0"/>
    <w:rsid w:val="007D4A9A"/>
    <w:rsid w:val="007D707D"/>
    <w:rsid w:val="007D7475"/>
    <w:rsid w:val="007E28C2"/>
    <w:rsid w:val="007E3111"/>
    <w:rsid w:val="007F01B0"/>
    <w:rsid w:val="007F4711"/>
    <w:rsid w:val="007F511D"/>
    <w:rsid w:val="007F5791"/>
    <w:rsid w:val="00800D4E"/>
    <w:rsid w:val="00803772"/>
    <w:rsid w:val="008040A5"/>
    <w:rsid w:val="0080590F"/>
    <w:rsid w:val="00806FFF"/>
    <w:rsid w:val="00807DF8"/>
    <w:rsid w:val="0081335C"/>
    <w:rsid w:val="008141A0"/>
    <w:rsid w:val="00816107"/>
    <w:rsid w:val="0081703B"/>
    <w:rsid w:val="008177D0"/>
    <w:rsid w:val="00817892"/>
    <w:rsid w:val="008179F1"/>
    <w:rsid w:val="00817A32"/>
    <w:rsid w:val="008201E2"/>
    <w:rsid w:val="00820EAF"/>
    <w:rsid w:val="0083125B"/>
    <w:rsid w:val="008319A9"/>
    <w:rsid w:val="0083404F"/>
    <w:rsid w:val="00834851"/>
    <w:rsid w:val="0083713B"/>
    <w:rsid w:val="00837A11"/>
    <w:rsid w:val="008406DA"/>
    <w:rsid w:val="00840848"/>
    <w:rsid w:val="00843FBD"/>
    <w:rsid w:val="008465BA"/>
    <w:rsid w:val="008465BB"/>
    <w:rsid w:val="0085198F"/>
    <w:rsid w:val="00852E1A"/>
    <w:rsid w:val="008562D1"/>
    <w:rsid w:val="00860798"/>
    <w:rsid w:val="00863ADA"/>
    <w:rsid w:val="008641BF"/>
    <w:rsid w:val="00871076"/>
    <w:rsid w:val="008732F3"/>
    <w:rsid w:val="008743BD"/>
    <w:rsid w:val="00880292"/>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7B0C"/>
    <w:rsid w:val="008B1587"/>
    <w:rsid w:val="008B19D7"/>
    <w:rsid w:val="008B1B48"/>
    <w:rsid w:val="008B2FE7"/>
    <w:rsid w:val="008B4EB5"/>
    <w:rsid w:val="008C0257"/>
    <w:rsid w:val="008C0DA1"/>
    <w:rsid w:val="008C1E5D"/>
    <w:rsid w:val="008C2463"/>
    <w:rsid w:val="008C4835"/>
    <w:rsid w:val="008C4960"/>
    <w:rsid w:val="008C4C9D"/>
    <w:rsid w:val="008D2DF6"/>
    <w:rsid w:val="008D2F77"/>
    <w:rsid w:val="008D3FA5"/>
    <w:rsid w:val="008D5181"/>
    <w:rsid w:val="008D5E85"/>
    <w:rsid w:val="008D6D19"/>
    <w:rsid w:val="008D79C6"/>
    <w:rsid w:val="008E134F"/>
    <w:rsid w:val="008E4CBD"/>
    <w:rsid w:val="008E5F89"/>
    <w:rsid w:val="008E63ED"/>
    <w:rsid w:val="008F0512"/>
    <w:rsid w:val="008F2543"/>
    <w:rsid w:val="008F268C"/>
    <w:rsid w:val="008F5535"/>
    <w:rsid w:val="008F770B"/>
    <w:rsid w:val="00900B9F"/>
    <w:rsid w:val="00900C23"/>
    <w:rsid w:val="009028BD"/>
    <w:rsid w:val="009035DA"/>
    <w:rsid w:val="009036B4"/>
    <w:rsid w:val="009068BB"/>
    <w:rsid w:val="00911F14"/>
    <w:rsid w:val="009122D2"/>
    <w:rsid w:val="009126BB"/>
    <w:rsid w:val="00922EDC"/>
    <w:rsid w:val="009236BD"/>
    <w:rsid w:val="0092520A"/>
    <w:rsid w:val="00926565"/>
    <w:rsid w:val="00930ADE"/>
    <w:rsid w:val="009368F2"/>
    <w:rsid w:val="00937992"/>
    <w:rsid w:val="009401BA"/>
    <w:rsid w:val="00941F3A"/>
    <w:rsid w:val="009447A7"/>
    <w:rsid w:val="00946227"/>
    <w:rsid w:val="00960637"/>
    <w:rsid w:val="00960EBA"/>
    <w:rsid w:val="009675A6"/>
    <w:rsid w:val="00967EC8"/>
    <w:rsid w:val="00976CF6"/>
    <w:rsid w:val="00980B18"/>
    <w:rsid w:val="00984441"/>
    <w:rsid w:val="009865DA"/>
    <w:rsid w:val="009868A0"/>
    <w:rsid w:val="0099180D"/>
    <w:rsid w:val="00993CFD"/>
    <w:rsid w:val="00996496"/>
    <w:rsid w:val="00996C34"/>
    <w:rsid w:val="009977BE"/>
    <w:rsid w:val="009A11DC"/>
    <w:rsid w:val="009A2952"/>
    <w:rsid w:val="009A4895"/>
    <w:rsid w:val="009A49D3"/>
    <w:rsid w:val="009A6506"/>
    <w:rsid w:val="009A69E5"/>
    <w:rsid w:val="009B20C2"/>
    <w:rsid w:val="009B265B"/>
    <w:rsid w:val="009B3EFB"/>
    <w:rsid w:val="009B6C8D"/>
    <w:rsid w:val="009C177C"/>
    <w:rsid w:val="009D0E88"/>
    <w:rsid w:val="009D5BF7"/>
    <w:rsid w:val="009E06BC"/>
    <w:rsid w:val="009E594D"/>
    <w:rsid w:val="009F2476"/>
    <w:rsid w:val="00A00090"/>
    <w:rsid w:val="00A00985"/>
    <w:rsid w:val="00A03098"/>
    <w:rsid w:val="00A1125C"/>
    <w:rsid w:val="00A13108"/>
    <w:rsid w:val="00A13350"/>
    <w:rsid w:val="00A1341E"/>
    <w:rsid w:val="00A13C2A"/>
    <w:rsid w:val="00A14DD1"/>
    <w:rsid w:val="00A14F01"/>
    <w:rsid w:val="00A201EC"/>
    <w:rsid w:val="00A2112A"/>
    <w:rsid w:val="00A25079"/>
    <w:rsid w:val="00A258F7"/>
    <w:rsid w:val="00A2628B"/>
    <w:rsid w:val="00A27C45"/>
    <w:rsid w:val="00A27F1F"/>
    <w:rsid w:val="00A446C2"/>
    <w:rsid w:val="00A4568F"/>
    <w:rsid w:val="00A5116C"/>
    <w:rsid w:val="00A53A87"/>
    <w:rsid w:val="00A563CE"/>
    <w:rsid w:val="00A56741"/>
    <w:rsid w:val="00A57909"/>
    <w:rsid w:val="00A65AC3"/>
    <w:rsid w:val="00A706B9"/>
    <w:rsid w:val="00A707FA"/>
    <w:rsid w:val="00A737AE"/>
    <w:rsid w:val="00A7559A"/>
    <w:rsid w:val="00A800A5"/>
    <w:rsid w:val="00A83331"/>
    <w:rsid w:val="00A842C0"/>
    <w:rsid w:val="00A86869"/>
    <w:rsid w:val="00A86920"/>
    <w:rsid w:val="00A939A2"/>
    <w:rsid w:val="00A95591"/>
    <w:rsid w:val="00A95A66"/>
    <w:rsid w:val="00A96468"/>
    <w:rsid w:val="00A97F7D"/>
    <w:rsid w:val="00AA1402"/>
    <w:rsid w:val="00AA16C0"/>
    <w:rsid w:val="00AA244D"/>
    <w:rsid w:val="00AA40AA"/>
    <w:rsid w:val="00AA4DFE"/>
    <w:rsid w:val="00AA6ECD"/>
    <w:rsid w:val="00AB60EA"/>
    <w:rsid w:val="00AC0C82"/>
    <w:rsid w:val="00AC3E16"/>
    <w:rsid w:val="00AD62C0"/>
    <w:rsid w:val="00AD74FD"/>
    <w:rsid w:val="00AE4BF0"/>
    <w:rsid w:val="00AE70C1"/>
    <w:rsid w:val="00AF0C8D"/>
    <w:rsid w:val="00AF4A33"/>
    <w:rsid w:val="00AF693C"/>
    <w:rsid w:val="00B032A6"/>
    <w:rsid w:val="00B048E9"/>
    <w:rsid w:val="00B04AAC"/>
    <w:rsid w:val="00B05C0E"/>
    <w:rsid w:val="00B13E5A"/>
    <w:rsid w:val="00B13E68"/>
    <w:rsid w:val="00B24B32"/>
    <w:rsid w:val="00B35871"/>
    <w:rsid w:val="00B359EE"/>
    <w:rsid w:val="00B424B5"/>
    <w:rsid w:val="00B473B6"/>
    <w:rsid w:val="00B47FB6"/>
    <w:rsid w:val="00B53394"/>
    <w:rsid w:val="00B54581"/>
    <w:rsid w:val="00B574A6"/>
    <w:rsid w:val="00B574B2"/>
    <w:rsid w:val="00B64BB7"/>
    <w:rsid w:val="00B66B96"/>
    <w:rsid w:val="00B67E17"/>
    <w:rsid w:val="00B742DA"/>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B273F"/>
    <w:rsid w:val="00BB3224"/>
    <w:rsid w:val="00BB445E"/>
    <w:rsid w:val="00BB780B"/>
    <w:rsid w:val="00BC1207"/>
    <w:rsid w:val="00BC324F"/>
    <w:rsid w:val="00BC32D6"/>
    <w:rsid w:val="00BC52D5"/>
    <w:rsid w:val="00BC79D0"/>
    <w:rsid w:val="00BD045A"/>
    <w:rsid w:val="00BD229C"/>
    <w:rsid w:val="00BD238E"/>
    <w:rsid w:val="00BD3D92"/>
    <w:rsid w:val="00BD7A87"/>
    <w:rsid w:val="00BE3518"/>
    <w:rsid w:val="00BE3526"/>
    <w:rsid w:val="00C02AB5"/>
    <w:rsid w:val="00C03C3D"/>
    <w:rsid w:val="00C04FA3"/>
    <w:rsid w:val="00C078BD"/>
    <w:rsid w:val="00C0793C"/>
    <w:rsid w:val="00C07B01"/>
    <w:rsid w:val="00C109F9"/>
    <w:rsid w:val="00C154B3"/>
    <w:rsid w:val="00C15E46"/>
    <w:rsid w:val="00C20472"/>
    <w:rsid w:val="00C21004"/>
    <w:rsid w:val="00C23F3F"/>
    <w:rsid w:val="00C24B46"/>
    <w:rsid w:val="00C25FF8"/>
    <w:rsid w:val="00C26530"/>
    <w:rsid w:val="00C32DEE"/>
    <w:rsid w:val="00C43338"/>
    <w:rsid w:val="00C51484"/>
    <w:rsid w:val="00C534C4"/>
    <w:rsid w:val="00C53AE0"/>
    <w:rsid w:val="00C55796"/>
    <w:rsid w:val="00C558B8"/>
    <w:rsid w:val="00C57BAB"/>
    <w:rsid w:val="00C60574"/>
    <w:rsid w:val="00C646AB"/>
    <w:rsid w:val="00C7224F"/>
    <w:rsid w:val="00C757B0"/>
    <w:rsid w:val="00C772C6"/>
    <w:rsid w:val="00C9088E"/>
    <w:rsid w:val="00C92E19"/>
    <w:rsid w:val="00C936DE"/>
    <w:rsid w:val="00C94FCC"/>
    <w:rsid w:val="00CA17EF"/>
    <w:rsid w:val="00CA561C"/>
    <w:rsid w:val="00CA789A"/>
    <w:rsid w:val="00CB03DC"/>
    <w:rsid w:val="00CB0D9E"/>
    <w:rsid w:val="00CB5091"/>
    <w:rsid w:val="00CB7321"/>
    <w:rsid w:val="00CC15D4"/>
    <w:rsid w:val="00CC5AA5"/>
    <w:rsid w:val="00CC688F"/>
    <w:rsid w:val="00CC6B3A"/>
    <w:rsid w:val="00CC6C7B"/>
    <w:rsid w:val="00CC720A"/>
    <w:rsid w:val="00CC7829"/>
    <w:rsid w:val="00CC7A74"/>
    <w:rsid w:val="00CD13B9"/>
    <w:rsid w:val="00CD5646"/>
    <w:rsid w:val="00CD74F3"/>
    <w:rsid w:val="00CE2AB6"/>
    <w:rsid w:val="00CE5602"/>
    <w:rsid w:val="00CF02B8"/>
    <w:rsid w:val="00CF1F5A"/>
    <w:rsid w:val="00CF22D8"/>
    <w:rsid w:val="00CF234A"/>
    <w:rsid w:val="00CF28C4"/>
    <w:rsid w:val="00CF3C8C"/>
    <w:rsid w:val="00D01453"/>
    <w:rsid w:val="00D043D2"/>
    <w:rsid w:val="00D06A05"/>
    <w:rsid w:val="00D07309"/>
    <w:rsid w:val="00D078DF"/>
    <w:rsid w:val="00D10B78"/>
    <w:rsid w:val="00D142EB"/>
    <w:rsid w:val="00D20EFF"/>
    <w:rsid w:val="00D22C68"/>
    <w:rsid w:val="00D33FC0"/>
    <w:rsid w:val="00D35BF7"/>
    <w:rsid w:val="00D37EA2"/>
    <w:rsid w:val="00D40F0B"/>
    <w:rsid w:val="00D42F40"/>
    <w:rsid w:val="00D4563B"/>
    <w:rsid w:val="00D4679B"/>
    <w:rsid w:val="00D5079A"/>
    <w:rsid w:val="00D61D38"/>
    <w:rsid w:val="00D67837"/>
    <w:rsid w:val="00D7095C"/>
    <w:rsid w:val="00D716DA"/>
    <w:rsid w:val="00D82494"/>
    <w:rsid w:val="00D826A1"/>
    <w:rsid w:val="00D849EB"/>
    <w:rsid w:val="00D85132"/>
    <w:rsid w:val="00D91009"/>
    <w:rsid w:val="00D94222"/>
    <w:rsid w:val="00DA0F40"/>
    <w:rsid w:val="00DA38F7"/>
    <w:rsid w:val="00DA47A5"/>
    <w:rsid w:val="00DA73D1"/>
    <w:rsid w:val="00DB21F4"/>
    <w:rsid w:val="00DB4149"/>
    <w:rsid w:val="00DC126D"/>
    <w:rsid w:val="00DC4132"/>
    <w:rsid w:val="00DC71AA"/>
    <w:rsid w:val="00DD4017"/>
    <w:rsid w:val="00DD56A4"/>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01BC7"/>
    <w:rsid w:val="00E129CF"/>
    <w:rsid w:val="00E15BED"/>
    <w:rsid w:val="00E16898"/>
    <w:rsid w:val="00E17241"/>
    <w:rsid w:val="00E20588"/>
    <w:rsid w:val="00E26530"/>
    <w:rsid w:val="00E304FB"/>
    <w:rsid w:val="00E346FE"/>
    <w:rsid w:val="00E34EF0"/>
    <w:rsid w:val="00E36FA3"/>
    <w:rsid w:val="00E41E2C"/>
    <w:rsid w:val="00E42F5E"/>
    <w:rsid w:val="00E51FD8"/>
    <w:rsid w:val="00E52903"/>
    <w:rsid w:val="00E56722"/>
    <w:rsid w:val="00E6444F"/>
    <w:rsid w:val="00E677F3"/>
    <w:rsid w:val="00E8043A"/>
    <w:rsid w:val="00E80B73"/>
    <w:rsid w:val="00E8243D"/>
    <w:rsid w:val="00E8525E"/>
    <w:rsid w:val="00E875DA"/>
    <w:rsid w:val="00E87F5C"/>
    <w:rsid w:val="00E9372E"/>
    <w:rsid w:val="00EA3CDF"/>
    <w:rsid w:val="00EA40FC"/>
    <w:rsid w:val="00EA6F76"/>
    <w:rsid w:val="00EB00EA"/>
    <w:rsid w:val="00EB1D6B"/>
    <w:rsid w:val="00EB24AA"/>
    <w:rsid w:val="00EB5EBB"/>
    <w:rsid w:val="00EC2EA2"/>
    <w:rsid w:val="00EC3A06"/>
    <w:rsid w:val="00ED0746"/>
    <w:rsid w:val="00ED079A"/>
    <w:rsid w:val="00ED249F"/>
    <w:rsid w:val="00EE259D"/>
    <w:rsid w:val="00EE4918"/>
    <w:rsid w:val="00EE5CD0"/>
    <w:rsid w:val="00EE6717"/>
    <w:rsid w:val="00EF060E"/>
    <w:rsid w:val="00EF0802"/>
    <w:rsid w:val="00EF68AC"/>
    <w:rsid w:val="00EF6E1A"/>
    <w:rsid w:val="00F11B73"/>
    <w:rsid w:val="00F1382C"/>
    <w:rsid w:val="00F13900"/>
    <w:rsid w:val="00F17E18"/>
    <w:rsid w:val="00F20029"/>
    <w:rsid w:val="00F20505"/>
    <w:rsid w:val="00F21278"/>
    <w:rsid w:val="00F2453B"/>
    <w:rsid w:val="00F245F9"/>
    <w:rsid w:val="00F30B36"/>
    <w:rsid w:val="00F30DE5"/>
    <w:rsid w:val="00F3581A"/>
    <w:rsid w:val="00F41C1E"/>
    <w:rsid w:val="00F44073"/>
    <w:rsid w:val="00F4619E"/>
    <w:rsid w:val="00F46D43"/>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240F"/>
    <w:rsid w:val="00F957BC"/>
    <w:rsid w:val="00F95B49"/>
    <w:rsid w:val="00F95E1D"/>
    <w:rsid w:val="00F97673"/>
    <w:rsid w:val="00FA116F"/>
    <w:rsid w:val="00FB13C2"/>
    <w:rsid w:val="00FB1CA3"/>
    <w:rsid w:val="00FB2DCE"/>
    <w:rsid w:val="00FB6E72"/>
    <w:rsid w:val="00FC4AFC"/>
    <w:rsid w:val="00FC53D4"/>
    <w:rsid w:val="00FC5F8E"/>
    <w:rsid w:val="00FC6CB5"/>
    <w:rsid w:val="00FC76DF"/>
    <w:rsid w:val="00FD3D36"/>
    <w:rsid w:val="00FD684E"/>
    <w:rsid w:val="00FD7693"/>
    <w:rsid w:val="00FE3A8D"/>
    <w:rsid w:val="00FE4A9F"/>
    <w:rsid w:val="00FE4DC5"/>
    <w:rsid w:val="00FE5959"/>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png"/><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3.xml><?xml version="1.0" encoding="utf-8"?>
<ds:datastoreItem xmlns:ds="http://schemas.openxmlformats.org/officeDocument/2006/customXml" ds:itemID="{420F1B1B-204E-4125-A47D-5AD67EE05E9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D7A7558-700B-4E21-80C1-1E8F076DD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23</Pages>
  <Words>11552</Words>
  <Characters>6585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6</cp:revision>
  <dcterms:created xsi:type="dcterms:W3CDTF">2023-01-03T20:12:00Z</dcterms:created>
  <dcterms:modified xsi:type="dcterms:W3CDTF">2023-01-05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5b2eE9OX"/&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